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0A4126" w:rsidRPr="00191214" w:rsidP="000A4126" w14:paraId="13575F14" w14:textId="3ECB8DE5">
      <w:pPr>
        <w:contextualSpacing/>
        <w:jc w:val="center"/>
        <w:rPr>
          <w:b/>
          <w:bCs/>
          <w:szCs w:val="24"/>
        </w:rPr>
      </w:pPr>
      <w:r w:rsidRPr="00191214">
        <w:rPr>
          <w:b/>
          <w:bCs/>
          <w:szCs w:val="24"/>
        </w:rPr>
        <w:t>Understanding HIV/STD Risk and Enhancing PrEP Implementation Messaging in a Community-Based Sample of Gay, Bisexual, and Other Men Who Have Sex with Men in a Transformational Era (MIC-DROP)</w:t>
      </w:r>
    </w:p>
    <w:p w:rsidR="000A4126" w:rsidRPr="008E531C" w:rsidP="000A4126" w14:paraId="19E73478" w14:textId="77777777">
      <w:pPr>
        <w:contextualSpacing/>
        <w:jc w:val="center"/>
        <w:rPr>
          <w:b/>
          <w:bCs/>
          <w:szCs w:val="24"/>
        </w:rPr>
      </w:pPr>
    </w:p>
    <w:p w:rsidR="000A4126" w:rsidRPr="00EC7997" w:rsidP="000A4126" w14:paraId="55D4ADE5" w14:textId="75ED7A60">
      <w:pPr>
        <w:jc w:val="center"/>
        <w:rPr>
          <w:b/>
          <w:szCs w:val="24"/>
        </w:rPr>
      </w:pPr>
      <w:r>
        <w:rPr>
          <w:b/>
          <w:szCs w:val="24"/>
        </w:rPr>
        <w:t xml:space="preserve"> OMB</w:t>
      </w:r>
      <w:r w:rsidRPr="00EC7997">
        <w:rPr>
          <w:b/>
          <w:szCs w:val="24"/>
        </w:rPr>
        <w:t xml:space="preserve"> </w:t>
      </w:r>
      <w:r w:rsidRPr="00191214">
        <w:rPr>
          <w:b/>
          <w:szCs w:val="24"/>
        </w:rPr>
        <w:t>0920-</w:t>
      </w:r>
      <w:r w:rsidR="00C07C92">
        <w:rPr>
          <w:b/>
          <w:szCs w:val="24"/>
        </w:rPr>
        <w:t>1421</w:t>
      </w:r>
    </w:p>
    <w:p w:rsidR="000A4126" w:rsidP="000A4126" w14:paraId="5B1FFCE9" w14:textId="77777777">
      <w:pPr>
        <w:jc w:val="center"/>
        <w:rPr>
          <w:b/>
          <w:szCs w:val="24"/>
        </w:rPr>
      </w:pPr>
    </w:p>
    <w:p w:rsidR="000A4126" w:rsidP="000A4126" w14:paraId="753664DC" w14:textId="77777777">
      <w:pPr>
        <w:jc w:val="center"/>
        <w:rPr>
          <w:b/>
          <w:szCs w:val="24"/>
        </w:rPr>
      </w:pPr>
      <w:r>
        <w:rPr>
          <w:b/>
          <w:szCs w:val="24"/>
        </w:rPr>
        <w:t>Section A: Supporting Statement</w:t>
      </w:r>
    </w:p>
    <w:p w:rsidR="000A4126" w:rsidP="000A4126" w14:paraId="42C8538B" w14:textId="77777777">
      <w:pPr>
        <w:jc w:val="center"/>
        <w:rPr>
          <w:b/>
          <w:szCs w:val="24"/>
        </w:rPr>
      </w:pPr>
    </w:p>
    <w:p w:rsidR="000A4126" w:rsidP="000A4126" w14:paraId="1A39CCA5" w14:textId="2ED4FBB0">
      <w:pPr>
        <w:jc w:val="center"/>
        <w:rPr>
          <w:b/>
          <w:szCs w:val="24"/>
        </w:rPr>
      </w:pPr>
      <w:r>
        <w:rPr>
          <w:b/>
          <w:szCs w:val="24"/>
        </w:rPr>
        <w:t>March</w:t>
      </w:r>
      <w:r w:rsidR="004B2A90">
        <w:rPr>
          <w:b/>
          <w:szCs w:val="24"/>
        </w:rPr>
        <w:t xml:space="preserve"> 18, 2025</w:t>
      </w:r>
    </w:p>
    <w:p w:rsidR="000A4126" w:rsidP="000A4126" w14:paraId="366CA4EB" w14:textId="77777777">
      <w:pPr>
        <w:jc w:val="center"/>
        <w:rPr>
          <w:b/>
          <w:szCs w:val="24"/>
        </w:rPr>
      </w:pPr>
    </w:p>
    <w:p w:rsidR="000A4126" w:rsidP="000A4126" w14:paraId="00FF9016" w14:textId="77777777">
      <w:pPr>
        <w:jc w:val="center"/>
        <w:rPr>
          <w:b/>
          <w:szCs w:val="24"/>
        </w:rPr>
      </w:pPr>
    </w:p>
    <w:p w:rsidR="000A4126" w:rsidRPr="008E531C" w:rsidP="000A4126" w14:paraId="67473EC2" w14:textId="77777777">
      <w:pPr>
        <w:jc w:val="center"/>
        <w:rPr>
          <w:b/>
          <w:szCs w:val="24"/>
        </w:rPr>
      </w:pPr>
    </w:p>
    <w:p w:rsidR="000A4126" w:rsidRPr="00191214" w:rsidP="000A4126" w14:paraId="333F7D1C" w14:textId="77777777">
      <w:pPr>
        <w:jc w:val="center"/>
        <w:rPr>
          <w:b/>
          <w:szCs w:val="24"/>
        </w:rPr>
      </w:pPr>
      <w:r>
        <w:rPr>
          <w:b/>
          <w:szCs w:val="24"/>
        </w:rPr>
        <w:t>CONTACT</w:t>
      </w:r>
    </w:p>
    <w:p w:rsidR="000A4126" w:rsidP="000A4126" w14:paraId="25AF57F1" w14:textId="77777777">
      <w:pPr>
        <w:jc w:val="center"/>
        <w:rPr>
          <w:bCs/>
          <w:szCs w:val="24"/>
        </w:rPr>
      </w:pPr>
      <w:r w:rsidRPr="00CF64B2">
        <w:rPr>
          <w:bCs/>
          <w:szCs w:val="24"/>
        </w:rPr>
        <w:t>Gordon Mansergh, PhD, MA, MEd</w:t>
      </w:r>
    </w:p>
    <w:p w:rsidR="000A4126" w:rsidRPr="007A2BC9" w:rsidP="000A4126" w14:paraId="52CD77F0" w14:textId="77777777">
      <w:pPr>
        <w:jc w:val="center"/>
        <w:rPr>
          <w:bCs/>
          <w:szCs w:val="24"/>
        </w:rPr>
      </w:pPr>
      <w:r>
        <w:rPr>
          <w:bCs/>
          <w:szCs w:val="24"/>
        </w:rPr>
        <w:t>Project Officer</w:t>
      </w:r>
    </w:p>
    <w:p w:rsidR="000A4126" w:rsidRPr="007A2BC9" w:rsidP="000A4126" w14:paraId="2F7F25A7" w14:textId="77777777">
      <w:pPr>
        <w:jc w:val="center"/>
        <w:rPr>
          <w:bCs/>
          <w:szCs w:val="24"/>
        </w:rPr>
      </w:pPr>
      <w:r w:rsidRPr="007A2BC9">
        <w:rPr>
          <w:bCs/>
          <w:szCs w:val="24"/>
        </w:rPr>
        <w:t>Centers for Disease Control and Prevention</w:t>
      </w:r>
    </w:p>
    <w:p w:rsidR="000A4126" w:rsidRPr="007A2BC9" w:rsidP="000A4126" w14:paraId="3BD44DFC" w14:textId="159E65C8">
      <w:pPr>
        <w:jc w:val="center"/>
        <w:rPr>
          <w:bCs/>
          <w:szCs w:val="24"/>
        </w:rPr>
      </w:pPr>
      <w:r w:rsidRPr="007A2BC9">
        <w:rPr>
          <w:bCs/>
          <w:szCs w:val="24"/>
        </w:rPr>
        <w:t>Division of HIV</w:t>
      </w:r>
      <w:r w:rsidR="00320C8A">
        <w:rPr>
          <w:bCs/>
          <w:szCs w:val="24"/>
        </w:rPr>
        <w:t xml:space="preserve"> </w:t>
      </w:r>
      <w:r w:rsidRPr="007A2BC9">
        <w:rPr>
          <w:bCs/>
          <w:szCs w:val="24"/>
        </w:rPr>
        <w:t>Prevention</w:t>
      </w:r>
    </w:p>
    <w:p w:rsidR="000A4126" w:rsidRPr="007A2BC9" w:rsidP="000A4126" w14:paraId="5AC09FFA" w14:textId="77777777">
      <w:pPr>
        <w:jc w:val="center"/>
        <w:rPr>
          <w:bCs/>
          <w:szCs w:val="24"/>
        </w:rPr>
      </w:pPr>
      <w:r w:rsidRPr="007A2BC9">
        <w:rPr>
          <w:bCs/>
          <w:szCs w:val="24"/>
        </w:rPr>
        <w:t>Prevention Research Branch</w:t>
      </w:r>
    </w:p>
    <w:p w:rsidR="000A4126" w:rsidRPr="007A2BC9" w:rsidP="000A4126" w14:paraId="2AC61516" w14:textId="5B24FEFC">
      <w:pPr>
        <w:jc w:val="center"/>
        <w:rPr>
          <w:bCs/>
          <w:szCs w:val="24"/>
        </w:rPr>
      </w:pPr>
      <w:r w:rsidRPr="007A2BC9">
        <w:rPr>
          <w:bCs/>
          <w:szCs w:val="24"/>
        </w:rPr>
        <w:t xml:space="preserve">1600 Clifton Rd, NE, Mailstop </w:t>
      </w:r>
      <w:r w:rsidR="004C4E40">
        <w:rPr>
          <w:bCs/>
          <w:szCs w:val="24"/>
        </w:rPr>
        <w:t>H24-5</w:t>
      </w:r>
      <w:r w:rsidRPr="007A2BC9">
        <w:rPr>
          <w:bCs/>
          <w:szCs w:val="24"/>
        </w:rPr>
        <w:br/>
        <w:t xml:space="preserve">Atlanta, GA </w:t>
      </w:r>
      <w:r w:rsidRPr="007A2BC9" w:rsidR="004C4E40">
        <w:rPr>
          <w:bCs/>
          <w:szCs w:val="24"/>
        </w:rPr>
        <w:t>303</w:t>
      </w:r>
      <w:r w:rsidR="00294859">
        <w:rPr>
          <w:bCs/>
          <w:szCs w:val="24"/>
        </w:rPr>
        <w:t>33</w:t>
      </w:r>
    </w:p>
    <w:p w:rsidR="000A4126" w:rsidRPr="007A2BC9" w:rsidP="000A4126" w14:paraId="0C23A99D" w14:textId="77777777">
      <w:pPr>
        <w:jc w:val="center"/>
        <w:rPr>
          <w:bCs/>
          <w:szCs w:val="24"/>
        </w:rPr>
      </w:pPr>
    </w:p>
    <w:p w:rsidR="000A4126" w:rsidRPr="007A2BC9" w:rsidP="000A4126" w14:paraId="4F2E9D7D" w14:textId="77777777">
      <w:pPr>
        <w:jc w:val="center"/>
        <w:rPr>
          <w:bCs/>
          <w:szCs w:val="24"/>
        </w:rPr>
      </w:pPr>
      <w:r w:rsidRPr="007A2BC9">
        <w:rPr>
          <w:bCs/>
          <w:szCs w:val="24"/>
        </w:rPr>
        <w:t>Telephone: 404-639-6135</w:t>
      </w:r>
      <w:r w:rsidRPr="007A2BC9">
        <w:rPr>
          <w:bCs/>
          <w:szCs w:val="24"/>
        </w:rPr>
        <w:br/>
        <w:t>Fax: 404-639-1950</w:t>
      </w:r>
      <w:r w:rsidRPr="007A2BC9">
        <w:rPr>
          <w:bCs/>
          <w:szCs w:val="24"/>
        </w:rPr>
        <w:br/>
        <w:t>E-mail: gcm2@cdc.gov</w:t>
      </w:r>
    </w:p>
    <w:p w:rsidR="00DE0036" w14:paraId="05FB9939" w14:textId="4FFF1AEB"/>
    <w:p w:rsidR="000A4126" w14:paraId="08B8774D" w14:textId="27C574DB"/>
    <w:p w:rsidR="000A4126" w14:paraId="5D20ABA8" w14:textId="49662B6A"/>
    <w:p w:rsidR="000A4126" w14:paraId="6F9C641C" w14:textId="5DB987DF"/>
    <w:p w:rsidR="000A4126" w14:paraId="319E6009" w14:textId="23D713EF"/>
    <w:p w:rsidR="000A4126" w14:paraId="0D24896D" w14:textId="4DB8C6A8"/>
    <w:p w:rsidR="000A4126" w14:paraId="44A9ED61" w14:textId="46046D9E"/>
    <w:p w:rsidR="000A4126" w14:paraId="32EE15E6" w14:textId="72CAE7AD"/>
    <w:p w:rsidR="000A4126" w14:paraId="6D26D0DB" w14:textId="052748E3"/>
    <w:p w:rsidR="000A4126" w14:paraId="4F23F286" w14:textId="311BD227"/>
    <w:p w:rsidR="000A4126" w14:paraId="1359E2FC" w14:textId="7A659597"/>
    <w:p w:rsidR="000A4126" w14:paraId="2628BCF7" w14:textId="03E613FE"/>
    <w:p w:rsidR="000A4126" w14:paraId="2C99BCF5" w14:textId="20F2D9FF"/>
    <w:p w:rsidR="000A4126" w14:paraId="1FA1E10F" w14:textId="2043B2A0"/>
    <w:p w:rsidR="000A4126" w14:paraId="6028641D" w14:textId="08958B06"/>
    <w:p w:rsidR="000A4126" w14:paraId="6C031A87" w14:textId="4E1D9378"/>
    <w:p w:rsidR="000A4126" w14:paraId="5FAF481F" w14:textId="626EABD2"/>
    <w:p w:rsidR="000A4126" w14:paraId="4AC279F8" w14:textId="21CE0167"/>
    <w:p w:rsidR="000A4126" w14:paraId="77188BE1" w14:textId="03BB312D"/>
    <w:p w:rsidR="000A4126" w14:paraId="3F5A3755" w14:textId="03098343"/>
    <w:p w:rsidR="000A4126" w14:paraId="1EFD4A7A" w14:textId="0875D124"/>
    <w:p w:rsidR="000A4126" w14:paraId="68377AB9" w14:textId="336BED70"/>
    <w:p w:rsidR="000A4126" w:rsidRPr="0050702C" w:rsidP="000A4126" w14:paraId="3817F5B9" w14:textId="77777777">
      <w:pPr>
        <w:pBdr>
          <w:bottom w:val="single" w:sz="4" w:space="1" w:color="auto"/>
        </w:pBdr>
        <w:rPr>
          <w:rFonts w:eastAsia="Calibri"/>
          <w:b/>
          <w:szCs w:val="22"/>
        </w:rPr>
      </w:pPr>
      <w:r w:rsidRPr="0050702C">
        <w:rPr>
          <w:rFonts w:eastAsia="Calibri"/>
          <w:b/>
          <w:szCs w:val="22"/>
        </w:rPr>
        <w:t>TABLE OF CONTENTS</w:t>
      </w:r>
    </w:p>
    <w:p w:rsidR="000A4126" w:rsidRPr="0050702C" w:rsidP="000A4126" w14:paraId="0A3A8CEE" w14:textId="77777777">
      <w:pPr>
        <w:rPr>
          <w:rFonts w:eastAsia="Calibri"/>
          <w:b/>
          <w:szCs w:val="22"/>
        </w:rPr>
      </w:pPr>
    </w:p>
    <w:sdt>
      <w:sdtPr>
        <w:rPr>
          <w:szCs w:val="24"/>
        </w:rPr>
        <w:id w:val="1602600070"/>
        <w:docPartObj>
          <w:docPartGallery w:val="Table of Contents"/>
          <w:docPartUnique/>
        </w:docPartObj>
      </w:sdtPr>
      <w:sdtEndPr>
        <w:rPr>
          <w:b/>
          <w:bCs/>
          <w:noProof/>
        </w:rPr>
      </w:sdtEndPr>
      <w:sdtContent>
        <w:p w:rsidR="000A4126" w:rsidRPr="0050702C" w:rsidP="000A4126" w14:paraId="033D4E52" w14:textId="06C821BA">
          <w:pPr>
            <w:tabs>
              <w:tab w:val="left" w:pos="480"/>
              <w:tab w:val="right" w:leader="dot" w:pos="10070"/>
            </w:tabs>
            <w:spacing w:after="100"/>
            <w:rPr>
              <w:rFonts w:ascii="Calibri" w:hAnsi="Calibri"/>
              <w:noProof/>
              <w:sz w:val="22"/>
              <w:szCs w:val="22"/>
            </w:rPr>
          </w:pPr>
          <w:r w:rsidRPr="0050702C">
            <w:rPr>
              <w:szCs w:val="24"/>
            </w:rPr>
            <w:fldChar w:fldCharType="begin"/>
          </w:r>
          <w:r w:rsidRPr="0050702C">
            <w:rPr>
              <w:szCs w:val="24"/>
            </w:rPr>
            <w:instrText xml:space="preserve"> TOC \o "1-3" \h \z \u </w:instrText>
          </w:r>
          <w:r w:rsidRPr="0050702C">
            <w:rPr>
              <w:szCs w:val="24"/>
            </w:rPr>
            <w:fldChar w:fldCharType="separate"/>
          </w:r>
          <w:hyperlink w:anchor="Circumstances1" w:history="1">
            <w:r w:rsidRPr="005F0E61">
              <w:rPr>
                <w:rFonts w:eastAsiaTheme="majorEastAsia"/>
                <w:noProof/>
                <w:szCs w:val="24"/>
              </w:rPr>
              <w:t>1.</w:t>
            </w:r>
            <w:r w:rsidRPr="005F0E61">
              <w:rPr>
                <w:rFonts w:ascii="Calibri" w:hAnsi="Calibri"/>
                <w:noProof/>
                <w:sz w:val="22"/>
                <w:szCs w:val="22"/>
              </w:rPr>
              <w:t xml:space="preserve"> </w:t>
            </w:r>
            <w:r w:rsidRPr="005F0E61">
              <w:rPr>
                <w:rFonts w:eastAsiaTheme="majorEastAsia"/>
                <w:noProof/>
                <w:szCs w:val="24"/>
              </w:rPr>
              <w:t>Circumstances Making the Collection of Information Necessary</w:t>
            </w:r>
            <w:r w:rsidRPr="005F0E61">
              <w:rPr>
                <w:noProof/>
                <w:webHidden/>
                <w:szCs w:val="24"/>
              </w:rPr>
              <w:tab/>
            </w:r>
            <w:r w:rsidRPr="005F0E61">
              <w:rPr>
                <w:noProof/>
                <w:webHidden/>
                <w:szCs w:val="24"/>
              </w:rPr>
              <w:fldChar w:fldCharType="begin"/>
            </w:r>
            <w:r w:rsidRPr="005F0E61">
              <w:rPr>
                <w:noProof/>
                <w:webHidden/>
                <w:szCs w:val="24"/>
              </w:rPr>
              <w:instrText xml:space="preserve"> PAGEREF _Toc485202295 \h </w:instrText>
            </w:r>
            <w:r w:rsidRPr="005F0E61">
              <w:rPr>
                <w:noProof/>
                <w:webHidden/>
                <w:szCs w:val="24"/>
              </w:rPr>
              <w:fldChar w:fldCharType="separate"/>
            </w:r>
            <w:r w:rsidRPr="005F0E61">
              <w:rPr>
                <w:noProof/>
                <w:webHidden/>
                <w:szCs w:val="24"/>
              </w:rPr>
              <w:t>4</w:t>
            </w:r>
            <w:r w:rsidRPr="005F0E61">
              <w:rPr>
                <w:noProof/>
                <w:webHidden/>
                <w:szCs w:val="24"/>
              </w:rPr>
              <w:fldChar w:fldCharType="end"/>
            </w:r>
          </w:hyperlink>
        </w:p>
        <w:p w:rsidR="000A4126" w:rsidRPr="005F0E61" w:rsidP="000A4126" w14:paraId="61F25AAE" w14:textId="29CE8FF3">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begin"/>
          </w:r>
          <w:r>
            <w:rPr>
              <w:rFonts w:eastAsiaTheme="majorEastAsia"/>
              <w:noProof/>
              <w:szCs w:val="24"/>
              <w:u w:val="single"/>
            </w:rPr>
            <w:instrText xml:space="preserve"> HYPERLINK  \l "Purpose2" </w:instrText>
          </w:r>
          <w:r>
            <w:rPr>
              <w:rFonts w:eastAsiaTheme="majorEastAsia"/>
              <w:noProof/>
              <w:szCs w:val="24"/>
              <w:u w:val="single"/>
            </w:rPr>
            <w:fldChar w:fldCharType="separate"/>
          </w:r>
          <w:r w:rsidRPr="005F0E61">
            <w:rPr>
              <w:rStyle w:val="Hyperlink"/>
              <w:rFonts w:eastAsiaTheme="majorEastAsia"/>
              <w:noProof/>
              <w:szCs w:val="24"/>
            </w:rPr>
            <w:t>2.</w:t>
          </w:r>
          <w:r w:rsidRPr="005F0E61">
            <w:rPr>
              <w:rStyle w:val="Hyperlink"/>
              <w:rFonts w:ascii="Calibri" w:hAnsi="Calibri"/>
              <w:noProof/>
              <w:sz w:val="22"/>
              <w:szCs w:val="22"/>
            </w:rPr>
            <w:t xml:space="preserve"> </w:t>
          </w:r>
          <w:r w:rsidRPr="005F0E61">
            <w:rPr>
              <w:rStyle w:val="Hyperlink"/>
              <w:rFonts w:eastAsiaTheme="majorEastAsia"/>
              <w:noProof/>
              <w:szCs w:val="24"/>
            </w:rPr>
            <w:t>Purpose and Use of the Information Collection</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6 \h </w:instrText>
          </w:r>
          <w:r w:rsidRPr="005F0E61">
            <w:rPr>
              <w:rStyle w:val="Hyperlink"/>
              <w:noProof/>
              <w:webHidden/>
              <w:szCs w:val="24"/>
            </w:rPr>
            <w:fldChar w:fldCharType="separate"/>
          </w:r>
          <w:r w:rsidRPr="005F0E61">
            <w:rPr>
              <w:rStyle w:val="Hyperlink"/>
              <w:noProof/>
              <w:webHidden/>
              <w:szCs w:val="24"/>
            </w:rPr>
            <w:t>5</w:t>
          </w:r>
          <w:r w:rsidRPr="005F0E61">
            <w:rPr>
              <w:rStyle w:val="Hyperlink"/>
              <w:noProof/>
              <w:webHidden/>
              <w:szCs w:val="24"/>
            </w:rPr>
            <w:fldChar w:fldCharType="end"/>
          </w:r>
        </w:p>
        <w:p w:rsidR="000A4126" w:rsidRPr="005F0E61" w:rsidP="000A4126" w14:paraId="298DBC93" w14:textId="491C8ABD">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3.__" </w:instrText>
          </w:r>
          <w:r>
            <w:rPr>
              <w:rFonts w:eastAsiaTheme="majorEastAsia"/>
              <w:noProof/>
              <w:szCs w:val="24"/>
              <w:u w:val="single"/>
            </w:rPr>
            <w:fldChar w:fldCharType="separate"/>
          </w:r>
          <w:r w:rsidRPr="005F0E61">
            <w:rPr>
              <w:rStyle w:val="Hyperlink"/>
              <w:rFonts w:eastAsiaTheme="majorEastAsia"/>
              <w:noProof/>
              <w:szCs w:val="24"/>
            </w:rPr>
            <w:t>3.</w:t>
          </w:r>
          <w:r w:rsidRPr="005F0E61">
            <w:rPr>
              <w:rStyle w:val="Hyperlink"/>
              <w:rFonts w:ascii="Calibri" w:hAnsi="Calibri"/>
              <w:noProof/>
              <w:sz w:val="22"/>
              <w:szCs w:val="22"/>
            </w:rPr>
            <w:t xml:space="preserve"> </w:t>
          </w:r>
          <w:r w:rsidRPr="005F0E61">
            <w:rPr>
              <w:rStyle w:val="Hyperlink"/>
              <w:rFonts w:eastAsiaTheme="majorEastAsia"/>
              <w:noProof/>
              <w:szCs w:val="24"/>
            </w:rPr>
            <w:t>Use of Improved Information Technology and Burden Reduction</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7 \h </w:instrText>
          </w:r>
          <w:r w:rsidRPr="005F0E61">
            <w:rPr>
              <w:rStyle w:val="Hyperlink"/>
              <w:noProof/>
              <w:webHidden/>
              <w:szCs w:val="24"/>
            </w:rPr>
            <w:fldChar w:fldCharType="separate"/>
          </w:r>
          <w:r w:rsidRPr="005F0E61">
            <w:rPr>
              <w:rStyle w:val="Hyperlink"/>
              <w:noProof/>
              <w:webHidden/>
              <w:szCs w:val="24"/>
            </w:rPr>
            <w:t>7</w:t>
          </w:r>
          <w:r w:rsidRPr="005F0E61">
            <w:rPr>
              <w:rStyle w:val="Hyperlink"/>
              <w:noProof/>
              <w:webHidden/>
              <w:szCs w:val="24"/>
            </w:rPr>
            <w:fldChar w:fldCharType="end"/>
          </w:r>
        </w:p>
        <w:p w:rsidR="000A4126" w:rsidRPr="005F0E61" w:rsidP="000A4126" w14:paraId="3D882B72" w14:textId="3CA90665">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EffortsToIdentifyDuplication4" </w:instrText>
          </w:r>
          <w:r>
            <w:rPr>
              <w:rFonts w:eastAsiaTheme="majorEastAsia"/>
              <w:noProof/>
              <w:szCs w:val="24"/>
              <w:u w:val="single"/>
            </w:rPr>
            <w:fldChar w:fldCharType="separate"/>
          </w:r>
          <w:r w:rsidRPr="005F0E61">
            <w:rPr>
              <w:rStyle w:val="Hyperlink"/>
              <w:rFonts w:eastAsiaTheme="majorEastAsia"/>
              <w:noProof/>
              <w:szCs w:val="24"/>
            </w:rPr>
            <w:t>4.</w:t>
          </w:r>
          <w:r w:rsidRPr="005F0E61">
            <w:rPr>
              <w:rStyle w:val="Hyperlink"/>
              <w:rFonts w:ascii="Calibri" w:hAnsi="Calibri"/>
              <w:noProof/>
              <w:sz w:val="22"/>
              <w:szCs w:val="22"/>
            </w:rPr>
            <w:t xml:space="preserve"> </w:t>
          </w:r>
          <w:r w:rsidRPr="005F0E61">
            <w:rPr>
              <w:rStyle w:val="Hyperlink"/>
              <w:rFonts w:eastAsiaTheme="majorEastAsia"/>
              <w:noProof/>
              <w:szCs w:val="24"/>
            </w:rPr>
            <w:t>Efforts to Identify Duplication and Use of Similar Information</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8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2BF7784D" w14:textId="4329A77B">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ImpactOnSmallBusinesses5" </w:instrText>
          </w:r>
          <w:r>
            <w:rPr>
              <w:rFonts w:eastAsiaTheme="majorEastAsia"/>
              <w:noProof/>
              <w:szCs w:val="24"/>
              <w:u w:val="single"/>
            </w:rPr>
            <w:fldChar w:fldCharType="separate"/>
          </w:r>
          <w:r w:rsidRPr="005F0E61">
            <w:rPr>
              <w:rStyle w:val="Hyperlink"/>
              <w:rFonts w:eastAsiaTheme="majorEastAsia"/>
              <w:noProof/>
              <w:szCs w:val="24"/>
            </w:rPr>
            <w:t>5.</w:t>
          </w:r>
          <w:r w:rsidRPr="005F0E61">
            <w:rPr>
              <w:rStyle w:val="Hyperlink"/>
              <w:rFonts w:ascii="Calibri" w:hAnsi="Calibri"/>
              <w:noProof/>
              <w:sz w:val="22"/>
              <w:szCs w:val="22"/>
            </w:rPr>
            <w:t xml:space="preserve"> </w:t>
          </w:r>
          <w:r w:rsidRPr="005F0E61">
            <w:rPr>
              <w:rStyle w:val="Hyperlink"/>
              <w:rFonts w:eastAsiaTheme="majorEastAsia"/>
              <w:noProof/>
              <w:szCs w:val="24"/>
            </w:rPr>
            <w:t>Impact on Small Businesses or Other Small Entitie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9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4FCEEB2D" w14:textId="27193551">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Consequences6" </w:instrText>
          </w:r>
          <w:r>
            <w:rPr>
              <w:rFonts w:eastAsiaTheme="majorEastAsia"/>
              <w:noProof/>
              <w:szCs w:val="24"/>
              <w:u w:val="single"/>
            </w:rPr>
            <w:fldChar w:fldCharType="separate"/>
          </w:r>
          <w:r w:rsidRPr="005F0E61">
            <w:rPr>
              <w:rStyle w:val="Hyperlink"/>
              <w:rFonts w:eastAsiaTheme="majorEastAsia"/>
              <w:noProof/>
              <w:szCs w:val="24"/>
            </w:rPr>
            <w:t>6.</w:t>
          </w:r>
          <w:r w:rsidRPr="005F0E61">
            <w:rPr>
              <w:rStyle w:val="Hyperlink"/>
              <w:rFonts w:ascii="Calibri" w:hAnsi="Calibri"/>
              <w:noProof/>
              <w:sz w:val="22"/>
              <w:szCs w:val="22"/>
            </w:rPr>
            <w:t xml:space="preserve"> </w:t>
          </w:r>
          <w:r w:rsidRPr="005F0E61">
            <w:rPr>
              <w:rStyle w:val="Hyperlink"/>
              <w:rFonts w:eastAsiaTheme="majorEastAsia"/>
              <w:noProof/>
              <w:szCs w:val="24"/>
            </w:rPr>
            <w:t>Consequences of Collecting the Information Less Frequently</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0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502108F2" w14:textId="58E153F8">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7.__" </w:instrText>
          </w:r>
          <w:r>
            <w:rPr>
              <w:rFonts w:eastAsiaTheme="majorEastAsia"/>
              <w:noProof/>
              <w:szCs w:val="24"/>
              <w:u w:val="single"/>
            </w:rPr>
            <w:fldChar w:fldCharType="separate"/>
          </w:r>
          <w:r w:rsidRPr="005F0E61">
            <w:rPr>
              <w:rStyle w:val="Hyperlink"/>
              <w:rFonts w:eastAsiaTheme="majorEastAsia"/>
              <w:noProof/>
              <w:szCs w:val="24"/>
            </w:rPr>
            <w:t>7.</w:t>
          </w:r>
          <w:r w:rsidRPr="005F0E61">
            <w:rPr>
              <w:rStyle w:val="Hyperlink"/>
              <w:rFonts w:ascii="Calibri" w:hAnsi="Calibri"/>
              <w:noProof/>
              <w:sz w:val="22"/>
              <w:szCs w:val="22"/>
            </w:rPr>
            <w:t xml:space="preserve"> </w:t>
          </w:r>
          <w:r w:rsidRPr="005F0E61">
            <w:rPr>
              <w:rStyle w:val="Hyperlink"/>
              <w:rFonts w:eastAsiaTheme="majorEastAsia"/>
              <w:noProof/>
              <w:szCs w:val="24"/>
            </w:rPr>
            <w:t>Special Circumstances Relating to the Guidelines of 5 CFR 1320.5</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1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1E60FF76" w14:textId="621A9942">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8.__" </w:instrText>
          </w:r>
          <w:r>
            <w:rPr>
              <w:rFonts w:eastAsiaTheme="majorEastAsia"/>
              <w:noProof/>
              <w:szCs w:val="24"/>
              <w:u w:val="single"/>
            </w:rPr>
            <w:fldChar w:fldCharType="separate"/>
          </w:r>
          <w:r w:rsidRPr="005F0E61">
            <w:rPr>
              <w:rStyle w:val="Hyperlink"/>
              <w:rFonts w:eastAsiaTheme="majorEastAsia"/>
              <w:noProof/>
              <w:szCs w:val="24"/>
            </w:rPr>
            <w:t>8.</w:t>
          </w:r>
          <w:r w:rsidRPr="005F0E61">
            <w:rPr>
              <w:rStyle w:val="Hyperlink"/>
              <w:rFonts w:ascii="Calibri" w:hAnsi="Calibri"/>
              <w:noProof/>
              <w:sz w:val="22"/>
              <w:szCs w:val="22"/>
            </w:rPr>
            <w:t xml:space="preserve"> </w:t>
          </w:r>
          <w:r w:rsidRPr="005F0E61">
            <w:rPr>
              <w:rStyle w:val="Hyperlink"/>
              <w:rFonts w:eastAsiaTheme="majorEastAsia"/>
              <w:noProof/>
              <w:szCs w:val="24"/>
            </w:rPr>
            <w:t>Comments in Response to the Federal Register Notice and Efforts to Consult Outside the Agency</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2 \h </w:instrText>
          </w:r>
          <w:r w:rsidRPr="005F0E61">
            <w:rPr>
              <w:rStyle w:val="Hyperlink"/>
              <w:noProof/>
              <w:webHidden/>
              <w:szCs w:val="24"/>
            </w:rPr>
            <w:fldChar w:fldCharType="separate"/>
          </w:r>
          <w:r w:rsidRPr="005F0E61">
            <w:rPr>
              <w:rStyle w:val="Hyperlink"/>
              <w:noProof/>
              <w:webHidden/>
              <w:szCs w:val="24"/>
            </w:rPr>
            <w:t>9</w:t>
          </w:r>
          <w:r w:rsidRPr="005F0E61">
            <w:rPr>
              <w:rStyle w:val="Hyperlink"/>
              <w:noProof/>
              <w:webHidden/>
              <w:szCs w:val="24"/>
            </w:rPr>
            <w:fldChar w:fldCharType="end"/>
          </w:r>
        </w:p>
        <w:p w:rsidR="000A4126" w:rsidRPr="005F0E61" w:rsidP="000A4126" w14:paraId="0A3519A7" w14:textId="4592B458">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9.__" </w:instrText>
          </w:r>
          <w:r>
            <w:rPr>
              <w:rFonts w:eastAsiaTheme="majorEastAsia"/>
              <w:noProof/>
              <w:szCs w:val="24"/>
              <w:u w:val="single"/>
            </w:rPr>
            <w:fldChar w:fldCharType="separate"/>
          </w:r>
          <w:r w:rsidRPr="005F0E61">
            <w:rPr>
              <w:rStyle w:val="Hyperlink"/>
              <w:rFonts w:eastAsiaTheme="majorEastAsia"/>
              <w:noProof/>
              <w:szCs w:val="24"/>
            </w:rPr>
            <w:t>9.</w:t>
          </w:r>
          <w:r w:rsidRPr="005F0E61">
            <w:rPr>
              <w:rStyle w:val="Hyperlink"/>
              <w:rFonts w:ascii="Calibri" w:hAnsi="Calibri"/>
              <w:noProof/>
              <w:sz w:val="22"/>
              <w:szCs w:val="22"/>
            </w:rPr>
            <w:t xml:space="preserve"> </w:t>
          </w:r>
          <w:r w:rsidRPr="005F0E61">
            <w:rPr>
              <w:rStyle w:val="Hyperlink"/>
              <w:rFonts w:eastAsiaTheme="majorEastAsia"/>
              <w:noProof/>
              <w:szCs w:val="24"/>
            </w:rPr>
            <w:t>Explanation of Any Payment or Gift to Responden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3 \h </w:instrText>
          </w:r>
          <w:r w:rsidRPr="005F0E61">
            <w:rPr>
              <w:rStyle w:val="Hyperlink"/>
              <w:noProof/>
              <w:webHidden/>
              <w:szCs w:val="24"/>
            </w:rPr>
            <w:fldChar w:fldCharType="separate"/>
          </w:r>
          <w:r w:rsidRPr="005F0E61">
            <w:rPr>
              <w:rStyle w:val="Hyperlink"/>
              <w:noProof/>
              <w:webHidden/>
              <w:szCs w:val="24"/>
            </w:rPr>
            <w:t>9</w:t>
          </w:r>
          <w:r w:rsidRPr="005F0E61">
            <w:rPr>
              <w:rStyle w:val="Hyperlink"/>
              <w:noProof/>
              <w:webHidden/>
              <w:szCs w:val="24"/>
            </w:rPr>
            <w:fldChar w:fldCharType="end"/>
          </w:r>
        </w:p>
        <w:p w:rsidR="000A4126" w:rsidRPr="005F0E61" w:rsidP="000A4126" w14:paraId="3225CF98" w14:textId="15502AB4">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ProtectionOfThePrivacy10" </w:instrText>
          </w:r>
          <w:r>
            <w:rPr>
              <w:rFonts w:eastAsiaTheme="majorEastAsia"/>
              <w:noProof/>
              <w:szCs w:val="24"/>
              <w:u w:val="single"/>
            </w:rPr>
            <w:fldChar w:fldCharType="separate"/>
          </w:r>
          <w:r w:rsidRPr="005F0E61">
            <w:rPr>
              <w:rStyle w:val="Hyperlink"/>
              <w:rFonts w:eastAsiaTheme="majorEastAsia"/>
              <w:noProof/>
              <w:szCs w:val="24"/>
            </w:rPr>
            <w:t>10.</w:t>
          </w:r>
          <w:r w:rsidRPr="005F0E61">
            <w:rPr>
              <w:rStyle w:val="Hyperlink"/>
              <w:rFonts w:ascii="Calibri" w:hAnsi="Calibri"/>
              <w:noProof/>
              <w:sz w:val="22"/>
              <w:szCs w:val="22"/>
            </w:rPr>
            <w:t xml:space="preserve"> </w:t>
          </w:r>
          <w:r w:rsidRPr="005F0E61">
            <w:rPr>
              <w:rStyle w:val="Hyperlink"/>
              <w:rFonts w:eastAsiaTheme="majorEastAsia"/>
              <w:noProof/>
              <w:szCs w:val="24"/>
            </w:rPr>
            <w:t>Protection of the Privacy and Confidentiality of Information Provided by Responden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4 \h </w:instrText>
          </w:r>
          <w:r w:rsidRPr="005F0E61">
            <w:rPr>
              <w:rStyle w:val="Hyperlink"/>
              <w:noProof/>
              <w:webHidden/>
              <w:szCs w:val="24"/>
            </w:rPr>
            <w:fldChar w:fldCharType="separate"/>
          </w:r>
          <w:r w:rsidRPr="005F0E61">
            <w:rPr>
              <w:rStyle w:val="Hyperlink"/>
              <w:noProof/>
              <w:webHidden/>
              <w:szCs w:val="24"/>
            </w:rPr>
            <w:t>11</w:t>
          </w:r>
          <w:r w:rsidRPr="005F0E61">
            <w:rPr>
              <w:rStyle w:val="Hyperlink"/>
              <w:noProof/>
              <w:webHidden/>
              <w:szCs w:val="24"/>
            </w:rPr>
            <w:fldChar w:fldCharType="end"/>
          </w:r>
        </w:p>
        <w:p w:rsidR="000A4126" w:rsidRPr="005F0E61" w:rsidP="000A4126" w14:paraId="6F99CF56" w14:textId="65827533">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11.__" </w:instrText>
          </w:r>
          <w:r>
            <w:rPr>
              <w:rFonts w:eastAsiaTheme="majorEastAsia"/>
              <w:noProof/>
              <w:szCs w:val="24"/>
              <w:u w:val="single"/>
            </w:rPr>
            <w:fldChar w:fldCharType="separate"/>
          </w:r>
          <w:r w:rsidRPr="005F0E61">
            <w:rPr>
              <w:rStyle w:val="Hyperlink"/>
              <w:rFonts w:eastAsiaTheme="majorEastAsia"/>
              <w:noProof/>
              <w:szCs w:val="24"/>
            </w:rPr>
            <w:t>11.</w:t>
          </w:r>
          <w:r w:rsidRPr="005F0E61">
            <w:rPr>
              <w:rStyle w:val="Hyperlink"/>
              <w:rFonts w:ascii="Calibri" w:hAnsi="Calibri"/>
              <w:noProof/>
              <w:sz w:val="22"/>
              <w:szCs w:val="22"/>
            </w:rPr>
            <w:t xml:space="preserve"> </w:t>
          </w:r>
          <w:r w:rsidRPr="005F0E61">
            <w:rPr>
              <w:rStyle w:val="Hyperlink"/>
              <w:rFonts w:eastAsiaTheme="majorEastAsia"/>
              <w:noProof/>
              <w:szCs w:val="24"/>
            </w:rPr>
            <w:t>Institutional Review Board (IRB) and Justification for Sensitive Question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5 \h </w:instrText>
          </w:r>
          <w:r w:rsidRPr="005F0E61">
            <w:rPr>
              <w:rStyle w:val="Hyperlink"/>
              <w:noProof/>
              <w:webHidden/>
              <w:szCs w:val="24"/>
            </w:rPr>
            <w:fldChar w:fldCharType="separate"/>
          </w:r>
          <w:r w:rsidRPr="005F0E61">
            <w:rPr>
              <w:rStyle w:val="Hyperlink"/>
              <w:noProof/>
              <w:webHidden/>
              <w:szCs w:val="24"/>
            </w:rPr>
            <w:t>13</w:t>
          </w:r>
          <w:r w:rsidRPr="005F0E61">
            <w:rPr>
              <w:rStyle w:val="Hyperlink"/>
              <w:noProof/>
              <w:webHidden/>
              <w:szCs w:val="24"/>
            </w:rPr>
            <w:fldChar w:fldCharType="end"/>
          </w:r>
        </w:p>
        <w:p w:rsidR="000A4126" w:rsidRPr="005F0E61" w:rsidP="000A4126" w14:paraId="7AB3FD44" w14:textId="5DD3E852">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12.__" </w:instrText>
          </w:r>
          <w:r>
            <w:rPr>
              <w:rFonts w:eastAsiaTheme="majorEastAsia"/>
              <w:noProof/>
              <w:szCs w:val="24"/>
              <w:u w:val="single"/>
            </w:rPr>
            <w:fldChar w:fldCharType="separate"/>
          </w:r>
          <w:r w:rsidRPr="005F0E61">
            <w:rPr>
              <w:rStyle w:val="Hyperlink"/>
              <w:rFonts w:eastAsiaTheme="majorEastAsia"/>
              <w:noProof/>
              <w:szCs w:val="24"/>
            </w:rPr>
            <w:t>12.</w:t>
          </w:r>
          <w:r w:rsidRPr="005F0E61">
            <w:rPr>
              <w:rStyle w:val="Hyperlink"/>
              <w:rFonts w:ascii="Calibri" w:hAnsi="Calibri"/>
              <w:noProof/>
              <w:sz w:val="22"/>
              <w:szCs w:val="22"/>
            </w:rPr>
            <w:t xml:space="preserve"> </w:t>
          </w:r>
          <w:r w:rsidRPr="005F0E61">
            <w:rPr>
              <w:rStyle w:val="Hyperlink"/>
              <w:rFonts w:eastAsiaTheme="majorEastAsia"/>
              <w:noProof/>
              <w:szCs w:val="24"/>
            </w:rPr>
            <w:t>Estimates of Annualized Burden Hours and Cos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6 \h </w:instrText>
          </w:r>
          <w:r w:rsidRPr="005F0E61">
            <w:rPr>
              <w:rStyle w:val="Hyperlink"/>
              <w:noProof/>
              <w:webHidden/>
              <w:szCs w:val="24"/>
            </w:rPr>
            <w:fldChar w:fldCharType="separate"/>
          </w:r>
          <w:r w:rsidRPr="005F0E61">
            <w:rPr>
              <w:rStyle w:val="Hyperlink"/>
              <w:noProof/>
              <w:webHidden/>
              <w:szCs w:val="24"/>
            </w:rPr>
            <w:t>14</w:t>
          </w:r>
          <w:r w:rsidRPr="005F0E61">
            <w:rPr>
              <w:rStyle w:val="Hyperlink"/>
              <w:noProof/>
              <w:webHidden/>
              <w:szCs w:val="24"/>
            </w:rPr>
            <w:fldChar w:fldCharType="end"/>
          </w:r>
        </w:p>
        <w:bookmarkStart w:id="0" w:name="_Hlk485203109"/>
        <w:p w:rsidR="000A4126" w:rsidRPr="005F0E61" w:rsidP="000A4126" w14:paraId="6608109D" w14:textId="255101CC">
          <w:pPr>
            <w:tabs>
              <w:tab w:val="left" w:pos="1100"/>
              <w:tab w:val="right" w:leader="dot" w:pos="10070"/>
            </w:tabs>
            <w:spacing w:after="100"/>
            <w:ind w:left="240"/>
            <w:rPr>
              <w:rFonts w:eastAsiaTheme="majorEastAsia"/>
              <w:noProof/>
              <w:szCs w:val="24"/>
            </w:rPr>
          </w:pPr>
          <w:r>
            <w:rPr>
              <w:rFonts w:eastAsiaTheme="majorEastAsia"/>
              <w:noProof/>
              <w:szCs w:val="24"/>
              <w:u w:val="single"/>
            </w:rPr>
            <w:fldChar w:fldCharType="end"/>
          </w:r>
          <w:r w:rsidRPr="005F0E61">
            <w:rPr>
              <w:rFonts w:eastAsiaTheme="majorEastAsia"/>
              <w:noProof/>
              <w:szCs w:val="24"/>
            </w:rPr>
            <w:fldChar w:fldCharType="begin"/>
          </w:r>
          <w:r w:rsidRPr="005F0E61">
            <w:rPr>
              <w:rFonts w:eastAsiaTheme="majorEastAsia"/>
              <w:noProof/>
              <w:szCs w:val="24"/>
            </w:rPr>
            <w:instrText>HYPERLINK  \l "Section12AHours"</w:instrText>
          </w:r>
          <w:r w:rsidRPr="005F0E61">
            <w:rPr>
              <w:rFonts w:eastAsiaTheme="majorEastAsia"/>
              <w:noProof/>
              <w:szCs w:val="24"/>
            </w:rPr>
            <w:fldChar w:fldCharType="separate"/>
          </w:r>
          <w:r w:rsidRPr="005F0E61">
            <w:rPr>
              <w:rFonts w:eastAsiaTheme="majorEastAsia"/>
              <w:noProof/>
              <w:szCs w:val="24"/>
            </w:rPr>
            <w:t>12A.</w:t>
          </w:r>
          <w:r w:rsidRPr="005F0E61">
            <w:rPr>
              <w:rFonts w:ascii="Calibri" w:hAnsi="Calibri"/>
              <w:noProof/>
              <w:sz w:val="22"/>
              <w:szCs w:val="22"/>
            </w:rPr>
            <w:t xml:space="preserve"> </w:t>
          </w:r>
          <w:r w:rsidRPr="005F0E61">
            <w:rPr>
              <w:rFonts w:eastAsiaTheme="majorEastAsia"/>
              <w:noProof/>
              <w:szCs w:val="24"/>
            </w:rPr>
            <w:t>Estimated Annualized Burden Hours</w:t>
          </w:r>
          <w:r w:rsidRPr="005F0E61">
            <w:rPr>
              <w:rFonts w:eastAsiaTheme="majorEastAsia"/>
              <w:noProof/>
              <w:webHidden/>
              <w:szCs w:val="24"/>
            </w:rPr>
            <w:tab/>
          </w:r>
          <w:r w:rsidRPr="005F0E61">
            <w:rPr>
              <w:rFonts w:eastAsiaTheme="majorEastAsia"/>
              <w:noProof/>
              <w:webHidden/>
              <w:szCs w:val="24"/>
            </w:rPr>
            <w:fldChar w:fldCharType="begin"/>
          </w:r>
          <w:r w:rsidRPr="005F0E61">
            <w:rPr>
              <w:rFonts w:eastAsiaTheme="majorEastAsia"/>
              <w:noProof/>
              <w:webHidden/>
              <w:szCs w:val="24"/>
            </w:rPr>
            <w:instrText xml:space="preserve"> PAGEREF _Toc485202307 \h </w:instrText>
          </w:r>
          <w:r w:rsidRPr="005F0E61">
            <w:rPr>
              <w:rFonts w:eastAsiaTheme="majorEastAsia"/>
              <w:noProof/>
              <w:webHidden/>
              <w:szCs w:val="24"/>
            </w:rPr>
            <w:fldChar w:fldCharType="separate"/>
          </w:r>
          <w:r w:rsidRPr="005F0E61">
            <w:rPr>
              <w:rFonts w:eastAsiaTheme="majorEastAsia"/>
              <w:noProof/>
              <w:webHidden/>
              <w:szCs w:val="24"/>
            </w:rPr>
            <w:t>14</w:t>
          </w:r>
          <w:r w:rsidRPr="005F0E61">
            <w:rPr>
              <w:rFonts w:eastAsiaTheme="majorEastAsia"/>
              <w:noProof/>
              <w:webHidden/>
              <w:szCs w:val="24"/>
            </w:rPr>
            <w:fldChar w:fldCharType="end"/>
          </w:r>
        </w:p>
        <w:p w:rsidR="000A4126" w:rsidRPr="005F0E61" w:rsidP="000A4126" w14:paraId="5E723B10" w14:textId="740B0373">
          <w:pPr>
            <w:tabs>
              <w:tab w:val="left" w:pos="1100"/>
              <w:tab w:val="right" w:leader="dot" w:pos="10070"/>
            </w:tabs>
            <w:spacing w:after="100"/>
            <w:ind w:left="240"/>
            <w:rPr>
              <w:rFonts w:eastAsiaTheme="majorEastAsia"/>
              <w:noProof/>
              <w:szCs w:val="24"/>
            </w:rPr>
          </w:pPr>
          <w:r w:rsidRPr="005F0E61">
            <w:rPr>
              <w:rFonts w:eastAsiaTheme="majorEastAsia"/>
              <w:noProof/>
              <w:szCs w:val="24"/>
            </w:rPr>
            <w:fldChar w:fldCharType="end"/>
          </w:r>
          <w:r w:rsidRPr="005F0E61">
            <w:rPr>
              <w:rFonts w:eastAsiaTheme="majorEastAsia"/>
              <w:noProof/>
              <w:szCs w:val="24"/>
            </w:rPr>
            <w:fldChar w:fldCharType="begin"/>
          </w:r>
          <w:r w:rsidRPr="005F0E61" w:rsidR="005F0E61">
            <w:rPr>
              <w:rFonts w:eastAsiaTheme="majorEastAsia"/>
              <w:noProof/>
              <w:szCs w:val="24"/>
            </w:rPr>
            <w:instrText>HYPERLINK  \l "BurdenCost12B"</w:instrText>
          </w:r>
          <w:r w:rsidRPr="005F0E61">
            <w:rPr>
              <w:rFonts w:eastAsiaTheme="majorEastAsia"/>
              <w:noProof/>
              <w:szCs w:val="24"/>
            </w:rPr>
            <w:fldChar w:fldCharType="separate"/>
          </w:r>
          <w:r w:rsidRPr="005F0E61">
            <w:rPr>
              <w:rFonts w:eastAsiaTheme="majorEastAsia"/>
              <w:noProof/>
              <w:szCs w:val="24"/>
            </w:rPr>
            <w:t>12B.</w:t>
          </w:r>
          <w:r w:rsidRPr="005F0E61">
            <w:rPr>
              <w:rFonts w:ascii="Calibri" w:hAnsi="Calibri"/>
              <w:noProof/>
              <w:sz w:val="22"/>
              <w:szCs w:val="22"/>
            </w:rPr>
            <w:t xml:space="preserve"> </w:t>
          </w:r>
          <w:r w:rsidRPr="005F0E61">
            <w:rPr>
              <w:rFonts w:eastAsiaTheme="majorEastAsia"/>
              <w:noProof/>
              <w:szCs w:val="24"/>
            </w:rPr>
            <w:t>Estimated Annualized Burden Costs</w:t>
          </w:r>
          <w:r w:rsidRPr="005F0E61">
            <w:rPr>
              <w:rFonts w:eastAsiaTheme="majorEastAsia"/>
              <w:noProof/>
              <w:webHidden/>
              <w:szCs w:val="24"/>
            </w:rPr>
            <w:tab/>
          </w:r>
          <w:bookmarkEnd w:id="0"/>
          <w:r w:rsidRPr="005F0E61">
            <w:rPr>
              <w:rFonts w:eastAsiaTheme="majorEastAsia"/>
              <w:noProof/>
              <w:webHidden/>
              <w:szCs w:val="24"/>
            </w:rPr>
            <w:t>14</w:t>
          </w:r>
        </w:p>
        <w:p w:rsidR="000A4126" w:rsidRPr="005F0E61" w:rsidP="000A4126" w14:paraId="5F50C175" w14:textId="7ED42911">
          <w:pPr>
            <w:tabs>
              <w:tab w:val="left" w:pos="660"/>
              <w:tab w:val="right" w:leader="dot" w:pos="10070"/>
            </w:tabs>
            <w:spacing w:after="100"/>
            <w:rPr>
              <w:rStyle w:val="Hyperlink"/>
              <w:rFonts w:ascii="Calibri" w:hAnsi="Calibri"/>
              <w:noProof/>
              <w:sz w:val="22"/>
              <w:szCs w:val="22"/>
            </w:rPr>
          </w:pPr>
          <w:r w:rsidRPr="005F0E61">
            <w:rPr>
              <w:rFonts w:eastAsiaTheme="majorEastAsia"/>
              <w:noProof/>
              <w:szCs w:val="24"/>
            </w:rPr>
            <w:fldChar w:fldCharType="end"/>
          </w:r>
          <w:r w:rsidR="005F0E61">
            <w:rPr>
              <w:rFonts w:eastAsiaTheme="majorEastAsia"/>
              <w:noProof/>
              <w:szCs w:val="24"/>
              <w:u w:val="single"/>
            </w:rPr>
            <w:fldChar w:fldCharType="begin"/>
          </w:r>
          <w:r w:rsidR="005F0E61">
            <w:rPr>
              <w:rFonts w:eastAsiaTheme="majorEastAsia"/>
              <w:noProof/>
              <w:szCs w:val="24"/>
              <w:u w:val="single"/>
            </w:rPr>
            <w:instrText xml:space="preserve"> HYPERLINK  \l "_13.__" </w:instrText>
          </w:r>
          <w:r w:rsidR="005F0E61">
            <w:rPr>
              <w:rFonts w:eastAsiaTheme="majorEastAsia"/>
              <w:noProof/>
              <w:szCs w:val="24"/>
              <w:u w:val="single"/>
            </w:rPr>
            <w:fldChar w:fldCharType="separate"/>
          </w:r>
          <w:r w:rsidRPr="005F0E61">
            <w:rPr>
              <w:rStyle w:val="Hyperlink"/>
              <w:rFonts w:eastAsiaTheme="majorEastAsia"/>
              <w:noProof/>
              <w:szCs w:val="24"/>
            </w:rPr>
            <w:t>13.</w:t>
          </w:r>
          <w:r w:rsidRPr="005F0E61">
            <w:rPr>
              <w:rStyle w:val="Hyperlink"/>
              <w:rFonts w:ascii="Calibri" w:hAnsi="Calibri"/>
              <w:noProof/>
              <w:sz w:val="22"/>
              <w:szCs w:val="22"/>
            </w:rPr>
            <w:t xml:space="preserve"> </w:t>
          </w:r>
          <w:r w:rsidRPr="005F0E61">
            <w:rPr>
              <w:rStyle w:val="Hyperlink"/>
              <w:rFonts w:eastAsiaTheme="majorEastAsia"/>
              <w:noProof/>
              <w:szCs w:val="24"/>
            </w:rPr>
            <w:t>Estimates of Other Total Annual Cost Burden to Respondents and Record Keeper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8 \h </w:instrText>
          </w:r>
          <w:r w:rsidRPr="005F0E61">
            <w:rPr>
              <w:rStyle w:val="Hyperlink"/>
              <w:noProof/>
              <w:webHidden/>
              <w:szCs w:val="24"/>
            </w:rPr>
            <w:fldChar w:fldCharType="separate"/>
          </w:r>
          <w:r w:rsidRPr="005F0E61">
            <w:rPr>
              <w:rStyle w:val="Hyperlink"/>
              <w:noProof/>
              <w:webHidden/>
              <w:szCs w:val="24"/>
            </w:rPr>
            <w:t>15</w:t>
          </w:r>
          <w:r w:rsidRPr="005F0E61">
            <w:rPr>
              <w:rStyle w:val="Hyperlink"/>
              <w:noProof/>
              <w:webHidden/>
              <w:szCs w:val="24"/>
            </w:rPr>
            <w:fldChar w:fldCharType="end"/>
          </w:r>
        </w:p>
        <w:p w:rsidR="000A4126" w:rsidRPr="005F0E61" w:rsidP="000A4126" w14:paraId="381A8DE1" w14:textId="0A67E15F">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14.__" </w:instrText>
          </w:r>
          <w:r>
            <w:rPr>
              <w:rFonts w:eastAsiaTheme="majorEastAsia"/>
              <w:noProof/>
              <w:szCs w:val="24"/>
              <w:u w:val="single"/>
            </w:rPr>
            <w:fldChar w:fldCharType="separate"/>
          </w:r>
          <w:r w:rsidRPr="005F0E61">
            <w:rPr>
              <w:rStyle w:val="Hyperlink"/>
              <w:rFonts w:eastAsiaTheme="majorEastAsia"/>
              <w:noProof/>
              <w:szCs w:val="24"/>
            </w:rPr>
            <w:t>14.</w:t>
          </w:r>
          <w:r w:rsidRPr="005F0E61">
            <w:rPr>
              <w:rStyle w:val="Hyperlink"/>
              <w:rFonts w:ascii="Calibri" w:hAnsi="Calibri"/>
              <w:noProof/>
              <w:sz w:val="22"/>
              <w:szCs w:val="22"/>
            </w:rPr>
            <w:t xml:space="preserve"> </w:t>
          </w:r>
          <w:r w:rsidRPr="005F0E61">
            <w:rPr>
              <w:rStyle w:val="Hyperlink"/>
              <w:rFonts w:eastAsiaTheme="majorEastAsia"/>
              <w:noProof/>
              <w:szCs w:val="24"/>
            </w:rPr>
            <w:t>Annualized Cost to the Federal Government</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9 \h </w:instrText>
          </w:r>
          <w:r w:rsidRPr="005F0E61">
            <w:rPr>
              <w:rStyle w:val="Hyperlink"/>
              <w:noProof/>
              <w:webHidden/>
              <w:szCs w:val="24"/>
            </w:rPr>
            <w:fldChar w:fldCharType="separate"/>
          </w:r>
          <w:r w:rsidRPr="005F0E61">
            <w:rPr>
              <w:rStyle w:val="Hyperlink"/>
              <w:noProof/>
              <w:webHidden/>
              <w:szCs w:val="24"/>
            </w:rPr>
            <w:t>15</w:t>
          </w:r>
          <w:r w:rsidRPr="005F0E61">
            <w:rPr>
              <w:rStyle w:val="Hyperlink"/>
              <w:noProof/>
              <w:webHidden/>
              <w:szCs w:val="24"/>
            </w:rPr>
            <w:fldChar w:fldCharType="end"/>
          </w:r>
        </w:p>
        <w:p w:rsidR="000A4126" w:rsidRPr="005F0E61" w:rsidP="000A4126" w14:paraId="6DC1CB8D" w14:textId="6E21E7DE">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ExplanationChanges15" </w:instrText>
          </w:r>
          <w:r>
            <w:rPr>
              <w:rFonts w:eastAsiaTheme="majorEastAsia"/>
              <w:noProof/>
              <w:szCs w:val="24"/>
              <w:u w:val="single"/>
            </w:rPr>
            <w:fldChar w:fldCharType="separate"/>
          </w:r>
          <w:r w:rsidRPr="005F0E61">
            <w:rPr>
              <w:rStyle w:val="Hyperlink"/>
              <w:rFonts w:eastAsiaTheme="majorEastAsia"/>
              <w:noProof/>
              <w:szCs w:val="24"/>
            </w:rPr>
            <w:t>15.</w:t>
          </w:r>
          <w:r w:rsidRPr="005F0E61">
            <w:rPr>
              <w:rStyle w:val="Hyperlink"/>
              <w:rFonts w:ascii="Calibri" w:hAnsi="Calibri"/>
              <w:noProof/>
              <w:sz w:val="22"/>
              <w:szCs w:val="22"/>
            </w:rPr>
            <w:t xml:space="preserve"> </w:t>
          </w:r>
          <w:r w:rsidRPr="005F0E61">
            <w:rPr>
              <w:rStyle w:val="Hyperlink"/>
              <w:rFonts w:eastAsiaTheme="majorEastAsia"/>
              <w:noProof/>
              <w:szCs w:val="24"/>
            </w:rPr>
            <w:t>Explanation for Program Changes or Adjustmen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0 \h </w:instrText>
          </w:r>
          <w:r w:rsidRPr="005F0E61">
            <w:rPr>
              <w:rStyle w:val="Hyperlink"/>
              <w:noProof/>
              <w:webHidden/>
              <w:szCs w:val="24"/>
            </w:rPr>
            <w:fldChar w:fldCharType="separate"/>
          </w:r>
          <w:r w:rsidRPr="005F0E61">
            <w:rPr>
              <w:rStyle w:val="Hyperlink"/>
              <w:noProof/>
              <w:webHidden/>
              <w:szCs w:val="24"/>
            </w:rPr>
            <w:t>15</w:t>
          </w:r>
          <w:r w:rsidRPr="005F0E61">
            <w:rPr>
              <w:rStyle w:val="Hyperlink"/>
              <w:noProof/>
              <w:webHidden/>
              <w:szCs w:val="24"/>
            </w:rPr>
            <w:fldChar w:fldCharType="end"/>
          </w:r>
        </w:p>
        <w:p w:rsidR="000A4126" w:rsidRPr="005F0E61" w:rsidP="000A4126" w14:paraId="3EAABFC2" w14:textId="3190EC8F">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PlansForTabulation16" </w:instrText>
          </w:r>
          <w:r>
            <w:rPr>
              <w:rFonts w:eastAsiaTheme="majorEastAsia"/>
              <w:noProof/>
              <w:szCs w:val="24"/>
              <w:u w:val="single"/>
            </w:rPr>
            <w:fldChar w:fldCharType="separate"/>
          </w:r>
          <w:r w:rsidRPr="005F0E61">
            <w:rPr>
              <w:rStyle w:val="Hyperlink"/>
              <w:rFonts w:eastAsiaTheme="majorEastAsia"/>
              <w:noProof/>
              <w:szCs w:val="24"/>
            </w:rPr>
            <w:t>16.</w:t>
          </w:r>
          <w:r w:rsidRPr="005F0E61">
            <w:rPr>
              <w:rStyle w:val="Hyperlink"/>
              <w:rFonts w:ascii="Calibri" w:hAnsi="Calibri"/>
              <w:noProof/>
              <w:sz w:val="22"/>
              <w:szCs w:val="22"/>
            </w:rPr>
            <w:t xml:space="preserve"> </w:t>
          </w:r>
          <w:r w:rsidRPr="005F0E61">
            <w:rPr>
              <w:rStyle w:val="Hyperlink"/>
              <w:rFonts w:eastAsiaTheme="majorEastAsia"/>
              <w:noProof/>
              <w:szCs w:val="24"/>
            </w:rPr>
            <w:t>Plans for Tabulation and Publication and Project Time Schedule</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1 \h </w:instrText>
          </w:r>
          <w:r w:rsidRPr="005F0E61">
            <w:rPr>
              <w:rStyle w:val="Hyperlink"/>
              <w:noProof/>
              <w:webHidden/>
              <w:szCs w:val="24"/>
            </w:rPr>
            <w:fldChar w:fldCharType="separate"/>
          </w:r>
          <w:r w:rsidRPr="005F0E61">
            <w:rPr>
              <w:rStyle w:val="Hyperlink"/>
              <w:noProof/>
              <w:webHidden/>
              <w:szCs w:val="24"/>
            </w:rPr>
            <w:t>16</w:t>
          </w:r>
          <w:r w:rsidRPr="005F0E61">
            <w:rPr>
              <w:rStyle w:val="Hyperlink"/>
              <w:noProof/>
              <w:webHidden/>
              <w:szCs w:val="24"/>
            </w:rPr>
            <w:fldChar w:fldCharType="end"/>
          </w:r>
        </w:p>
        <w:p w:rsidR="000A4126" w:rsidRPr="005F0E61" w:rsidP="000A4126" w14:paraId="378B3FBB" w14:textId="6BF0EA02">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OMBExpiration17" </w:instrText>
          </w:r>
          <w:r>
            <w:rPr>
              <w:rFonts w:eastAsiaTheme="majorEastAsia"/>
              <w:noProof/>
              <w:szCs w:val="24"/>
              <w:u w:val="single"/>
            </w:rPr>
            <w:fldChar w:fldCharType="separate"/>
          </w:r>
          <w:r w:rsidRPr="005F0E61">
            <w:rPr>
              <w:rStyle w:val="Hyperlink"/>
              <w:rFonts w:eastAsiaTheme="majorEastAsia"/>
              <w:noProof/>
              <w:szCs w:val="24"/>
            </w:rPr>
            <w:t>17.</w:t>
          </w:r>
          <w:r w:rsidRPr="005F0E61">
            <w:rPr>
              <w:rStyle w:val="Hyperlink"/>
              <w:rFonts w:ascii="Calibri" w:hAnsi="Calibri"/>
              <w:noProof/>
              <w:sz w:val="22"/>
              <w:szCs w:val="22"/>
            </w:rPr>
            <w:t xml:space="preserve"> </w:t>
          </w:r>
          <w:r w:rsidRPr="005F0E61">
            <w:rPr>
              <w:rStyle w:val="Hyperlink"/>
              <w:rFonts w:eastAsiaTheme="majorEastAsia"/>
              <w:noProof/>
              <w:szCs w:val="24"/>
            </w:rPr>
            <w:t>Reason(s) Display of OMB Expiration Date is Inappropriate</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2 \h </w:instrText>
          </w:r>
          <w:r w:rsidRPr="005F0E61">
            <w:rPr>
              <w:rStyle w:val="Hyperlink"/>
              <w:noProof/>
              <w:webHidden/>
              <w:szCs w:val="24"/>
            </w:rPr>
            <w:fldChar w:fldCharType="separate"/>
          </w:r>
          <w:r w:rsidRPr="005F0E61">
            <w:rPr>
              <w:rStyle w:val="Hyperlink"/>
              <w:noProof/>
              <w:webHidden/>
              <w:szCs w:val="24"/>
            </w:rPr>
            <w:t>16</w:t>
          </w:r>
          <w:r w:rsidRPr="005F0E61">
            <w:rPr>
              <w:rStyle w:val="Hyperlink"/>
              <w:noProof/>
              <w:webHidden/>
              <w:szCs w:val="24"/>
            </w:rPr>
            <w:fldChar w:fldCharType="end"/>
          </w:r>
        </w:p>
        <w:p w:rsidR="000A4126" w:rsidRPr="005F0E61" w:rsidP="000A4126" w14:paraId="7418C2FF" w14:textId="5067232F">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Exceptions18" </w:instrText>
          </w:r>
          <w:r>
            <w:rPr>
              <w:rFonts w:eastAsiaTheme="majorEastAsia"/>
              <w:noProof/>
              <w:szCs w:val="24"/>
              <w:u w:val="single"/>
            </w:rPr>
            <w:fldChar w:fldCharType="separate"/>
          </w:r>
          <w:r w:rsidRPr="005F0E61">
            <w:rPr>
              <w:rStyle w:val="Hyperlink"/>
              <w:rFonts w:eastAsiaTheme="majorEastAsia"/>
              <w:noProof/>
              <w:szCs w:val="24"/>
            </w:rPr>
            <w:t>18.</w:t>
          </w:r>
          <w:r w:rsidRPr="005F0E61">
            <w:rPr>
              <w:rStyle w:val="Hyperlink"/>
              <w:rFonts w:ascii="Calibri" w:hAnsi="Calibri"/>
              <w:noProof/>
              <w:sz w:val="22"/>
              <w:szCs w:val="22"/>
            </w:rPr>
            <w:t xml:space="preserve"> </w:t>
          </w:r>
          <w:r w:rsidRPr="005F0E61">
            <w:rPr>
              <w:rStyle w:val="Hyperlink"/>
              <w:rFonts w:eastAsiaTheme="majorEastAsia"/>
              <w:noProof/>
              <w:szCs w:val="24"/>
            </w:rPr>
            <w:t>Exceptions to Certification for Paperwork Reduction Act Submission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3 \h </w:instrText>
          </w:r>
          <w:r w:rsidRPr="005F0E61">
            <w:rPr>
              <w:rStyle w:val="Hyperlink"/>
              <w:noProof/>
              <w:webHidden/>
              <w:szCs w:val="24"/>
            </w:rPr>
            <w:fldChar w:fldCharType="separate"/>
          </w:r>
          <w:r w:rsidRPr="005F0E61">
            <w:rPr>
              <w:rStyle w:val="Hyperlink"/>
              <w:noProof/>
              <w:webHidden/>
              <w:szCs w:val="24"/>
            </w:rPr>
            <w:t>16</w:t>
          </w:r>
          <w:r w:rsidRPr="005F0E61">
            <w:rPr>
              <w:rStyle w:val="Hyperlink"/>
              <w:noProof/>
              <w:webHidden/>
              <w:szCs w:val="24"/>
            </w:rPr>
            <w:fldChar w:fldCharType="end"/>
          </w:r>
        </w:p>
        <w:p w:rsidR="000A4126" w:rsidRPr="005F0E61" w:rsidP="000A4126" w14:paraId="74FD9736" w14:textId="54D60180">
          <w:pPr>
            <w:tabs>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References" </w:instrText>
          </w:r>
          <w:r>
            <w:rPr>
              <w:rFonts w:eastAsiaTheme="majorEastAsia"/>
              <w:noProof/>
              <w:szCs w:val="24"/>
              <w:u w:val="single"/>
            </w:rPr>
            <w:fldChar w:fldCharType="separate"/>
          </w:r>
          <w:r w:rsidRPr="005F0E61">
            <w:rPr>
              <w:rStyle w:val="Hyperlink"/>
              <w:rFonts w:eastAsiaTheme="majorEastAsia"/>
              <w:noProof/>
              <w:szCs w:val="24"/>
            </w:rPr>
            <w:t>Reference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4 \h </w:instrText>
          </w:r>
          <w:r w:rsidRPr="005F0E61">
            <w:rPr>
              <w:rStyle w:val="Hyperlink"/>
              <w:noProof/>
              <w:webHidden/>
              <w:szCs w:val="24"/>
            </w:rPr>
            <w:fldChar w:fldCharType="separate"/>
          </w:r>
          <w:r w:rsidRPr="005F0E61">
            <w:rPr>
              <w:rStyle w:val="Hyperlink"/>
              <w:noProof/>
              <w:webHidden/>
              <w:szCs w:val="24"/>
            </w:rPr>
            <w:t>17</w:t>
          </w:r>
          <w:r w:rsidRPr="005F0E61">
            <w:rPr>
              <w:rStyle w:val="Hyperlink"/>
              <w:noProof/>
              <w:webHidden/>
              <w:szCs w:val="24"/>
            </w:rPr>
            <w:fldChar w:fldCharType="end"/>
          </w:r>
        </w:p>
        <w:p w:rsidR="000A4126" w:rsidP="000A4126" w14:paraId="20A94795" w14:textId="4FB53CFC">
          <w:r>
            <w:rPr>
              <w:rFonts w:eastAsiaTheme="majorEastAsia"/>
              <w:noProof/>
              <w:szCs w:val="24"/>
              <w:u w:val="single"/>
            </w:rPr>
            <w:fldChar w:fldCharType="end"/>
          </w:r>
          <w:r w:rsidRPr="0050702C">
            <w:rPr>
              <w:bCs/>
              <w:noProof/>
              <w:szCs w:val="24"/>
            </w:rPr>
            <w:fldChar w:fldCharType="end"/>
          </w:r>
        </w:p>
      </w:sdtContent>
    </w:sdt>
    <w:p w:rsidR="000A4126" w14:paraId="445A7207" w14:textId="5CD5552D"/>
    <w:p w:rsidR="000A4126" w:rsidRPr="000F2DF5" w:rsidP="000A4126" w14:paraId="4CDF137B" w14:textId="77777777">
      <w:pPr>
        <w:pStyle w:val="NoSpacing"/>
        <w:pBdr>
          <w:bottom w:val="single" w:sz="4" w:space="1" w:color="auto"/>
        </w:pBdr>
        <w:rPr>
          <w:rFonts w:cs="Times New Roman"/>
          <w:b/>
        </w:rPr>
      </w:pPr>
      <w:r w:rsidRPr="000F2DF5">
        <w:rPr>
          <w:rFonts w:cs="Times New Roman"/>
          <w:b/>
        </w:rPr>
        <w:t>EXHIBITS</w:t>
      </w:r>
    </w:p>
    <w:p w:rsidR="000A4126" w:rsidP="000A4126" w14:paraId="52ABA13D" w14:textId="1FD35889">
      <w:pPr>
        <w:pStyle w:val="TableofFigures"/>
        <w:tabs>
          <w:tab w:val="right" w:leader="dot" w:pos="10070"/>
        </w:tabs>
        <w:rPr>
          <w:rFonts w:asciiTheme="minorHAnsi" w:eastAsiaTheme="minorEastAsia" w:hAnsiTheme="minorHAnsi" w:cstheme="minorBidi"/>
          <w:noProof/>
          <w:sz w:val="22"/>
          <w:szCs w:val="22"/>
        </w:rPr>
      </w:pPr>
      <w:r w:rsidRPr="000F2DF5">
        <w:rPr>
          <w:b/>
        </w:rPr>
        <w:fldChar w:fldCharType="begin"/>
      </w:r>
      <w:r w:rsidRPr="000F2DF5">
        <w:rPr>
          <w:b/>
        </w:rPr>
        <w:instrText xml:space="preserve"> TOC \h \z \c "Exhibit" </w:instrText>
      </w:r>
      <w:r w:rsidRPr="000F2DF5">
        <w:rPr>
          <w:b/>
        </w:rPr>
        <w:fldChar w:fldCharType="separate"/>
      </w:r>
    </w:p>
    <w:p w:rsidR="00832529" w:rsidRPr="00832529" w:rsidP="00832529" w14:paraId="13F8D6BC" w14:textId="54DAEE9E">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begin"/>
      </w:r>
      <w:r>
        <w:rPr>
          <w:noProof/>
        </w:rPr>
        <w:instrText>HYPERLINK  \l "Exhibit21"</w:instrText>
      </w:r>
      <w:r>
        <w:rPr>
          <w:noProof/>
        </w:rPr>
        <w:fldChar w:fldCharType="separate"/>
      </w:r>
      <w:r w:rsidRPr="00832529">
        <w:rPr>
          <w:rStyle w:val="Hyperlink"/>
          <w:rFonts w:eastAsiaTheme="majorEastAsia"/>
          <w:noProof/>
        </w:rPr>
        <w:t>Exhibit 2.1: Timeline of study visits, activities, and labs</w:t>
      </w:r>
      <w:r w:rsidRPr="00832529">
        <w:rPr>
          <w:rStyle w:val="Hyperlink"/>
          <w:rFonts w:eastAsiaTheme="majorEastAsia"/>
          <w:noProof/>
          <w:webHidden/>
        </w:rPr>
        <w:tab/>
        <w:t>14</w:t>
      </w:r>
    </w:p>
    <w:p w:rsidR="000A4126" w:rsidRPr="00D16552" w:rsidP="00832529" w14:paraId="1D558FC2" w14:textId="19F415AA">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bookmarkStart w:id="1" w:name="_Hlk132727818"/>
      <w:r>
        <w:rPr>
          <w:noProof/>
        </w:rPr>
        <w:fldChar w:fldCharType="begin"/>
      </w:r>
      <w:r w:rsidR="005F0E61">
        <w:rPr>
          <w:noProof/>
        </w:rPr>
        <w:instrText>HYPERLINK  \l "ExhibitHours121"</w:instrText>
      </w:r>
      <w:r>
        <w:rPr>
          <w:noProof/>
        </w:rPr>
        <w:fldChar w:fldCharType="separate"/>
      </w:r>
      <w:r w:rsidRPr="00D16552">
        <w:rPr>
          <w:rStyle w:val="Hyperlink"/>
          <w:rFonts w:eastAsiaTheme="majorEastAsia"/>
          <w:noProof/>
        </w:rPr>
        <w:t>Exhibit 12.1: Estimated Annualized Burden Hours</w:t>
      </w:r>
      <w:bookmarkStart w:id="2" w:name="_Hlk485202657"/>
      <w:r w:rsidRPr="00D16552">
        <w:rPr>
          <w:rStyle w:val="Hyperlink"/>
          <w:rFonts w:eastAsiaTheme="majorEastAsia"/>
          <w:noProof/>
          <w:webHidden/>
        </w:rPr>
        <w:tab/>
      </w:r>
      <w:bookmarkEnd w:id="2"/>
      <w:r w:rsidRPr="00D16552">
        <w:rPr>
          <w:rStyle w:val="Hyperlink"/>
          <w:rFonts w:eastAsiaTheme="majorEastAsia"/>
          <w:noProof/>
          <w:webHidden/>
        </w:rPr>
        <w:t>14</w:t>
      </w:r>
    </w:p>
    <w:p w:rsidR="000A4126" w:rsidRPr="00D16552" w:rsidP="000A4126" w14:paraId="7678BCD8" w14:textId="4C4F1BFE">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bookmarkEnd w:id="1"/>
      <w:r>
        <w:rPr>
          <w:noProof/>
        </w:rPr>
        <w:fldChar w:fldCharType="begin"/>
      </w:r>
      <w:r w:rsidR="005F0E61">
        <w:rPr>
          <w:noProof/>
        </w:rPr>
        <w:instrText>HYPERLINK  \l "ExhibitCosts122"</w:instrText>
      </w:r>
      <w:r>
        <w:rPr>
          <w:noProof/>
        </w:rPr>
        <w:fldChar w:fldCharType="separate"/>
      </w:r>
      <w:r w:rsidRPr="00D16552">
        <w:rPr>
          <w:rStyle w:val="Hyperlink"/>
          <w:rFonts w:eastAsiaTheme="majorEastAsia"/>
          <w:noProof/>
        </w:rPr>
        <w:t>Exhibit 12.2: Estimated Annualized Burden Costs</w:t>
      </w:r>
      <w:r w:rsidRPr="00D16552">
        <w:rPr>
          <w:rStyle w:val="Hyperlink"/>
          <w:rFonts w:eastAsiaTheme="majorEastAsia"/>
          <w:noProof/>
          <w:webHidden/>
        </w:rPr>
        <w:tab/>
        <w:t>15</w:t>
      </w:r>
    </w:p>
    <w:p w:rsidR="000A4126" w:rsidRPr="00D16552" w:rsidP="000A4126" w14:paraId="10F1B397" w14:textId="76D07238">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sidR="005F0E61">
        <w:rPr>
          <w:noProof/>
        </w:rPr>
        <w:instrText>HYPERLINK  \l "Exhibit141"</w:instrText>
      </w:r>
      <w:r>
        <w:rPr>
          <w:noProof/>
        </w:rPr>
        <w:fldChar w:fldCharType="separate"/>
      </w:r>
      <w:r w:rsidRPr="00D16552">
        <w:rPr>
          <w:rStyle w:val="Hyperlink"/>
          <w:rFonts w:eastAsiaTheme="majorEastAsia"/>
          <w:noProof/>
        </w:rPr>
        <w:t>Exhibit 14.1: Annualized Cost to the Government</w:t>
      </w:r>
      <w:r w:rsidRPr="00D16552">
        <w:rPr>
          <w:rStyle w:val="Hyperlink"/>
          <w:rFonts w:eastAsiaTheme="majorEastAsia"/>
          <w:noProof/>
          <w:webHidden/>
        </w:rPr>
        <w:tab/>
        <w:t>15</w:t>
      </w:r>
    </w:p>
    <w:p w:rsidR="000A4126" w:rsidRPr="00D16552" w:rsidP="000A4126" w14:paraId="23836AEB" w14:textId="0349BEB1">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sidR="005F0E61">
        <w:rPr>
          <w:noProof/>
        </w:rPr>
        <w:instrText>HYPERLINK  \l "Exhibit161"</w:instrText>
      </w:r>
      <w:r>
        <w:rPr>
          <w:noProof/>
        </w:rPr>
        <w:fldChar w:fldCharType="separate"/>
      </w:r>
      <w:r w:rsidRPr="00D16552">
        <w:rPr>
          <w:rStyle w:val="Hyperlink"/>
          <w:rFonts w:eastAsiaTheme="majorEastAsia"/>
          <w:noProof/>
        </w:rPr>
        <w:t>Exhibit 16.1: Project Time Schedule</w:t>
      </w:r>
      <w:r w:rsidRPr="00D16552">
        <w:rPr>
          <w:rStyle w:val="Hyperlink"/>
          <w:rFonts w:eastAsiaTheme="majorEastAsia"/>
          <w:noProof/>
          <w:webHidden/>
        </w:rPr>
        <w:tab/>
        <w:t>16</w:t>
      </w:r>
    </w:p>
    <w:p w:rsidR="000A4126" w:rsidP="000A4126" w14:paraId="7F3188FE" w14:textId="35E5F3D7">
      <w:r>
        <w:rPr>
          <w:noProof/>
          <w:szCs w:val="24"/>
        </w:rPr>
        <w:fldChar w:fldCharType="end"/>
      </w:r>
      <w:r w:rsidRPr="000F2DF5">
        <w:fldChar w:fldCharType="end"/>
      </w:r>
    </w:p>
    <w:p w:rsidR="000A4126" w:rsidRPr="000F2DF5" w:rsidP="000A4126" w14:paraId="5265ECB6" w14:textId="77777777">
      <w:pPr>
        <w:pStyle w:val="NoSpacing"/>
        <w:pBdr>
          <w:bottom w:val="single" w:sz="4" w:space="1" w:color="auto"/>
        </w:pBdr>
        <w:rPr>
          <w:rFonts w:cs="Times New Roman"/>
          <w:b/>
        </w:rPr>
      </w:pPr>
      <w:r w:rsidRPr="000F2DF5">
        <w:rPr>
          <w:rFonts w:cs="Times New Roman"/>
          <w:b/>
        </w:rPr>
        <w:t>LIST OF ATTACHMENTS</w:t>
      </w:r>
    </w:p>
    <w:p w:rsidR="000A4126" w:rsidRPr="000F2DF5" w:rsidP="000A4126" w14:paraId="2B36F3C9" w14:textId="77777777">
      <w:pPr>
        <w:pStyle w:val="NoSpacing"/>
        <w:rPr>
          <w:rFonts w:cs="Times New Roman"/>
        </w:rPr>
      </w:pPr>
    </w:p>
    <w:p w:rsidR="000A4126" w:rsidRPr="000F2DF5" w:rsidP="000A4126" w14:paraId="76332E8C" w14:textId="77777777">
      <w:pPr>
        <w:pStyle w:val="NoSpacing"/>
        <w:tabs>
          <w:tab w:val="left" w:pos="360"/>
        </w:tabs>
        <w:rPr>
          <w:rFonts w:cs="Times New Roman"/>
        </w:rPr>
      </w:pPr>
      <w:r w:rsidRPr="000F2DF5">
        <w:rPr>
          <w:rFonts w:cs="Times New Roman"/>
          <w:b/>
        </w:rPr>
        <w:t>Attachment 1</w:t>
      </w:r>
      <w:r w:rsidRPr="000F2DF5">
        <w:rPr>
          <w:rFonts w:cs="Times New Roman"/>
        </w:rPr>
        <w:t xml:space="preserve"> Authorizing Legislation</w:t>
      </w:r>
    </w:p>
    <w:p w:rsidR="000A4126" w:rsidRPr="000F2DF5" w:rsidP="000A4126" w14:paraId="248DAA78" w14:textId="77777777">
      <w:pPr>
        <w:pStyle w:val="NoSpacing"/>
        <w:tabs>
          <w:tab w:val="left" w:pos="360"/>
        </w:tabs>
        <w:rPr>
          <w:rFonts w:cs="Times New Roman"/>
        </w:rPr>
      </w:pPr>
    </w:p>
    <w:p w:rsidR="000A4126" w:rsidP="000A4126" w14:paraId="69D18FF0" w14:textId="7BF9B0FA">
      <w:pPr>
        <w:pStyle w:val="NoSpacing"/>
        <w:tabs>
          <w:tab w:val="left" w:pos="360"/>
        </w:tabs>
        <w:rPr>
          <w:rFonts w:cs="Times New Roman"/>
        </w:rPr>
      </w:pPr>
      <w:r w:rsidRPr="000F2DF5">
        <w:rPr>
          <w:rFonts w:cs="Times New Roman"/>
          <w:b/>
        </w:rPr>
        <w:t>Attachment 2</w:t>
      </w:r>
      <w:r w:rsidRPr="000F2DF5">
        <w:rPr>
          <w:rFonts w:cs="Times New Roman"/>
        </w:rPr>
        <w:t xml:space="preserve"> </w:t>
      </w:r>
      <w:r>
        <w:rPr>
          <w:rFonts w:cs="Times New Roman"/>
        </w:rPr>
        <w:t>60-day Federal Register Notice</w:t>
      </w:r>
    </w:p>
    <w:p w:rsidR="007C28B4" w:rsidP="000A4126" w14:paraId="35076C0B" w14:textId="794C9DAB">
      <w:pPr>
        <w:pStyle w:val="NoSpacing"/>
        <w:tabs>
          <w:tab w:val="left" w:pos="360"/>
        </w:tabs>
        <w:rPr>
          <w:rFonts w:cs="Times New Roman"/>
        </w:rPr>
      </w:pPr>
      <w:r>
        <w:rPr>
          <w:rFonts w:cs="Times New Roman"/>
        </w:rPr>
        <w:tab/>
        <w:t>2a. 60-Day FRN publication</w:t>
      </w:r>
    </w:p>
    <w:p w:rsidR="00D2435C" w:rsidP="000A4126" w14:paraId="0B49A43B" w14:textId="7C914D95">
      <w:pPr>
        <w:pStyle w:val="NoSpacing"/>
        <w:tabs>
          <w:tab w:val="left" w:pos="360"/>
        </w:tabs>
        <w:rPr>
          <w:rFonts w:cs="Times New Roman"/>
        </w:rPr>
      </w:pPr>
      <w:r>
        <w:rPr>
          <w:rFonts w:cs="Times New Roman"/>
        </w:rPr>
        <w:tab/>
        <w:t>2b. 60-Day FRN</w:t>
      </w:r>
      <w:r w:rsidR="004321D4">
        <w:rPr>
          <w:rFonts w:cs="Times New Roman"/>
        </w:rPr>
        <w:t xml:space="preserve"> public comments and response</w:t>
      </w:r>
    </w:p>
    <w:p w:rsidR="000A4126" w:rsidP="000A4126" w14:paraId="278BDBEE" w14:textId="77777777">
      <w:pPr>
        <w:pStyle w:val="NoSpacing"/>
        <w:tabs>
          <w:tab w:val="left" w:pos="360"/>
        </w:tabs>
        <w:rPr>
          <w:rFonts w:cs="Times New Roman"/>
        </w:rPr>
      </w:pPr>
    </w:p>
    <w:p w:rsidR="003F4C7D" w:rsidRPr="000F2DF5" w:rsidP="000C4665" w14:paraId="22CB7D34" w14:textId="63412937">
      <w:pPr>
        <w:pStyle w:val="NoSpacing"/>
        <w:tabs>
          <w:tab w:val="left" w:pos="360"/>
        </w:tabs>
        <w:rPr>
          <w:rFonts w:cs="Times New Roman"/>
        </w:rPr>
      </w:pPr>
      <w:r w:rsidRPr="007A1543">
        <w:rPr>
          <w:rFonts w:cs="Times New Roman"/>
          <w:b/>
        </w:rPr>
        <w:t>Attachment 3</w:t>
      </w:r>
      <w:r>
        <w:rPr>
          <w:rFonts w:cs="Times New Roman"/>
        </w:rPr>
        <w:t xml:space="preserve"> Recruitment Materials</w:t>
      </w:r>
      <w:r w:rsidR="000C4665">
        <w:rPr>
          <w:rFonts w:cs="Times New Roman"/>
        </w:rPr>
        <w:t xml:space="preserve"> (English/Spanish)</w:t>
      </w:r>
    </w:p>
    <w:p w:rsidR="000A4126" w:rsidRPr="000F2DF5" w:rsidP="000A4126" w14:paraId="6041947D" w14:textId="77777777">
      <w:pPr>
        <w:pStyle w:val="NoSpacing"/>
        <w:tabs>
          <w:tab w:val="left" w:pos="360"/>
        </w:tabs>
        <w:rPr>
          <w:rFonts w:cs="Times New Roman"/>
          <w:b/>
        </w:rPr>
      </w:pPr>
    </w:p>
    <w:p w:rsidR="000A4126" w:rsidRPr="000F2DF5" w:rsidP="000A4126" w14:paraId="4EEA786B" w14:textId="77777777">
      <w:pPr>
        <w:pStyle w:val="NoSpacing"/>
        <w:tabs>
          <w:tab w:val="left" w:pos="360"/>
        </w:tabs>
        <w:rPr>
          <w:rFonts w:cs="Times New Roman"/>
        </w:rPr>
      </w:pPr>
      <w:r w:rsidRPr="000F2DF5">
        <w:rPr>
          <w:rFonts w:cs="Times New Roman"/>
          <w:b/>
        </w:rPr>
        <w:t xml:space="preserve">Attachment </w:t>
      </w:r>
      <w:r>
        <w:rPr>
          <w:rFonts w:cs="Times New Roman"/>
          <w:b/>
        </w:rPr>
        <w:t>4</w:t>
      </w:r>
      <w:r w:rsidRPr="000F2DF5">
        <w:rPr>
          <w:rFonts w:cs="Times New Roman"/>
          <w:b/>
        </w:rPr>
        <w:t xml:space="preserve"> </w:t>
      </w:r>
      <w:r w:rsidRPr="000F2DF5">
        <w:rPr>
          <w:rFonts w:cs="Times New Roman"/>
        </w:rPr>
        <w:t>Data Collection Instruments</w:t>
      </w:r>
    </w:p>
    <w:p w:rsidR="007E32AA" w:rsidRPr="000F2DF5" w:rsidP="000A4126" w14:paraId="254FA873" w14:textId="737284C5">
      <w:pPr>
        <w:pStyle w:val="NoSpacing"/>
        <w:tabs>
          <w:tab w:val="left" w:pos="360"/>
        </w:tabs>
        <w:rPr>
          <w:rFonts w:cs="Times New Roman"/>
        </w:rPr>
      </w:pPr>
      <w:r w:rsidRPr="000F2DF5">
        <w:rPr>
          <w:rFonts w:cs="Times New Roman"/>
        </w:rPr>
        <w:tab/>
      </w:r>
      <w:r>
        <w:rPr>
          <w:rFonts w:cs="Times New Roman"/>
        </w:rPr>
        <w:t>4</w:t>
      </w:r>
      <w:r w:rsidRPr="000F2DF5">
        <w:rPr>
          <w:rFonts w:cs="Times New Roman"/>
        </w:rPr>
        <w:t xml:space="preserve">a. </w:t>
      </w:r>
      <w:r>
        <w:rPr>
          <w:rFonts w:cs="Times New Roman"/>
        </w:rPr>
        <w:t>E</w:t>
      </w:r>
      <w:r w:rsidR="001F472F">
        <w:rPr>
          <w:rFonts w:cs="Times New Roman"/>
        </w:rPr>
        <w:t>lig</w:t>
      </w:r>
      <w:r>
        <w:rPr>
          <w:rFonts w:cs="Times New Roman"/>
        </w:rPr>
        <w:t>ibility Screener</w:t>
      </w:r>
      <w:r>
        <w:rPr>
          <w:rFonts w:cs="Times New Roman"/>
        </w:rPr>
        <w:t xml:space="preserve"> </w:t>
      </w:r>
      <w:r w:rsidR="00C35C27">
        <w:rPr>
          <w:rFonts w:cs="Times New Roman"/>
        </w:rPr>
        <w:t>(English/Spanish)</w:t>
      </w:r>
    </w:p>
    <w:p w:rsidR="007E32AA" w:rsidP="000A4126" w14:paraId="57EE9414" w14:textId="56A6833E">
      <w:pPr>
        <w:pStyle w:val="NoSpacing"/>
        <w:tabs>
          <w:tab w:val="left" w:pos="360"/>
        </w:tabs>
        <w:rPr>
          <w:rFonts w:cs="Times New Roman"/>
        </w:rPr>
      </w:pPr>
      <w:r>
        <w:rPr>
          <w:rFonts w:cs="Times New Roman"/>
        </w:rPr>
        <w:tab/>
        <w:t>4</w:t>
      </w:r>
      <w:r w:rsidR="00E23D2D">
        <w:rPr>
          <w:rFonts w:cs="Times New Roman"/>
        </w:rPr>
        <w:t>b</w:t>
      </w:r>
      <w:r w:rsidRPr="000F2DF5">
        <w:rPr>
          <w:rFonts w:cs="Times New Roman"/>
        </w:rPr>
        <w:t xml:space="preserve">. </w:t>
      </w:r>
      <w:r w:rsidR="00D73759">
        <w:rPr>
          <w:rFonts w:cs="Times New Roman"/>
        </w:rPr>
        <w:t>Registration</w:t>
      </w:r>
      <w:r w:rsidR="00184D0D">
        <w:rPr>
          <w:rFonts w:cs="Times New Roman"/>
        </w:rPr>
        <w:t xml:space="preserve"> Contact Information</w:t>
      </w:r>
      <w:r w:rsidR="00D73759">
        <w:rPr>
          <w:rFonts w:cs="Times New Roman"/>
        </w:rPr>
        <w:t xml:space="preserve"> </w:t>
      </w:r>
      <w:r w:rsidR="001F472F">
        <w:rPr>
          <w:rFonts w:cs="Times New Roman"/>
        </w:rPr>
        <w:t>Form</w:t>
      </w:r>
      <w:r>
        <w:rPr>
          <w:rFonts w:cs="Times New Roman"/>
        </w:rPr>
        <w:t xml:space="preserve"> </w:t>
      </w:r>
      <w:r w:rsidR="00FC3A29">
        <w:rPr>
          <w:rFonts w:cs="Times New Roman"/>
        </w:rPr>
        <w:t>(English/Spanish)</w:t>
      </w:r>
    </w:p>
    <w:p w:rsidR="009A487A" w:rsidP="009A487A" w14:paraId="2C1D65D1" w14:textId="639F71E9">
      <w:pPr>
        <w:pStyle w:val="NoSpacing"/>
        <w:tabs>
          <w:tab w:val="left" w:pos="360"/>
        </w:tabs>
        <w:rPr>
          <w:rFonts w:cs="Times New Roman"/>
        </w:rPr>
      </w:pPr>
      <w:r>
        <w:rPr>
          <w:rFonts w:cs="Times New Roman"/>
        </w:rPr>
        <w:tab/>
        <w:t>4</w:t>
      </w:r>
      <w:r w:rsidR="00E23D2D">
        <w:rPr>
          <w:rFonts w:cs="Times New Roman"/>
        </w:rPr>
        <w:t>c</w:t>
      </w:r>
      <w:r>
        <w:rPr>
          <w:rFonts w:cs="Times New Roman"/>
        </w:rPr>
        <w:t xml:space="preserve">. Quarterly assessment </w:t>
      </w:r>
      <w:r w:rsidR="00FC3A29">
        <w:rPr>
          <w:rFonts w:cs="Times New Roman"/>
        </w:rPr>
        <w:t>(English/Spanish)</w:t>
      </w:r>
    </w:p>
    <w:p w:rsidR="000A4126" w:rsidP="000A4126" w14:paraId="623D4E33" w14:textId="76E1DF0B">
      <w:pPr>
        <w:pStyle w:val="NoSpacing"/>
        <w:tabs>
          <w:tab w:val="left" w:pos="360"/>
        </w:tabs>
        <w:rPr>
          <w:rFonts w:cs="Times New Roman"/>
        </w:rPr>
      </w:pPr>
      <w:r>
        <w:rPr>
          <w:rFonts w:cs="Times New Roman"/>
        </w:rPr>
        <w:tab/>
        <w:t>4</w:t>
      </w:r>
      <w:r w:rsidR="00E23D2D">
        <w:rPr>
          <w:rFonts w:cs="Times New Roman"/>
        </w:rPr>
        <w:t>d</w:t>
      </w:r>
      <w:r w:rsidRPr="000F2DF5">
        <w:rPr>
          <w:rFonts w:cs="Times New Roman"/>
        </w:rPr>
        <w:t xml:space="preserve">. </w:t>
      </w:r>
      <w:r w:rsidR="001F472F">
        <w:rPr>
          <w:rFonts w:cs="Times New Roman"/>
        </w:rPr>
        <w:t>SMaRT</w:t>
      </w:r>
      <w:r w:rsidR="001F472F">
        <w:rPr>
          <w:rFonts w:cs="Times New Roman"/>
        </w:rPr>
        <w:t xml:space="preserve"> app </w:t>
      </w:r>
      <w:r w:rsidR="00674730">
        <w:rPr>
          <w:rFonts w:cs="Times New Roman"/>
        </w:rPr>
        <w:t>installation</w:t>
      </w:r>
      <w:r>
        <w:rPr>
          <w:rFonts w:cs="Times New Roman"/>
        </w:rPr>
        <w:t xml:space="preserve"> </w:t>
      </w:r>
      <w:r w:rsidR="00FC3A29">
        <w:rPr>
          <w:rFonts w:cs="Times New Roman"/>
        </w:rPr>
        <w:t>(English/Spanish)</w:t>
      </w:r>
    </w:p>
    <w:p w:rsidR="001F472F" w:rsidP="000A4126" w14:paraId="21FE7433" w14:textId="52369C4F">
      <w:pPr>
        <w:pStyle w:val="NoSpacing"/>
        <w:tabs>
          <w:tab w:val="left" w:pos="360"/>
        </w:tabs>
        <w:rPr>
          <w:rFonts w:cs="Times New Roman"/>
        </w:rPr>
      </w:pPr>
      <w:r>
        <w:rPr>
          <w:rFonts w:cs="Times New Roman"/>
        </w:rPr>
        <w:tab/>
        <w:t>4</w:t>
      </w:r>
      <w:r w:rsidR="00E23D2D">
        <w:rPr>
          <w:rFonts w:cs="Times New Roman"/>
        </w:rPr>
        <w:t>e</w:t>
      </w:r>
      <w:r>
        <w:rPr>
          <w:rFonts w:cs="Times New Roman"/>
        </w:rPr>
        <w:t xml:space="preserve">. </w:t>
      </w:r>
      <w:r w:rsidR="00E33A61">
        <w:rPr>
          <w:rFonts w:cs="Times New Roman"/>
        </w:rPr>
        <w:t xml:space="preserve"> </w:t>
      </w:r>
      <w:r w:rsidR="00674730">
        <w:rPr>
          <w:rFonts w:cs="Times New Roman"/>
        </w:rPr>
        <w:t>HIV sample</w:t>
      </w:r>
      <w:r>
        <w:rPr>
          <w:rFonts w:cs="Times New Roman"/>
        </w:rPr>
        <w:t xml:space="preserve"> collection </w:t>
      </w:r>
      <w:r w:rsidR="00FC3A29">
        <w:rPr>
          <w:rFonts w:cs="Times New Roman"/>
        </w:rPr>
        <w:t>(English/Spanish)</w:t>
      </w:r>
    </w:p>
    <w:p w:rsidR="001F472F" w:rsidP="000A4126" w14:paraId="3047F19A" w14:textId="14177185">
      <w:pPr>
        <w:pStyle w:val="NoSpacing"/>
        <w:tabs>
          <w:tab w:val="left" w:pos="360"/>
        </w:tabs>
        <w:rPr>
          <w:rFonts w:cs="Times New Roman"/>
        </w:rPr>
      </w:pPr>
      <w:r>
        <w:rPr>
          <w:rFonts w:cs="Times New Roman"/>
        </w:rPr>
        <w:tab/>
        <w:t>4</w:t>
      </w:r>
      <w:r w:rsidR="00E23D2D">
        <w:rPr>
          <w:rFonts w:cs="Times New Roman"/>
        </w:rPr>
        <w:t>f</w:t>
      </w:r>
      <w:r>
        <w:rPr>
          <w:rFonts w:cs="Times New Roman"/>
        </w:rPr>
        <w:t xml:space="preserve">. </w:t>
      </w:r>
      <w:r w:rsidR="00686E7F">
        <w:rPr>
          <w:rFonts w:cs="Times New Roman"/>
        </w:rPr>
        <w:t xml:space="preserve">STI sample collection </w:t>
      </w:r>
      <w:r w:rsidR="00FC3A29">
        <w:rPr>
          <w:rFonts w:cs="Times New Roman"/>
        </w:rPr>
        <w:t>(English/Spanish)</w:t>
      </w:r>
    </w:p>
    <w:p w:rsidR="001F472F" w:rsidP="000A4126" w14:paraId="1A5C515D" w14:textId="626AC797">
      <w:pPr>
        <w:pStyle w:val="NoSpacing"/>
        <w:tabs>
          <w:tab w:val="left" w:pos="360"/>
        </w:tabs>
        <w:rPr>
          <w:rFonts w:cs="Times New Roman"/>
        </w:rPr>
      </w:pPr>
      <w:r>
        <w:rPr>
          <w:rFonts w:cs="Times New Roman"/>
        </w:rPr>
        <w:tab/>
        <w:t>4</w:t>
      </w:r>
      <w:r w:rsidR="00E23D2D">
        <w:rPr>
          <w:rFonts w:cs="Times New Roman"/>
        </w:rPr>
        <w:t>g</w:t>
      </w:r>
      <w:r>
        <w:rPr>
          <w:rFonts w:cs="Times New Roman"/>
        </w:rPr>
        <w:t>. Focus Group Guide</w:t>
      </w:r>
      <w:r w:rsidR="00686E7F">
        <w:rPr>
          <w:rFonts w:cs="Times New Roman"/>
        </w:rPr>
        <w:t xml:space="preserve"> </w:t>
      </w:r>
      <w:r w:rsidR="00FC3A29">
        <w:rPr>
          <w:rFonts w:cs="Times New Roman"/>
        </w:rPr>
        <w:t>(English/Spanish)</w:t>
      </w:r>
    </w:p>
    <w:p w:rsidR="00686E7F" w:rsidRPr="000F2DF5" w:rsidP="000A4126" w14:paraId="59E3B197" w14:textId="3577E89D">
      <w:pPr>
        <w:pStyle w:val="NoSpacing"/>
        <w:tabs>
          <w:tab w:val="left" w:pos="360"/>
        </w:tabs>
        <w:rPr>
          <w:rFonts w:cs="Times New Roman"/>
        </w:rPr>
      </w:pPr>
      <w:r>
        <w:rPr>
          <w:rFonts w:cs="Times New Roman"/>
        </w:rPr>
        <w:tab/>
        <w:t>4</w:t>
      </w:r>
      <w:r w:rsidR="00E23D2D">
        <w:rPr>
          <w:rFonts w:cs="Times New Roman"/>
        </w:rPr>
        <w:t>h</w:t>
      </w:r>
      <w:r>
        <w:rPr>
          <w:rFonts w:cs="Times New Roman"/>
        </w:rPr>
        <w:t>. In-Depth Interview Guide</w:t>
      </w:r>
      <w:r>
        <w:rPr>
          <w:rFonts w:cs="Times New Roman"/>
        </w:rPr>
        <w:t xml:space="preserve"> </w:t>
      </w:r>
      <w:r w:rsidR="00FC3A29">
        <w:rPr>
          <w:rFonts w:cs="Times New Roman"/>
        </w:rPr>
        <w:t>(English/Spanish)</w:t>
      </w:r>
      <w:r>
        <w:rPr>
          <w:rFonts w:cs="Times New Roman"/>
        </w:rPr>
        <w:t xml:space="preserve"> </w:t>
      </w:r>
    </w:p>
    <w:p w:rsidR="000A4126" w:rsidRPr="000F2DF5" w:rsidP="000A4126" w14:paraId="15884E56" w14:textId="77777777">
      <w:pPr>
        <w:pStyle w:val="NoSpacing"/>
        <w:tabs>
          <w:tab w:val="left" w:pos="360"/>
        </w:tabs>
        <w:rPr>
          <w:rFonts w:cs="Times New Roman"/>
        </w:rPr>
      </w:pPr>
    </w:p>
    <w:p w:rsidR="000A4126" w:rsidP="000A4126" w14:paraId="2931FFC0" w14:textId="77777777">
      <w:pPr>
        <w:pStyle w:val="NoSpacing"/>
        <w:tabs>
          <w:tab w:val="left" w:pos="360"/>
        </w:tabs>
        <w:rPr>
          <w:rFonts w:cs="Times New Roman"/>
        </w:rPr>
      </w:pPr>
      <w:r>
        <w:rPr>
          <w:rFonts w:cs="Times New Roman"/>
          <w:b/>
        </w:rPr>
        <w:t>Attachment 5</w:t>
      </w:r>
      <w:r w:rsidRPr="000F2DF5">
        <w:rPr>
          <w:rFonts w:cs="Times New Roman"/>
        </w:rPr>
        <w:t xml:space="preserve"> Consent Form</w:t>
      </w:r>
      <w:r>
        <w:rPr>
          <w:rFonts w:cs="Times New Roman"/>
        </w:rPr>
        <w:t>s</w:t>
      </w:r>
    </w:p>
    <w:p w:rsidR="000A4126" w:rsidP="000A4126" w14:paraId="28F05193" w14:textId="500B255B">
      <w:pPr>
        <w:pStyle w:val="NoSpacing"/>
        <w:tabs>
          <w:tab w:val="left" w:pos="360"/>
        </w:tabs>
        <w:rPr>
          <w:rFonts w:cs="Times New Roman"/>
        </w:rPr>
      </w:pPr>
      <w:r>
        <w:rPr>
          <w:rFonts w:cs="Times New Roman"/>
        </w:rPr>
        <w:tab/>
        <w:t xml:space="preserve">5a. Consent </w:t>
      </w:r>
      <w:r w:rsidR="001F472F">
        <w:rPr>
          <w:rFonts w:cs="Times New Roman"/>
        </w:rPr>
        <w:t xml:space="preserve">to </w:t>
      </w:r>
      <w:r w:rsidR="00E321C5">
        <w:rPr>
          <w:rFonts w:cs="Times New Roman"/>
        </w:rPr>
        <w:t>P</w:t>
      </w:r>
      <w:r w:rsidR="001F472F">
        <w:rPr>
          <w:rFonts w:cs="Times New Roman"/>
        </w:rPr>
        <w:t>articipate</w:t>
      </w:r>
      <w:r w:rsidR="007E32AA">
        <w:rPr>
          <w:rFonts w:cs="Times New Roman"/>
        </w:rPr>
        <w:t xml:space="preserve"> </w:t>
      </w:r>
      <w:r w:rsidR="006836B8">
        <w:rPr>
          <w:rFonts w:cs="Times New Roman"/>
        </w:rPr>
        <w:t>(</w:t>
      </w:r>
      <w:r w:rsidR="001F472F">
        <w:rPr>
          <w:rFonts w:cs="Times New Roman"/>
        </w:rPr>
        <w:t>English</w:t>
      </w:r>
      <w:r w:rsidR="006836B8">
        <w:rPr>
          <w:rFonts w:cs="Times New Roman"/>
        </w:rPr>
        <w:t>/Spanish)</w:t>
      </w:r>
    </w:p>
    <w:p w:rsidR="007E32AA" w:rsidP="000A4126" w14:paraId="1A73C4DF" w14:textId="5F43B25D">
      <w:pPr>
        <w:pStyle w:val="NoSpacing"/>
        <w:tabs>
          <w:tab w:val="left" w:pos="360"/>
        </w:tabs>
        <w:rPr>
          <w:rFonts w:cs="Times New Roman"/>
        </w:rPr>
      </w:pPr>
      <w:r>
        <w:rPr>
          <w:rFonts w:cs="Times New Roman"/>
        </w:rPr>
        <w:tab/>
        <w:t>5</w:t>
      </w:r>
      <w:r w:rsidR="006836B8">
        <w:rPr>
          <w:rFonts w:cs="Times New Roman"/>
        </w:rPr>
        <w:t>b</w:t>
      </w:r>
      <w:r>
        <w:rPr>
          <w:rFonts w:cs="Times New Roman"/>
        </w:rPr>
        <w:t xml:space="preserve">. Focus </w:t>
      </w:r>
      <w:r w:rsidR="00E321C5">
        <w:rPr>
          <w:rFonts w:cs="Times New Roman"/>
        </w:rPr>
        <w:t>G</w:t>
      </w:r>
      <w:r>
        <w:rPr>
          <w:rFonts w:cs="Times New Roman"/>
        </w:rPr>
        <w:t xml:space="preserve">roup </w:t>
      </w:r>
      <w:r w:rsidR="00E321C5">
        <w:rPr>
          <w:rFonts w:cs="Times New Roman"/>
        </w:rPr>
        <w:t>C</w:t>
      </w:r>
      <w:r>
        <w:rPr>
          <w:rFonts w:cs="Times New Roman"/>
        </w:rPr>
        <w:t xml:space="preserve">onsent </w:t>
      </w:r>
      <w:r w:rsidR="006836B8">
        <w:rPr>
          <w:rFonts w:cs="Times New Roman"/>
        </w:rPr>
        <w:t>(</w:t>
      </w:r>
      <w:r>
        <w:rPr>
          <w:rFonts w:cs="Times New Roman"/>
        </w:rPr>
        <w:t>English</w:t>
      </w:r>
      <w:r w:rsidR="006836B8">
        <w:rPr>
          <w:rFonts w:cs="Times New Roman"/>
        </w:rPr>
        <w:t>/Spanish)</w:t>
      </w:r>
    </w:p>
    <w:p w:rsidR="007E32AA" w:rsidP="000A4126" w14:paraId="238A4FDA" w14:textId="4EEC2581">
      <w:pPr>
        <w:pStyle w:val="NoSpacing"/>
        <w:tabs>
          <w:tab w:val="left" w:pos="360"/>
        </w:tabs>
        <w:rPr>
          <w:rFonts w:cs="Times New Roman"/>
        </w:rPr>
      </w:pPr>
      <w:r>
        <w:rPr>
          <w:rFonts w:cs="Times New Roman"/>
        </w:rPr>
        <w:tab/>
        <w:t>5</w:t>
      </w:r>
      <w:r w:rsidR="006836B8">
        <w:rPr>
          <w:rFonts w:cs="Times New Roman"/>
        </w:rPr>
        <w:t>c</w:t>
      </w:r>
      <w:r>
        <w:rPr>
          <w:rFonts w:cs="Times New Roman"/>
        </w:rPr>
        <w:t>. In-</w:t>
      </w:r>
      <w:r w:rsidR="00E321C5">
        <w:rPr>
          <w:rFonts w:cs="Times New Roman"/>
        </w:rPr>
        <w:t>D</w:t>
      </w:r>
      <w:r>
        <w:rPr>
          <w:rFonts w:cs="Times New Roman"/>
        </w:rPr>
        <w:t xml:space="preserve">epth </w:t>
      </w:r>
      <w:r w:rsidR="00E321C5">
        <w:rPr>
          <w:rFonts w:cs="Times New Roman"/>
        </w:rPr>
        <w:t>I</w:t>
      </w:r>
      <w:r>
        <w:rPr>
          <w:rFonts w:cs="Times New Roman"/>
        </w:rPr>
        <w:t xml:space="preserve">nterview </w:t>
      </w:r>
      <w:r w:rsidR="00E321C5">
        <w:rPr>
          <w:rFonts w:cs="Times New Roman"/>
        </w:rPr>
        <w:t>C</w:t>
      </w:r>
      <w:r>
        <w:rPr>
          <w:rFonts w:cs="Times New Roman"/>
        </w:rPr>
        <w:t xml:space="preserve">onsent </w:t>
      </w:r>
      <w:r w:rsidR="006836B8">
        <w:rPr>
          <w:rFonts w:cs="Times New Roman"/>
        </w:rPr>
        <w:t>(</w:t>
      </w:r>
      <w:r>
        <w:rPr>
          <w:rFonts w:cs="Times New Roman"/>
        </w:rPr>
        <w:t>English</w:t>
      </w:r>
      <w:r w:rsidR="006836B8">
        <w:rPr>
          <w:rFonts w:cs="Times New Roman"/>
        </w:rPr>
        <w:t>/Spanish)</w:t>
      </w:r>
    </w:p>
    <w:p w:rsidR="000A4126" w:rsidRPr="000F2DF5" w:rsidP="000A4126" w14:paraId="26762EC6" w14:textId="77777777">
      <w:pPr>
        <w:pStyle w:val="NoSpacing"/>
        <w:tabs>
          <w:tab w:val="left" w:pos="360"/>
        </w:tabs>
        <w:rPr>
          <w:rFonts w:cs="Times New Roman"/>
        </w:rPr>
      </w:pPr>
      <w:r w:rsidRPr="000F2DF5">
        <w:rPr>
          <w:rFonts w:cs="Times New Roman"/>
        </w:rPr>
        <w:tab/>
      </w:r>
    </w:p>
    <w:p w:rsidR="000A4126" w:rsidRPr="000F2DF5" w:rsidP="000A4126" w14:paraId="1EED2884" w14:textId="77777777">
      <w:pPr>
        <w:pStyle w:val="NoSpacing"/>
        <w:tabs>
          <w:tab w:val="left" w:pos="360"/>
        </w:tabs>
        <w:rPr>
          <w:rFonts w:cs="Times New Roman"/>
        </w:rPr>
      </w:pPr>
      <w:r>
        <w:rPr>
          <w:rFonts w:cs="Times New Roman"/>
          <w:b/>
        </w:rPr>
        <w:t>Attachment 6</w:t>
      </w:r>
      <w:r w:rsidRPr="000F2DF5">
        <w:rPr>
          <w:rFonts w:cs="Times New Roman"/>
        </w:rPr>
        <w:t xml:space="preserve"> Human Subjects Approvals</w:t>
      </w:r>
    </w:p>
    <w:p w:rsidR="000A4126" w:rsidP="000A4126" w14:paraId="0B38077B" w14:textId="19AAF2CE">
      <w:pPr>
        <w:pStyle w:val="NoSpacing"/>
        <w:tabs>
          <w:tab w:val="left" w:pos="360"/>
        </w:tabs>
        <w:rPr>
          <w:rFonts w:cs="Times New Roman"/>
        </w:rPr>
      </w:pPr>
      <w:r w:rsidRPr="000F2DF5">
        <w:rPr>
          <w:rFonts w:cs="Times New Roman"/>
        </w:rPr>
        <w:tab/>
        <w:t xml:space="preserve">6a. </w:t>
      </w:r>
      <w:r w:rsidR="00686E7F">
        <w:rPr>
          <w:rFonts w:cs="Times New Roman"/>
        </w:rPr>
        <w:t>WCG</w:t>
      </w:r>
      <w:r w:rsidRPr="000F2DF5">
        <w:rPr>
          <w:rFonts w:cs="Times New Roman"/>
        </w:rPr>
        <w:t xml:space="preserve"> IRB</w:t>
      </w:r>
      <w:r w:rsidR="00686E7F">
        <w:rPr>
          <w:rFonts w:cs="Times New Roman"/>
        </w:rPr>
        <w:t xml:space="preserve"> </w:t>
      </w:r>
      <w:r w:rsidRPr="000F2DF5">
        <w:rPr>
          <w:rFonts w:cs="Times New Roman"/>
        </w:rPr>
        <w:t>Letter of Approval</w:t>
      </w:r>
    </w:p>
    <w:p w:rsidR="00CA7CBE" w:rsidRPr="000F2DF5" w:rsidP="000A4126" w14:paraId="1A041718" w14:textId="73E30208">
      <w:pPr>
        <w:pStyle w:val="NoSpacing"/>
        <w:tabs>
          <w:tab w:val="left" w:pos="360"/>
        </w:tabs>
        <w:rPr>
          <w:rFonts w:cs="Times New Roman"/>
        </w:rPr>
      </w:pPr>
      <w:r>
        <w:rPr>
          <w:rFonts w:cs="Times New Roman"/>
        </w:rPr>
        <w:tab/>
        <w:t>6b. Emory University IRB reliance agreement</w:t>
      </w:r>
    </w:p>
    <w:p w:rsidR="000A4126" w:rsidRPr="000F2DF5" w:rsidP="000A4126" w14:paraId="7F839DA5" w14:textId="1F681293">
      <w:pPr>
        <w:pStyle w:val="NoSpacing"/>
        <w:tabs>
          <w:tab w:val="left" w:pos="360"/>
        </w:tabs>
        <w:rPr>
          <w:rFonts w:cs="Times New Roman"/>
        </w:rPr>
      </w:pPr>
      <w:r w:rsidRPr="000F2DF5">
        <w:rPr>
          <w:rFonts w:cs="Times New Roman"/>
        </w:rPr>
        <w:tab/>
        <w:t>6</w:t>
      </w:r>
      <w:r w:rsidR="00CA7CBE">
        <w:rPr>
          <w:rFonts w:cs="Times New Roman"/>
        </w:rPr>
        <w:t>c</w:t>
      </w:r>
      <w:r w:rsidRPr="000F2DF5">
        <w:rPr>
          <w:rFonts w:cs="Times New Roman"/>
        </w:rPr>
        <w:t xml:space="preserve">. </w:t>
      </w:r>
      <w:r w:rsidR="00686E7F">
        <w:rPr>
          <w:rFonts w:cs="Times New Roman"/>
        </w:rPr>
        <w:t xml:space="preserve">University of </w:t>
      </w:r>
      <w:r w:rsidR="00AC4B1B">
        <w:rPr>
          <w:rFonts w:cs="Times New Roman"/>
        </w:rPr>
        <w:t xml:space="preserve">Chicago </w:t>
      </w:r>
      <w:r w:rsidR="00686E7F">
        <w:rPr>
          <w:rFonts w:cs="Times New Roman"/>
        </w:rPr>
        <w:t>IRB reliance agreement</w:t>
      </w:r>
    </w:p>
    <w:p w:rsidR="000A4126" w:rsidRPr="000F2DF5" w:rsidP="000A4126" w14:paraId="7743CA55" w14:textId="0DB83743">
      <w:pPr>
        <w:pStyle w:val="NoSpacing"/>
        <w:tabs>
          <w:tab w:val="left" w:pos="360"/>
        </w:tabs>
        <w:rPr>
          <w:rFonts w:cs="Times New Roman"/>
        </w:rPr>
      </w:pPr>
      <w:r w:rsidRPr="000F2DF5">
        <w:rPr>
          <w:rFonts w:cs="Times New Roman"/>
        </w:rPr>
        <w:tab/>
        <w:t>6</w:t>
      </w:r>
      <w:r w:rsidR="00CA7CBE">
        <w:rPr>
          <w:rFonts w:cs="Times New Roman"/>
        </w:rPr>
        <w:t>d</w:t>
      </w:r>
      <w:r>
        <w:rPr>
          <w:rFonts w:cs="Times New Roman"/>
        </w:rPr>
        <w:t xml:space="preserve">. </w:t>
      </w:r>
      <w:r w:rsidR="00686E7F">
        <w:rPr>
          <w:rFonts w:cs="Times New Roman"/>
        </w:rPr>
        <w:t xml:space="preserve">San Diego State University IRB reliance agreement </w:t>
      </w:r>
    </w:p>
    <w:p w:rsidR="000A4126" w:rsidRPr="000F2DF5" w:rsidP="000A4126" w14:paraId="7EB627C5" w14:textId="77777777">
      <w:pPr>
        <w:pStyle w:val="NoSpacing"/>
        <w:tabs>
          <w:tab w:val="left" w:pos="360"/>
        </w:tabs>
        <w:rPr>
          <w:rFonts w:cs="Times New Roman"/>
        </w:rPr>
      </w:pPr>
    </w:p>
    <w:p w:rsidR="000A4126" w:rsidP="000A4126" w14:paraId="2D20AB60" w14:textId="391ECC55">
      <w:pPr>
        <w:pStyle w:val="NoSpacing"/>
        <w:tabs>
          <w:tab w:val="left" w:pos="360"/>
        </w:tabs>
        <w:rPr>
          <w:rFonts w:cs="Times New Roman"/>
        </w:rPr>
      </w:pPr>
      <w:r w:rsidRPr="00EB6788">
        <w:rPr>
          <w:rFonts w:cs="Times New Roman"/>
          <w:b/>
        </w:rPr>
        <w:t xml:space="preserve">Attachment 7 </w:t>
      </w:r>
      <w:r>
        <w:rPr>
          <w:rFonts w:cs="Times New Roman"/>
        </w:rPr>
        <w:t xml:space="preserve">Data </w:t>
      </w:r>
      <w:r w:rsidR="00306679">
        <w:rPr>
          <w:rFonts w:cs="Times New Roman"/>
        </w:rPr>
        <w:t>Use</w:t>
      </w:r>
      <w:r>
        <w:rPr>
          <w:rFonts w:cs="Times New Roman"/>
        </w:rPr>
        <w:t xml:space="preserve"> Plan</w:t>
      </w:r>
    </w:p>
    <w:p w:rsidR="00B52F87" w:rsidP="000A4126" w14:paraId="1F135840" w14:textId="442D4A85">
      <w:pPr>
        <w:pStyle w:val="NoSpacing"/>
        <w:tabs>
          <w:tab w:val="left" w:pos="360"/>
        </w:tabs>
        <w:rPr>
          <w:rFonts w:cs="Times New Roman"/>
        </w:rPr>
      </w:pPr>
    </w:p>
    <w:p w:rsidR="00B52F87" w:rsidP="000A4126" w14:paraId="18909DCC" w14:textId="57A47537">
      <w:pPr>
        <w:pStyle w:val="NoSpacing"/>
        <w:tabs>
          <w:tab w:val="left" w:pos="360"/>
        </w:tabs>
        <w:rPr>
          <w:rFonts w:cs="Times New Roman"/>
        </w:rPr>
      </w:pPr>
      <w:r w:rsidRPr="00B52F87">
        <w:rPr>
          <w:rFonts w:cs="Times New Roman"/>
          <w:b/>
          <w:bCs/>
        </w:rPr>
        <w:t>Attachment 8</w:t>
      </w:r>
      <w:r>
        <w:rPr>
          <w:rFonts w:cs="Times New Roman"/>
        </w:rPr>
        <w:t xml:space="preserve"> Privacy Impact Assessment (PIA) </w:t>
      </w:r>
    </w:p>
    <w:p w:rsidR="00B52F87" w:rsidP="000A4126" w14:paraId="5B31B24B" w14:textId="1C91D5FE">
      <w:pPr>
        <w:pStyle w:val="NoSpacing"/>
        <w:tabs>
          <w:tab w:val="left" w:pos="360"/>
        </w:tabs>
        <w:rPr>
          <w:rFonts w:cs="Times New Roman"/>
        </w:rPr>
      </w:pPr>
    </w:p>
    <w:p w:rsidR="00B52F87" w:rsidP="000A4126" w14:paraId="092C999B" w14:textId="0F0D839D">
      <w:pPr>
        <w:pStyle w:val="NoSpacing"/>
        <w:tabs>
          <w:tab w:val="left" w:pos="360"/>
        </w:tabs>
        <w:rPr>
          <w:rFonts w:cs="Times New Roman"/>
        </w:rPr>
      </w:pPr>
    </w:p>
    <w:p w:rsidR="00B52F87" w:rsidP="000A4126" w14:paraId="147EC946" w14:textId="5EFC2E7C">
      <w:pPr>
        <w:pStyle w:val="NoSpacing"/>
        <w:tabs>
          <w:tab w:val="left" w:pos="360"/>
        </w:tabs>
        <w:rPr>
          <w:rFonts w:cs="Times New Roman"/>
        </w:rPr>
      </w:pPr>
    </w:p>
    <w:p w:rsidR="00B52F87" w:rsidP="000A4126" w14:paraId="0B9043C3" w14:textId="388434DB">
      <w:pPr>
        <w:pStyle w:val="NoSpacing"/>
        <w:tabs>
          <w:tab w:val="left" w:pos="360"/>
        </w:tabs>
        <w:rPr>
          <w:rFonts w:cs="Times New Roman"/>
        </w:rPr>
      </w:pPr>
    </w:p>
    <w:p w:rsidR="00B52F87" w:rsidP="000A4126" w14:paraId="42EC850F" w14:textId="06B95F94">
      <w:pPr>
        <w:pStyle w:val="NoSpacing"/>
        <w:tabs>
          <w:tab w:val="left" w:pos="360"/>
        </w:tabs>
        <w:rPr>
          <w:rFonts w:cs="Times New Roman"/>
        </w:rPr>
      </w:pPr>
    </w:p>
    <w:p w:rsidR="00B52F87" w:rsidP="000A4126" w14:paraId="10945D0D" w14:textId="26C27C9D">
      <w:pPr>
        <w:pStyle w:val="NoSpacing"/>
        <w:tabs>
          <w:tab w:val="left" w:pos="360"/>
        </w:tabs>
        <w:rPr>
          <w:rFonts w:cs="Times New Roman"/>
        </w:rPr>
      </w:pPr>
    </w:p>
    <w:p w:rsidR="00B52F87" w:rsidP="000A4126" w14:paraId="0E33520E" w14:textId="61DF8D58">
      <w:pPr>
        <w:pStyle w:val="NoSpacing"/>
        <w:tabs>
          <w:tab w:val="left" w:pos="360"/>
        </w:tabs>
        <w:rPr>
          <w:rFonts w:cs="Times New Roman"/>
        </w:rPr>
      </w:pPr>
    </w:p>
    <w:p w:rsidR="00B52F87" w:rsidP="000A4126" w14:paraId="583E53E4" w14:textId="6A253362">
      <w:pPr>
        <w:pStyle w:val="NoSpacing"/>
        <w:tabs>
          <w:tab w:val="left" w:pos="360"/>
        </w:tabs>
        <w:rPr>
          <w:rFonts w:cs="Times New Roman"/>
        </w:rPr>
      </w:pPr>
    </w:p>
    <w:p w:rsidR="00B52F87" w:rsidP="000A4126" w14:paraId="0F179A34" w14:textId="77777777">
      <w:pPr>
        <w:pStyle w:val="NoSpacing"/>
        <w:tabs>
          <w:tab w:val="left" w:pos="360"/>
        </w:tabs>
        <w:rPr>
          <w:rFonts w:cs="Times New Roman"/>
        </w:rPr>
        <w:sectPr w:rsidSect="00B52F87">
          <w:headerReference w:type="even" r:id="rId4"/>
          <w:headerReference w:type="default" r:id="rId5"/>
          <w:footerReference w:type="even" r:id="rId6"/>
          <w:footerReference w:type="default" r:id="rId7"/>
          <w:headerReference w:type="first" r:id="rId8"/>
          <w:footerReference w:type="first" r:id="rId9"/>
          <w:pgSz w:w="12240" w:h="15840"/>
          <w:pgMar w:top="1440" w:right="1152" w:bottom="1440" w:left="1152" w:header="720" w:footer="720" w:gutter="0"/>
          <w:cols w:space="720"/>
          <w:docGrid w:linePitch="360"/>
        </w:sectPr>
      </w:pPr>
    </w:p>
    <w:tbl>
      <w:tblPr>
        <w:tblStyle w:val="TableGrid"/>
        <w:tblW w:w="0" w:type="auto"/>
        <w:tblLook w:val="04A0"/>
      </w:tblPr>
      <w:tblGrid>
        <w:gridCol w:w="9350"/>
      </w:tblGrid>
      <w:tr w14:paraId="1FBD8432" w14:textId="77777777" w:rsidTr="003E3747">
        <w:tblPrEx>
          <w:tblW w:w="0" w:type="auto"/>
          <w:tblLook w:val="04A0"/>
        </w:tblPrEx>
        <w:trPr>
          <w:trHeight w:val="3860"/>
        </w:trPr>
        <w:tc>
          <w:tcPr>
            <w:tcW w:w="10070" w:type="dxa"/>
          </w:tcPr>
          <w:p w:rsidR="00202822" w:rsidRPr="00101531" w:rsidP="00101531" w14:paraId="0F6EB24B" w14:textId="21B18804">
            <w:pPr>
              <w:pStyle w:val="NoSpacing"/>
              <w:numPr>
                <w:ilvl w:val="0"/>
                <w:numId w:val="1"/>
              </w:numPr>
              <w:ind w:left="504"/>
              <w:rPr>
                <w:rFonts w:cs="Times New Roman"/>
                <w:b/>
              </w:rPr>
            </w:pPr>
            <w:r w:rsidRPr="000F2DF5">
              <w:rPr>
                <w:rFonts w:cs="Times New Roman"/>
                <w:b/>
              </w:rPr>
              <w:t>Goals of the study:</w:t>
            </w:r>
            <w:r>
              <w:rPr>
                <w:rFonts w:cs="Times New Roman"/>
                <w:b/>
              </w:rPr>
              <w:t xml:space="preserve"> </w:t>
            </w:r>
            <w:r w:rsidR="00101531">
              <w:rPr>
                <w:rFonts w:cs="Times New Roman"/>
                <w:bCs/>
              </w:rPr>
              <w:t>To understand the strategies of men who have sex with men (MSM) to prevent HIV and sexually transmitted infections (STIs), including preexposure prophylaxis (PrEP) use and adherence, condom use, and sexual risk-taking behaviors including substance use</w:t>
            </w:r>
            <w:r w:rsidRPr="00101531">
              <w:rPr>
                <w:rFonts w:cs="Times New Roman"/>
                <w:bCs/>
              </w:rPr>
              <w:t>.</w:t>
            </w:r>
          </w:p>
          <w:p w:rsidR="00202822" w:rsidP="00B52F87" w14:paraId="1E8D5D6D" w14:textId="3971878D">
            <w:pPr>
              <w:pStyle w:val="NoSpacing"/>
              <w:numPr>
                <w:ilvl w:val="0"/>
                <w:numId w:val="1"/>
              </w:numPr>
              <w:ind w:left="504"/>
              <w:rPr>
                <w:rFonts w:cs="Times New Roman"/>
                <w:b/>
              </w:rPr>
            </w:pPr>
            <w:r w:rsidRPr="000F2DF5">
              <w:rPr>
                <w:rFonts w:cs="Times New Roman"/>
                <w:b/>
              </w:rPr>
              <w:t xml:space="preserve">Intended use: </w:t>
            </w:r>
            <w:r>
              <w:rPr>
                <w:rFonts w:cs="Times New Roman"/>
                <w:bCs/>
              </w:rPr>
              <w:t xml:space="preserve">Data collected through this study will be used to inform the </w:t>
            </w:r>
            <w:r w:rsidR="000501B0">
              <w:rPr>
                <w:rFonts w:cs="Times New Roman"/>
                <w:bCs/>
              </w:rPr>
              <w:t xml:space="preserve">real-time </w:t>
            </w:r>
            <w:r>
              <w:rPr>
                <w:rFonts w:cs="Times New Roman"/>
                <w:bCs/>
              </w:rPr>
              <w:t xml:space="preserve">development and testing of HIV prevention messaging; to characterize the typologies of current and potential PrEP users; and to identify critical prevention gaps. </w:t>
            </w:r>
          </w:p>
          <w:p w:rsidR="00B52F87" w:rsidRPr="000F2DF5" w:rsidP="00B52F87" w14:paraId="61A334AF" w14:textId="28407370">
            <w:pPr>
              <w:pStyle w:val="NoSpacing"/>
              <w:numPr>
                <w:ilvl w:val="0"/>
                <w:numId w:val="1"/>
              </w:numPr>
              <w:ind w:left="504"/>
              <w:rPr>
                <w:rFonts w:cs="Times New Roman"/>
                <w:b/>
              </w:rPr>
            </w:pPr>
            <w:r w:rsidRPr="000F2DF5">
              <w:rPr>
                <w:rFonts w:cs="Times New Roman"/>
                <w:b/>
              </w:rPr>
              <w:t xml:space="preserve">Methods to be used to collect data: </w:t>
            </w:r>
            <w:r w:rsidRPr="00206136" w:rsidR="005F0E61">
              <w:rPr>
                <w:rFonts w:cs="Times New Roman"/>
                <w:bCs/>
              </w:rPr>
              <w:t>P</w:t>
            </w:r>
            <w:r>
              <w:rPr>
                <w:rFonts w:cs="Times New Roman"/>
              </w:rPr>
              <w:t xml:space="preserve">articipants will complete quantitative assessments at </w:t>
            </w:r>
            <w:r w:rsidR="005F0E61">
              <w:rPr>
                <w:rFonts w:cs="Times New Roman"/>
              </w:rPr>
              <w:t>quarterly</w:t>
            </w:r>
            <w:r>
              <w:rPr>
                <w:rFonts w:cs="Times New Roman"/>
              </w:rPr>
              <w:t xml:space="preserve"> intervals </w:t>
            </w:r>
            <w:r w:rsidR="005F0E61">
              <w:rPr>
                <w:rFonts w:cs="Times New Roman"/>
              </w:rPr>
              <w:t>during the two-year follow up period</w:t>
            </w:r>
            <w:r>
              <w:rPr>
                <w:rFonts w:cs="Times New Roman"/>
              </w:rPr>
              <w:t xml:space="preserve">. </w:t>
            </w:r>
            <w:r w:rsidR="005F0E61">
              <w:rPr>
                <w:rFonts w:cs="Times New Roman"/>
              </w:rPr>
              <w:t xml:space="preserve">Participants will use self-collection kits for STI and HIV testing at </w:t>
            </w:r>
            <w:r w:rsidR="0019010E">
              <w:rPr>
                <w:rFonts w:cs="Times New Roman"/>
              </w:rPr>
              <w:t>six</w:t>
            </w:r>
            <w:r w:rsidR="005F0E61">
              <w:rPr>
                <w:rFonts w:cs="Times New Roman"/>
              </w:rPr>
              <w:t>-month intervals. In-depth interviews and focus groups</w:t>
            </w:r>
            <w:r>
              <w:rPr>
                <w:rFonts w:cs="Times New Roman"/>
              </w:rPr>
              <w:t xml:space="preserve"> will also be conducted with a subset of intervention participants. </w:t>
            </w:r>
          </w:p>
          <w:p w:rsidR="005E66B9" w:rsidRPr="005E66B9" w:rsidP="00B52F87" w14:paraId="59EC0665" w14:textId="7CDCF2CC">
            <w:pPr>
              <w:pStyle w:val="NoSpacing"/>
              <w:numPr>
                <w:ilvl w:val="0"/>
                <w:numId w:val="1"/>
              </w:numPr>
              <w:ind w:left="504"/>
              <w:rPr>
                <w:rFonts w:cs="Times New Roman"/>
                <w:bCs/>
              </w:rPr>
            </w:pPr>
            <w:r w:rsidRPr="000F2DF5">
              <w:rPr>
                <w:rFonts w:cs="Times New Roman"/>
                <w:b/>
              </w:rPr>
              <w:t>The subpopulation to be studied:</w:t>
            </w:r>
            <w:r w:rsidR="00202822">
              <w:rPr>
                <w:rFonts w:cs="Times New Roman"/>
                <w:b/>
              </w:rPr>
              <w:t xml:space="preserve"> </w:t>
            </w:r>
            <w:r w:rsidR="00202822">
              <w:rPr>
                <w:rFonts w:cs="Times New Roman"/>
                <w:bCs/>
              </w:rPr>
              <w:t>A r</w:t>
            </w:r>
            <w:r w:rsidRPr="005E66B9">
              <w:rPr>
                <w:rFonts w:cs="Times New Roman"/>
                <w:bCs/>
              </w:rPr>
              <w:t xml:space="preserve">acially/ethnically </w:t>
            </w:r>
            <w:r w:rsidR="00EC4BC4">
              <w:rPr>
                <w:rFonts w:cs="Times New Roman"/>
                <w:bCs/>
              </w:rPr>
              <w:t>varied</w:t>
            </w:r>
            <w:r w:rsidRPr="005E66B9">
              <w:rPr>
                <w:rFonts w:cs="Times New Roman"/>
                <w:bCs/>
              </w:rPr>
              <w:t xml:space="preserve"> sample of </w:t>
            </w:r>
            <w:r>
              <w:rPr>
                <w:rFonts w:cs="Times New Roman"/>
                <w:bCs/>
              </w:rPr>
              <w:t xml:space="preserve">1275 </w:t>
            </w:r>
            <w:r w:rsidR="0018056B">
              <w:rPr>
                <w:rFonts w:cs="Times New Roman"/>
                <w:bCs/>
              </w:rPr>
              <w:t>HIV</w:t>
            </w:r>
            <w:r w:rsidR="00705DEF">
              <w:rPr>
                <w:rFonts w:cs="Times New Roman"/>
                <w:bCs/>
              </w:rPr>
              <w:t xml:space="preserve">-negative, </w:t>
            </w:r>
            <w:r w:rsidRPr="005E66B9">
              <w:rPr>
                <w:rFonts w:cs="Times New Roman"/>
                <w:bCs/>
              </w:rPr>
              <w:t xml:space="preserve">sexually active adult </w:t>
            </w:r>
            <w:r w:rsidR="0018056B">
              <w:rPr>
                <w:rFonts w:cs="Times New Roman"/>
                <w:bCs/>
              </w:rPr>
              <w:t>MSM</w:t>
            </w:r>
            <w:r>
              <w:rPr>
                <w:rFonts w:cs="Times New Roman"/>
                <w:bCs/>
              </w:rPr>
              <w:t xml:space="preserve"> living</w:t>
            </w:r>
            <w:r w:rsidRPr="005E66B9">
              <w:rPr>
                <w:rFonts w:cs="Times New Roman"/>
                <w:bCs/>
              </w:rPr>
              <w:t xml:space="preserve"> in </w:t>
            </w:r>
            <w:r>
              <w:rPr>
                <w:rFonts w:cs="Times New Roman"/>
                <w:bCs/>
              </w:rPr>
              <w:t xml:space="preserve">the </w:t>
            </w:r>
            <w:r w:rsidRPr="005E66B9">
              <w:rPr>
                <w:rFonts w:cs="Times New Roman"/>
                <w:bCs/>
              </w:rPr>
              <w:t xml:space="preserve">Atlanta, </w:t>
            </w:r>
            <w:r w:rsidR="00AC4B1B">
              <w:rPr>
                <w:rFonts w:cs="Times New Roman"/>
                <w:bCs/>
              </w:rPr>
              <w:t>Chicago</w:t>
            </w:r>
            <w:r w:rsidRPr="005E66B9">
              <w:rPr>
                <w:rFonts w:cs="Times New Roman"/>
                <w:bCs/>
              </w:rPr>
              <w:t>, and San Diego</w:t>
            </w:r>
            <w:r>
              <w:rPr>
                <w:rFonts w:cs="Times New Roman"/>
                <w:bCs/>
              </w:rPr>
              <w:t xml:space="preserve"> areas (4</w:t>
            </w:r>
            <w:r w:rsidR="001B2065">
              <w:rPr>
                <w:rFonts w:cs="Times New Roman"/>
                <w:bCs/>
              </w:rPr>
              <w:t>2</w:t>
            </w:r>
            <w:r>
              <w:rPr>
                <w:rFonts w:cs="Times New Roman"/>
                <w:bCs/>
              </w:rPr>
              <w:t>5 from each</w:t>
            </w:r>
            <w:r w:rsidR="00202822">
              <w:rPr>
                <w:rFonts w:cs="Times New Roman"/>
                <w:bCs/>
              </w:rPr>
              <w:t xml:space="preserve"> city</w:t>
            </w:r>
            <w:r>
              <w:rPr>
                <w:rFonts w:cs="Times New Roman"/>
                <w:bCs/>
              </w:rPr>
              <w:t xml:space="preserve">). </w:t>
            </w:r>
          </w:p>
          <w:p w:rsidR="00B52F87" w:rsidRPr="00A41DB0" w:rsidP="00A41DB0" w14:paraId="3C7997B3" w14:textId="35910E13">
            <w:pPr>
              <w:pStyle w:val="NoSpacing"/>
              <w:numPr>
                <w:ilvl w:val="0"/>
                <w:numId w:val="1"/>
              </w:numPr>
              <w:ind w:left="504"/>
              <w:rPr>
                <w:rFonts w:cs="Times New Roman"/>
                <w:b/>
              </w:rPr>
            </w:pPr>
            <w:r w:rsidRPr="000F2DF5">
              <w:rPr>
                <w:rFonts w:cs="Times New Roman"/>
                <w:b/>
              </w:rPr>
              <w:t xml:space="preserve">How data will be analyzed: </w:t>
            </w:r>
            <w:r w:rsidR="003F1219">
              <w:rPr>
                <w:rFonts w:cs="Times New Roman"/>
                <w:bCs/>
              </w:rPr>
              <w:t xml:space="preserve">This study will retain a cohort </w:t>
            </w:r>
            <w:r w:rsidR="00705DEF">
              <w:rPr>
                <w:rFonts w:cs="Times New Roman"/>
                <w:bCs/>
              </w:rPr>
              <w:t xml:space="preserve">1275 </w:t>
            </w:r>
            <w:r w:rsidR="003F1219">
              <w:rPr>
                <w:rFonts w:cs="Times New Roman"/>
                <w:bCs/>
              </w:rPr>
              <w:t>MSM to be assessed prospectively for two years.</w:t>
            </w:r>
            <w:r w:rsidR="00CA76C5">
              <w:rPr>
                <w:rFonts w:cs="Times New Roman"/>
                <w:bCs/>
              </w:rPr>
              <w:t xml:space="preserve"> Quantitative a</w:t>
            </w:r>
            <w:r w:rsidR="0098193A">
              <w:rPr>
                <w:rFonts w:cs="Times New Roman"/>
                <w:bCs/>
              </w:rPr>
              <w:t xml:space="preserve">nalysis will be conducted to identify PrEP use patterns, </w:t>
            </w:r>
            <w:r w:rsidR="00CA76C5">
              <w:rPr>
                <w:rFonts w:cs="Times New Roman"/>
                <w:bCs/>
              </w:rPr>
              <w:t xml:space="preserve">describe </w:t>
            </w:r>
            <w:r w:rsidR="0098193A">
              <w:rPr>
                <w:rFonts w:cs="Times New Roman"/>
                <w:bCs/>
              </w:rPr>
              <w:t xml:space="preserve">PrEP attitudes and beliefs, </w:t>
            </w:r>
            <w:r w:rsidR="00CA76C5">
              <w:rPr>
                <w:rFonts w:cs="Times New Roman"/>
                <w:bCs/>
              </w:rPr>
              <w:t xml:space="preserve">explain </w:t>
            </w:r>
            <w:r w:rsidR="0098193A">
              <w:rPr>
                <w:rFonts w:cs="Times New Roman"/>
                <w:bCs/>
              </w:rPr>
              <w:t>PrEP preferences, and</w:t>
            </w:r>
            <w:r w:rsidR="00CA76C5">
              <w:rPr>
                <w:rFonts w:cs="Times New Roman"/>
                <w:bCs/>
              </w:rPr>
              <w:t xml:space="preserve"> quantify participant</w:t>
            </w:r>
            <w:r w:rsidR="0098193A">
              <w:rPr>
                <w:rFonts w:cs="Times New Roman"/>
                <w:bCs/>
              </w:rPr>
              <w:t xml:space="preserve"> preferences for prevention messages. </w:t>
            </w:r>
            <w:r w:rsidR="00CA76C5">
              <w:rPr>
                <w:rFonts w:cs="Times New Roman"/>
                <w:bCs/>
              </w:rPr>
              <w:t xml:space="preserve">Qualitative analysis will be conducted to understand </w:t>
            </w:r>
            <w:r w:rsidRPr="00A41DB0" w:rsidR="00A41DB0">
              <w:rPr>
                <w:rFonts w:cs="Times New Roman"/>
                <w:bCs/>
              </w:rPr>
              <w:t xml:space="preserve">men’s experience </w:t>
            </w:r>
            <w:r w:rsidR="00874608">
              <w:rPr>
                <w:rFonts w:cs="Times New Roman"/>
                <w:bCs/>
              </w:rPr>
              <w:t>with PrEP treatment</w:t>
            </w:r>
            <w:r w:rsidRPr="00A41DB0" w:rsidR="00A41DB0">
              <w:rPr>
                <w:rFonts w:cs="Times New Roman"/>
                <w:bCs/>
              </w:rPr>
              <w:t xml:space="preserve">, explore their preferences for PrEP and other HIV prevention products, and to continue to test their reactions to prevention messages developed </w:t>
            </w:r>
            <w:r w:rsidR="00A41DB0">
              <w:rPr>
                <w:rFonts w:cs="Times New Roman"/>
                <w:bCs/>
              </w:rPr>
              <w:t>during the study</w:t>
            </w:r>
            <w:r w:rsidRPr="00A41DB0" w:rsidR="00A41DB0">
              <w:rPr>
                <w:rFonts w:cs="Times New Roman"/>
                <w:bCs/>
              </w:rPr>
              <w:t>.</w:t>
            </w:r>
          </w:p>
        </w:tc>
      </w:tr>
    </w:tbl>
    <w:p w:rsidR="00B52F87" w:rsidP="000A4126" w14:paraId="30312379" w14:textId="01873F20">
      <w:pPr>
        <w:pStyle w:val="NoSpacing"/>
        <w:tabs>
          <w:tab w:val="left" w:pos="360"/>
        </w:tabs>
        <w:rPr>
          <w:rFonts w:cs="Times New Roman"/>
        </w:rPr>
      </w:pPr>
    </w:p>
    <w:p w:rsidR="00B52F87" w:rsidRPr="00B52F87" w:rsidP="00B52F87" w14:paraId="6A63CE77" w14:textId="77777777">
      <w:pPr>
        <w:rPr>
          <w:rFonts w:eastAsia="Calibri"/>
          <w:b/>
          <w:szCs w:val="22"/>
        </w:rPr>
      </w:pPr>
      <w:r w:rsidRPr="00B52F87">
        <w:rPr>
          <w:rFonts w:eastAsia="Calibri"/>
          <w:b/>
          <w:szCs w:val="22"/>
        </w:rPr>
        <w:t xml:space="preserve">A. </w:t>
      </w:r>
      <w:r w:rsidRPr="00B52F87">
        <w:rPr>
          <w:rFonts w:eastAsia="Calibri"/>
          <w:b/>
          <w:szCs w:val="22"/>
          <w:u w:val="single"/>
        </w:rPr>
        <w:t>Justification</w:t>
      </w:r>
    </w:p>
    <w:p w:rsidR="00B52F87" w:rsidRPr="00B52F87" w:rsidP="00B52F87" w14:paraId="11F48B11" w14:textId="2BE595D4">
      <w:pPr>
        <w:keepNext/>
        <w:keepLines/>
        <w:spacing w:before="240"/>
        <w:ind w:left="432" w:hanging="432"/>
        <w:outlineLvl w:val="0"/>
        <w:rPr>
          <w:b/>
          <w:szCs w:val="32"/>
        </w:rPr>
      </w:pPr>
      <w:bookmarkStart w:id="3" w:name="_Toc485202295"/>
      <w:bookmarkStart w:id="4" w:name="Circumstances1"/>
      <w:r>
        <w:rPr>
          <w:b/>
          <w:szCs w:val="32"/>
        </w:rPr>
        <w:t xml:space="preserve">1. </w:t>
      </w:r>
      <w:r w:rsidRPr="00B52F87">
        <w:rPr>
          <w:b/>
          <w:szCs w:val="32"/>
        </w:rPr>
        <w:t>Circumstances Making the Collection of Information Necessary</w:t>
      </w:r>
      <w:bookmarkEnd w:id="3"/>
      <w:bookmarkEnd w:id="4"/>
      <w:r w:rsidR="005F0E61">
        <w:rPr>
          <w:b/>
          <w:szCs w:val="32"/>
        </w:rPr>
        <w:t xml:space="preserve"> </w:t>
      </w:r>
    </w:p>
    <w:p w:rsidR="00B52F87" w:rsidRPr="00B52F87" w:rsidP="00B52F87" w14:paraId="6D87CADD" w14:textId="77777777">
      <w:pPr>
        <w:rPr>
          <w:szCs w:val="24"/>
        </w:rPr>
      </w:pPr>
    </w:p>
    <w:p w:rsidR="00B52F87" w:rsidP="00EC4BC4" w14:paraId="0D7E6943" w14:textId="0C1D33F5">
      <w:pPr>
        <w:rPr>
          <w:szCs w:val="24"/>
        </w:rPr>
      </w:pPr>
      <w:r w:rsidRPr="00B52F87">
        <w:rPr>
          <w:szCs w:val="24"/>
        </w:rPr>
        <w:t>The Centers for Disease Control and Prevention’s (CDC) Division of HIV</w:t>
      </w:r>
      <w:r w:rsidR="00E94749">
        <w:rPr>
          <w:szCs w:val="24"/>
        </w:rPr>
        <w:t xml:space="preserve"> </w:t>
      </w:r>
      <w:r w:rsidRPr="00B52F87">
        <w:rPr>
          <w:szCs w:val="24"/>
        </w:rPr>
        <w:t xml:space="preserve">Prevention (DHP) requests approval for </w:t>
      </w:r>
      <w:r w:rsidR="00E94749">
        <w:rPr>
          <w:szCs w:val="24"/>
        </w:rPr>
        <w:t>36 months</w:t>
      </w:r>
      <w:r w:rsidRPr="00B52F87">
        <w:rPr>
          <w:szCs w:val="24"/>
        </w:rPr>
        <w:t xml:space="preserve"> of data collection for a research study entitled, “</w:t>
      </w:r>
      <w:r w:rsidRPr="00852879" w:rsidR="00852879">
        <w:rPr>
          <w:szCs w:val="24"/>
        </w:rPr>
        <w:t>Understanding HIV/STD Risk and Enhancing PrEP Implementation Messaging in a Community-Based Sample of Gay, Bisexual, and Other Men Who Have Sex with Men in a Transformational Era (MIC-DROP)</w:t>
      </w:r>
      <w:r w:rsidRPr="00B52F87">
        <w:rPr>
          <w:szCs w:val="24"/>
        </w:rPr>
        <w:t>” as a new information collection.</w:t>
      </w:r>
      <w:r w:rsidR="00044FA5">
        <w:rPr>
          <w:szCs w:val="24"/>
        </w:rPr>
        <w:t xml:space="preserve"> This project is funded un</w:t>
      </w:r>
      <w:r w:rsidR="0002450C">
        <w:rPr>
          <w:szCs w:val="24"/>
        </w:rPr>
        <w:t>der</w:t>
      </w:r>
      <w:r w:rsidR="00044FA5">
        <w:rPr>
          <w:szCs w:val="24"/>
        </w:rPr>
        <w:t xml:space="preserve"> Cooperative Agreement #</w:t>
      </w:r>
      <w:r w:rsidRPr="00951487" w:rsidR="0002450C">
        <w:rPr>
          <w:szCs w:val="24"/>
        </w:rPr>
        <w:t>U01PS00</w:t>
      </w:r>
      <w:r w:rsidRPr="00951487" w:rsidR="00602B56">
        <w:rPr>
          <w:szCs w:val="24"/>
        </w:rPr>
        <w:t>5244</w:t>
      </w:r>
      <w:r w:rsidRPr="00951487" w:rsidR="0002450C">
        <w:rPr>
          <w:szCs w:val="24"/>
        </w:rPr>
        <w:t>.</w:t>
      </w:r>
      <w:r w:rsidR="0002450C">
        <w:rPr>
          <w:szCs w:val="24"/>
        </w:rPr>
        <w:t xml:space="preserve"> </w:t>
      </w:r>
    </w:p>
    <w:p w:rsidR="007B49FC" w:rsidP="00B52F87" w14:paraId="287AD14A" w14:textId="0ABBC3E0">
      <w:pPr>
        <w:rPr>
          <w:szCs w:val="24"/>
        </w:rPr>
      </w:pPr>
    </w:p>
    <w:p w:rsidR="00805540" w:rsidP="00EC4BC4" w14:paraId="50A0A819" w14:textId="027466B8">
      <w:pPr>
        <w:rPr>
          <w:rFonts w:eastAsia="Calibri"/>
          <w:color w:val="2B579A"/>
          <w:szCs w:val="24"/>
          <w:shd w:val="clear" w:color="auto" w:fill="E6E6E6"/>
        </w:rPr>
      </w:pPr>
      <w:r w:rsidRPr="00081ADA">
        <w:rPr>
          <w:rFonts w:eastAsia="Calibri"/>
          <w:szCs w:val="24"/>
        </w:rPr>
        <w:t xml:space="preserve">The prevention of HIV in the United States is in a transformational era. In just a decade since the first finding of efficacy for daily oral </w:t>
      </w:r>
      <w:r w:rsidR="002A6108">
        <w:rPr>
          <w:rFonts w:eastAsia="Calibri"/>
          <w:szCs w:val="24"/>
        </w:rPr>
        <w:t>preexposure prophylaxis (</w:t>
      </w:r>
      <w:r w:rsidRPr="00081ADA">
        <w:rPr>
          <w:rFonts w:eastAsia="Calibri"/>
          <w:szCs w:val="24"/>
        </w:rPr>
        <w:t>PrEP</w:t>
      </w:r>
      <w:r w:rsidR="002A6108">
        <w:rPr>
          <w:rFonts w:eastAsia="Calibri"/>
          <w:szCs w:val="24"/>
        </w:rPr>
        <w:t>)</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YKVDr5lQ","properties":{"formattedCitation":"\\super 1\\nosupersub{}","plainCitation":"1","noteIndex":0},"citationItems":[{"id":7752,"uris":["http://zotero.org/users/9942874/items/5U39QXUT"],"itemData":{"id":7752,"type":"article-journal","abstract":"Background Antiretroviral chemoprophylaxis before exposure is a promising approach for the prevention of human immunodeficiency virus (HIV) acquisition.\nMethods We randomly assigned 2499 HIV-seronegative men or transgender women who have sex with men to receive a combination of two oral antiretroviral drugs, emtricitabine and tenofovir disoproxil fumarate (FTC–TDF), or placebo once daily. All subjects received HIV testing, risk-reduction counseling, condoms, and management of sexually transmitted infections. The authors’ affiliations are listed in the Appendix. Address reprint requests to Dr. Grant at the J. David Gladstone Institutes, University of California at San Francisco, 1650 Owens St., San Francisco, CA, 94158, or at robert.grant@ucsf.edu. *Other members of the Preexposure Prophylaxis Initiative (iPrEx) study team are listed in the Supplementary Appendix, available at NEJM.org.\nResults The study subjects were followed for 3324 person-years (median, 1.2 years; maximum, 2.8 years). Of these subjects, 10 were found to have been infected with HIV at enrollment, and 100 became infected during follow-up (36 in the FTC–TDF group and 64 in the placebo group), indicating a 44% reduction in the incidence of HIV (95% confidence interval, 15 to 63; P = 0.005). In the FTC–TDF group, the study drug was detected in 22 of 43 of seronegative subjects (51%) and in 3 of 34 HIV-infected subjects (9%) (P&lt;0.001). Nausea was reported more frequently during the first 4 weeks in the FTC–TDF group than in the placebo group (P&lt;0.001). The two groups had similar rates of serious adverse events (P = 0.57). This article (10.1056/NEJMoa1011205) was published on November 23, 2010, and updated on December 1, 2010, at NEJM.org. N Engl J Med 2010;363:2587-99. Copyright © 2010 Massachusetts Medical Society.\nConclusions Oral FTC–TDF provided protection against the acquisition of HIV infection among the subjects. Detectable blood levels strongly correlated with the prophylactic effect. (Funded by the National Institutes of Health and the Bill and Melinda Gates Foundation; ClinicalTrials.gov number, NCT00458393.)","container-title":"New England Journal of Medicine","DOI":"10.1056/NEJMoa1011205","ISSN":"0028-4793, 1533-4406","issue":"27","journalAbbreviation":"N Engl J Med","language":"en","page":"2587-2599","source":"DOI.org (Crossref)","title":"Preexposure Chemoprophylaxis for HIV Prevention in Men Who Have Sex with Men","volume":"363","author":[{"family":"Grant","given":"Robert M."},{"family":"Lama","given":"Javier R."},{"family":"Anderson","given":"Peter L."},{"family":"McMahan","given":"Vanessa"},{"family":"Liu","given":"Albert Y."},{"family":"Vargas","given":"Lorena"},{"family":"Goicochea","given":"Pedro"},{"family":"Casapía","given":"Martín"},{"family":"Guanira-Carranza","given":"Juan Vicente"},{"family":"Ramirez-Cardich","given":"Maria E."},{"family":"Montoya-Herrera","given":"Orlando"},{"family":"Fernández","given":"Telmo"},{"family":"Veloso","given":"Valdilea G."},{"family":"Buchbinder","given":"Susan P."},{"family":"Chariyalertsak","given":"Suwat"},{"family":"Schechter","given":"Mauro"},{"family":"Bekker","given":"Linda-Gail"},{"family":"Mayer","given":"Kenneth H."},{"family":"Kallás","given":"Esper Georges"},{"family":"Amico","given":"K. Rivet"},{"family":"Mulligan","given":"Kathleen"},{"family":"Bushman","given":"Lane R."},{"family":"Hance","given":"Robert J."},{"family":"Ganoza","given":"Carmela"},{"family":"Defechereux","given":"Patricia"},{"family":"Postle","given":"Brian"},{"family":"Wang","given":"Furong"},{"family":"McConnell","given":"J. Jeff"},{"family":"Zheng","given":"Jia-Hua"},{"family":"Lee","given":"Jeanny"},{"family":"Rooney","given":"James F."},{"family":"Jaffe","given":"Howard S."},{"family":"Martinez","given":"Ana I."},{"family":"Burns","given":"David N."},{"family":"Glidden","given":"David V."}],"issued":{"date-parts":[["2010",12,30]]}}}],"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1</w:t>
      </w:r>
      <w:r w:rsidRPr="00081ADA">
        <w:rPr>
          <w:rFonts w:eastAsia="Calibri"/>
          <w:color w:val="2B579A"/>
          <w:szCs w:val="24"/>
          <w:shd w:val="clear" w:color="auto" w:fill="E6E6E6"/>
        </w:rPr>
        <w:fldChar w:fldCharType="end"/>
      </w:r>
      <w:r w:rsidRPr="00081ADA">
        <w:rPr>
          <w:rFonts w:eastAsia="Calibri"/>
          <w:szCs w:val="24"/>
        </w:rPr>
        <w:t>, there is a proliferation of new PrEP agents, including long-acting injectable PrEP</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7x9v1LQN","properties":{"formattedCitation":"\\super 2\\nosupersub{}","plainCitation":"2","noteIndex":0},"citationItems":[{"id":7753,"uris":["http://zotero.org/users/9942874/items/DME674I4"],"itemData":{"id":7753,"type":"article-journal","abstract":"BACKGROUND Safe and effective long-acting injectable agents for preexposure prophylaxis (PrEP) for human immunodeficiency virus (HIV) infection are needed to increase the options for preventing HIV infection.\nMETHODS We conducted a randomized, double-blind, double-dummy, noninferiority trial to compare long-acting injectable cabotegravir (CAB-LA, an integrase strand-transfer inhibitor [INSTI]) at a dose of 600 mg, given intramuscularly every 8 weeks, with daily oral tenofovir disoproxil fumarate–emtricitabine (TDF–FTC) for the prevention of HIV infection in at-risk cisgender men who have sex with men (MSM) and in at-risk transgender women who have sex with men. Participants were randomly assigned (1:1) to receive one of the two regimens and were followed for 153 weeks. HIV testing and safety evaluations were performed. The primary end point was incident HIV infection. The authors’ full names, academic de‑grees, and affiliations are listed in the Appendix. Address reprint requests to Dr. Landovitz at the Center for Clinical AIDS Research and Education, University of California, Los Angeles, 911 Broxton Ave., Ste. 200, Los Angeles, CA 90024, or at ­rlandovitz@­mednet.­ucla.­edu. *A list of the investigators in the HPTN 083 trial is provided in the Supplemen‑tary Appendix, available at NEJM.org. N Engl J Med 2021;385:595-608. DOI: 10.1056/NEJMoa2101016 Copyright © 2021 Massachusetts Medical Society.\nRESULTS The intention-to-treat population included 4566 participants who underwent randomization; 570 (12.5%) identified as transgender women, and the median age was 26 years (interquartile range, 22 to 32). The trial was stopped early for efficacy on review of the results of the first preplanned interim end-point analysis. Among 1698 participants from the United States, 845 (49.8%) identified as Black. Incident HIV infection occurred in 52 participants: 13 in the cabotegravir group (incidence, 0.41 per 100 person-years) and 39 in the TDF–FTC group (incidence, 1.22 per 100 person-years) (hazard ratio, 0.34; 95% confidence interval, 0.18 to 0.62). The effect was consistent across prespecified subgroups. Injection-site reactions were reported in 81.4% of the participants in the cabotegravir group and in 31.3% of those in the TDF–FTC group. In the participants in whom HIV infection was diagnosed after exposure to CAB-LA, INSTI resistance and delays in the detection of HIV infection were noted. No safety concerns were identified. CME at NEJM.org\nCONCLUSIONS CAB-LA was superior to daily oral TDF–FTC in preventing HIV infection among MSM and transgender women. Strategies are needed to prevent INSTI resistance in cases of CAB-LA PrEP failure. (Funded by the National Institute of Allergy and Infectious Diseases and others; HPTN 083 ClinicalTrials.gov number, NCT02720094.) n engl j med 385;7  nejm.org  August 12, 2021","container-title":"New England Journal of Medicine","DOI":"10.1056/NEJMoa2101016","ISSN":"0028-4793, 1533-4406","issue":"7","journalAbbreviation":"N Engl J Med","language":"en","page":"595-608","source":"DOI.org (Crossref)","title":"Cabotegravir for HIV Prevention in Cisgender Men and Transgender Women","volume":"385","author":[{"family":"Landovitz","given":"Raphael J."},{"family":"Donnell","given":"Deborah"},{"family":"Clement","given":"Meredith E."},{"family":"Hanscom","given":"Brett"},{"family":"Cottle","given":"Leslie"},{"family":"Coelho","given":"Lara"},{"family":"Cabello","given":"Robinson"},{"family":"Chariyalertsak","given":"Suwat"},{"family":"Dunne","given":"Eileen F."},{"family":"Frank","given":"Ian"},{"family":"Gallardo-Cartagena","given":"Jorge A."},{"family":"Gaur","given":"Aditya H."},{"family":"Gonzales","given":"Pedro"},{"family":"Tran","given":"Ha V."},{"family":"Hinojosa","given":"Juan C."},{"family":"Kallas","given":"Esper G."},{"family":"Kelley","given":"Colleen F."},{"family":"Losso","given":"Marcelo H."},{"family":"Madruga","given":"J. Valdez"},{"family":"Middelkoop","given":"Keren"},{"family":"Phanuphak","given":"Nittaya"},{"family":"Santos","given":"Breno"},{"family":"Sued","given":"Omar"},{"family":"Valencia Huamaní","given":"Javier"},{"family":"Overton","given":"Edgar T."},{"family":"Swaminathan","given":"Shobha"},{"family":"Rio","given":"Carlos","non-dropping-particle":"del"},{"family":"Gulick","given":"Roy M."},{"family":"Richardson","given":"Paul"},{"family":"Sullivan","given":"Philip"},{"family":"Piwowar-Manning","given":"Estelle"},{"family":"Marzinke","given":"Mark"},{"family":"Hendrix","given":"Craig"},{"family":"Li","given":"Maoji"},{"family":"Wang","given":"Zhe"},{"family":"Marrazzo","given":"Jeanne"},{"family":"Daar","given":"Eric"},{"family":"Asmelash","given":"Aida"},{"family":"Brown","given":"Todd T."},{"family":"Anderson","given":"Peter"},{"family":"Eshleman","given":"Susan H."},{"family":"Bryan","given":"Marcus"},{"family":"Blanchette","given":"Cheryl"},{"family":"Lucas","given":"Jonathan"},{"family":"Psaros","given":"Christina"},{"family":"Safren","given":"Steven"},{"family":"Sugarman","given":"Jeremy"},{"family":"Scott","given":"Hyman"},{"family":"Eron","given":"Joseph J."},{"family":"Fields","given":"Sheldon D."},{"family":"Sista","given":"Nirupama D."},{"family":"Gomez-Feliciano","given":"Kailazarid"},{"family":"Jennings","given":"Andrea"},{"family":"Kofron","given":"Ryan M."},{"family":"Holtz","given":"Timothy H."},{"family":"Shin","given":"Katherine"},{"family":"Rooney","given":"James F."},{"family":"Smith","given":"Kimberly Y."},{"family":"Spreen","given":"William"},{"family":"Margolis","given":"David"},{"family":"Rinehart","given":"Alex"},{"family":"Adeyeye","given":"Adeola"},{"family":"Cohen","given":"Myron S."},{"family":"McCauley","given":"Marybeth"},{"family":"Grinsztejn","given":"Beatriz"}],"issued":{"date-parts":[["2021",8,12]]}}}],"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2</w:t>
      </w:r>
      <w:r w:rsidRPr="00081ADA">
        <w:rPr>
          <w:rFonts w:eastAsia="Calibri"/>
          <w:color w:val="2B579A"/>
          <w:szCs w:val="24"/>
          <w:shd w:val="clear" w:color="auto" w:fill="E6E6E6"/>
        </w:rPr>
        <w:fldChar w:fldCharType="end"/>
      </w:r>
      <w:r w:rsidRPr="00081ADA">
        <w:rPr>
          <w:rFonts w:eastAsia="Calibri"/>
          <w:szCs w:val="24"/>
        </w:rPr>
        <w:t>, and regimens, including “event-driven” (also called “on demand” or 2-1-1 dosing) PrEP.</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pUyxkxN5","properties":{"formattedCitation":"\\super 3\\nosupersub{}","plainCitation":"3","noteIndex":0},"citationItems":[{"id":7750,"uris":["http://zotero.org/users/9942874/items/RDT9RE3Q"],"itemData":{"id":7750,"type":"article-journal","container-title":"US Public Health Service","language":"en","page":"108","source":"Zotero","title":"Preexposure prophylaxis for the prevention of HIV infection in the United States--2021 update: a clinical practice guideline.","author":[{"family":"Centers for Disease Control and Prevention","given":""}],"issued":{"date-parts":[["202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3</w:t>
      </w:r>
      <w:r w:rsidRPr="00081ADA">
        <w:rPr>
          <w:rFonts w:eastAsia="Calibri"/>
          <w:color w:val="2B579A"/>
          <w:szCs w:val="24"/>
          <w:shd w:val="clear" w:color="auto" w:fill="E6E6E6"/>
        </w:rPr>
        <w:fldChar w:fldCharType="end"/>
      </w:r>
      <w:r w:rsidRPr="00081ADA">
        <w:rPr>
          <w:rFonts w:eastAsia="Calibri"/>
          <w:szCs w:val="24"/>
        </w:rPr>
        <w:t xml:space="preserve"> There has also been new knowledge about the impact of antiretrovirals (ARVs) for treatment of </w:t>
      </w:r>
      <w:r w:rsidR="00EA14F4">
        <w:rPr>
          <w:rFonts w:eastAsia="Calibri"/>
          <w:szCs w:val="24"/>
        </w:rPr>
        <w:t>human immun</w:t>
      </w:r>
      <w:r w:rsidR="000E3667">
        <w:rPr>
          <w:rFonts w:eastAsia="Calibri"/>
          <w:szCs w:val="24"/>
        </w:rPr>
        <w:t>odeficiency virus (</w:t>
      </w:r>
      <w:r w:rsidRPr="00081ADA">
        <w:rPr>
          <w:rFonts w:eastAsia="Calibri"/>
          <w:szCs w:val="24"/>
        </w:rPr>
        <w:t>HIV</w:t>
      </w:r>
      <w:r w:rsidR="000E3667">
        <w:rPr>
          <w:rFonts w:eastAsia="Calibri"/>
          <w:szCs w:val="24"/>
        </w:rPr>
        <w:t>)</w:t>
      </w:r>
      <w:r w:rsidRPr="00081ADA">
        <w:rPr>
          <w:rFonts w:eastAsia="Calibri"/>
          <w:szCs w:val="24"/>
        </w:rPr>
        <w:t>, and an emergent understanding that people living with HIV who take ARVs and maintain a suppressed viral load are incapable of transmitting HIV to their sexual partners.</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sEEvW37x","properties":{"formattedCitation":"\\super 4\\nosupersub{}","plainCitation":"4","noteIndex":0},"citationItems":[{"id":7758,"uris":["http://zotero.org/users/9942874/items/97SSXE47"],"itemData":{"id":7758,"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container-title":"The Lancet","DOI":"10.1016/S0140-6736(19)30418-0","ISSN":"01406736","issue":"10189","journalAbbreviation":"The Lancet","language":"en","page":"2428-2438","source":"DOI.org (Crossref)","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Romero Guerrero","given":"Jorge","non-dropping-particle":"del"},{"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family":"Coll","given":"Pep"},{"family":"Cobarsi","given":"Patricia"},{"family":"Nieto","given":"Aroa"},{"family":"Meulbroek","given":"Michael"},{"family":"Carrillo","given":"Antonia"},{"family":"Saz","given":"Jorge"},{"family":"Guerrero","given":"Jorge D.R."},{"family":"García","given":"Mar Vera"},{"family":"Gutiérrez","given":"Felix"},{"family":"Masiá","given":"Mar"},{"family":"Robledano","given":"Catalina"},{"family":"Leon","given":"Agathe"},{"family":"Leal","given":"Lorna"},{"family":"Redondo","given":"Eva G."},{"family":"Estrada","given":"Vicente P."},{"family":"Marquez","given":"Rocio"},{"family":"Sandoval","given":"Raquel"},{"family":"Viciana","given":"Pompeyo"},{"family":"Espinosa","given":"Nuria"},{"family":"Lopez-Cortes","given":"Luis"},{"family":"Podzamczer","given":"Daniel"},{"family":"Tiraboschi","given":"Juan"},{"family":"Morenilla","given":"Sandra"},{"family":"Antela","given":"Antonio"},{"family":"Losada","given":"Elena"},{"family":"Nwokolo","given":"Nneka"},{"family":"Sewell","given":"Janey"},{"family":"Clarke","given":"Amanda"},{"family":"Kirk","given":"Sarah"},{"family":"Knott","given":"Alyson"},{"family":"Rodger","given":"Alison J"},{"family":"Fernandez","given":"Thomas"},{"family":"Gompels","given":"Mark"},{"family":"Jennings","given":"Louise"},{"family":"Ward","given":"Lana"},{"family":"Fox","given":"Julie"},{"family":"Lwanga","given":"Julianne"},{"family":"Lee","given":"Ming"},{"family":"Gilson","given":"Richard"},{"family":"Leen","given":"Clifford"},{"family":"Morris","given":"Sheila"},{"family":"Clutterbuck","given":"Dan"},{"family":"Brady","given":"Michael"},{"family":"Asboe","given":"David"},{"family":"Fedele","given":"Serge"},{"family":"Fidler","given":"Sarah"},{"family":"Brockmeyer","given":"Norbert"},{"family":"Potthoff","given":"Anja"},{"family":"Skaletz-Rorowski","given":"Adriane"},{"family":"Bogner","given":"Johannes"},{"family":"Seybold","given":"Ulrich"},{"family":"Roider","given":"Julia"},{"family":"Jessen","given":"Heiko"},{"family":"Jessen","given":"Arne"},{"family":"Ruzicic","given":"Slobodan"},{"family":"Stellbrink","given":"Hans-Jürgen"},{"family":"Kümmerle","given":"Tim"},{"family":"Lehmann","given":"Clara"},{"family":"Degen","given":"Olaf"},{"family":"Bartel","given":"Sindy"},{"family":"Hüfner","given":"Anja"},{"family":"Rockstroh","given":"Jürgen"},{"family":"Mohrmann","given":"Karina"},{"family":"Boesecke","given":"Christoph"},{"family":"Krznaric","given":"Ivanka"},{"family":"Ingiliz","given":"Patrick"},{"family":"Weber","given":"Rainer"},{"family":"Grube","given":"Christina"},{"family":"Braun","given":"Dominique"},{"family":"Günthard","given":"Huldrych"},{"family":"Wandeler","given":"Gilles"},{"family":"Furrer","given":"Hansjakob"},{"family":"Rauch","given":"Andri"},{"family":"Vernazza","given":"Pietro"},{"family":"Schmid","given":"Patrick"},{"family":"Rasi","given":"Manuela"},{"family":"Borso","given":"Denise"},{"family":"Stratmann","given":"Markus"},{"family":"Caviezel","given":"Oliver"},{"family":"Stoeckle","given":"Marcel"},{"family":"Battegay","given":"Manuel"},{"family":"Tarr","given":"Philip"},{"family":"Christinet","given":"Vanessa"},{"family":"Jouinot","given":"Florent"},{"family":"Isambert","given":"Camille"},{"family":"Bernasconi","given":"Enos"},{"family":"Bernasconi","given":"Beatrice"},{"family":"Gerstoft","given":"Jan"},{"family":"Jensen","given":"Lene P."},{"family":"Bayer","given":"Anne A."},{"family":"Ostergaard","given":"Lars"},{"family":"Yehdego","given":"Yordanos"},{"family":"Bach","given":"Ann"},{"family":"Handberg","given":"Pia"},{"family":"Kronborg","given":"Gitte"},{"family":"Pedersen","given":"Svend","dropping-particle":"s."},{"family":"Bülow","given":"Nete"},{"family":"Ramskover","given":"Bente"},{"family":"Ristola","given":"Matti"},{"family":"Debnam","given":"Outi"},{"family":"Sutinen","given":"Jussi"},{"family":"Blaxhult","given":"Anders"},{"family":"Ask","given":"Ronnie"},{"family":"Hildingsson-Lundh","given":"Bernt"},{"family":"Westling","given":"Katarina"},{"family":"Frisen","given":"Eeva-Maija"},{"family":"Cortney","given":"Gráinne"},{"family":"O'Dea","given":"Siobhan"},{"family":"De Wit","given":"Stephane"},{"family":"Necsoi","given":"Coca"},{"family":"Vandekerckhove","given":"Linos"},{"family":"Goffard","given":"Jean-Christophe"},{"family":"Henrard","given":"Sophie"},{"family":"Prins","given":"Jan"},{"family":"Nobel","given":"Hans-Henrik"},{"family":"Weijsenfeld","given":"Annouschka"},{"family":"Van Eeden","given":"Arne"},{"family":"Elsenburg","given":"Loek"},{"family":"Brinkman","given":"Kees"},{"family":"Vos","given":"Danielle"},{"family":"Hoijenga","given":"Imke"},{"family":"Gisolf","given":"Elisabeth"},{"family":"Van Bentum","given":"Petra"},{"family":"Verhagen","given":"Dominique"},{"family":"Raffi","given":"Francois"},{"family":"Billaud","given":"Eric"},{"family":"Ohayon","given":"Michel"},{"family":"Gosset","given":"Daniel"},{"family":"Fior","given":"Alexandre"},{"family":"Pialoux","given":"Gilles"},{"family":"Thibaut","given":"Pelagie"},{"family":"Chas","given":"Julie"},{"family":"Leclercq","given":"Vincent"},{"family":"Pechenot","given":"Vincent"},{"family":"Coquelin","given":"Vincent"},{"family":"Pradier","given":"Christian"},{"family":"Breaud","given":"Sophie"},{"family":"Touzeau-Romer","given":"Veronique"},{"family":"Rieger","given":"Armin"},{"family":"Kitchen - Maria Geit","given":"Maria"},{"family":"Sarcletti","given":"Mario"},{"family":"Gisinger","given":"Martin"},{"family":"Oellinger","given":"Angela"},{"family":"Antinori","given":"Andrea"},{"family":"Menichetti","given":"Samanta"},{"family":"Bini","given":"Teresa"},{"family":"Mussini","given":"Cristina"},{"family":"Meschiari","given":"Marianna"},{"family":"Di Biagio","given":"Antonio"},{"family":"Taramasso","given":"Lucia"},{"family":"Celesia","given":"Benedetto M."},{"family":"Gussio","given":"Maria"},{"family":"Janeiro","given":"Nuno"}],"issued":{"date-parts":[["2019",6]]}}}],"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4</w:t>
      </w:r>
      <w:r w:rsidRPr="00081ADA">
        <w:rPr>
          <w:rFonts w:eastAsia="Calibri"/>
          <w:color w:val="2B579A"/>
          <w:szCs w:val="24"/>
          <w:shd w:val="clear" w:color="auto" w:fill="E6E6E6"/>
        </w:rPr>
        <w:fldChar w:fldCharType="end"/>
      </w:r>
      <w:r w:rsidRPr="00081ADA">
        <w:rPr>
          <w:rFonts w:eastAsia="Calibri"/>
          <w:szCs w:val="24"/>
        </w:rPr>
        <w:t xml:space="preserve"> In this context, the idea of “protected” sex – which historically meant sex protected by condoms</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szjSWY23","properties":{"formattedCitation":"\\super 5\\nosupersub{}","plainCitation":"5","noteIndex":0},"citationItems":[{"id":7759,"uris":["http://zotero.org/users/9942874/items/B9HN6M9P"],"itemData":{"id":7759,"type":"article-journal","container-title":"PLoS Medicine","DOI":"10.1371/journal.pmed.1001286","ISSN":"1549-1676","issue":"8","journalAbbreviation":"PLoS Med","language":"en","page":"e1001286","source":"DOI.org (Crossref)","title":"Challenges for HIV Pre-Exposure Prophylaxis among Men Who Have Sex with Men in the United States","volume":"9","author":[{"family":"Mansergh","given":"Gordon"},{"family":"Koblin","given":"Beryl A."},{"family":"Sullivan","given":"Patrick S."}],"issued":{"date-parts":[["2012",8,2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5</w:t>
      </w:r>
      <w:r w:rsidRPr="00081ADA">
        <w:rPr>
          <w:rFonts w:eastAsia="Calibri"/>
          <w:color w:val="2B579A"/>
          <w:szCs w:val="24"/>
          <w:shd w:val="clear" w:color="auto" w:fill="E6E6E6"/>
        </w:rPr>
        <w:fldChar w:fldCharType="end"/>
      </w:r>
      <w:r w:rsidRPr="00081ADA">
        <w:rPr>
          <w:rFonts w:eastAsia="Calibri"/>
          <w:szCs w:val="24"/>
        </w:rPr>
        <w:t xml:space="preserve"> – has become much more complex.</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CBINNZgc","properties":{"formattedCitation":"\\super 6\\nosupersub{}","plainCitation":"6","noteIndex":0},"citationItems":[{"id":7754,"uris":["http://zotero.org/users/9942874/items/SKF4IWBH"],"itemData":{"id":7754,"type":"article-journal","abstract":"Advancing HIV behavioral science and its integration with recent biomedical prevention strategies - Treatment as Prevention (TasP) and pre-exposure prophylaxis (PrEP) - is complicated because traditional definitions of sexual risk (condomless anal sex [CAS] or CAS with a serodiscordant partner) may not suffice given the success of biomedical prevention in the absence of condoms. To better understand how to define and understand risk in the era of biomedical HIV prevention, we assessed correlates of four different definitions of high-risk sexual behavior among a sample of 401 adult HIV-positive MSM (57% African American) residing in the New York City area: 1) a traditional model of risk defined as CAS with an HIV-negative or unknown serostatus partner; 2) a definition that considered participant viral load (VL); 3) a definition that considered partner PrEP use; and 4) a definition that considered participant HIV viral load (VL) and partner PrEP use. Among participants reporting anal sex (n = 281) with a man in the past 3 months, 42% were considered high risk under definition 1, 6% under definition 2, 25% under definition 3, and 2% under definition 4. Correlates of risk varied across definitions. For example, while education was the strongest predictor of high-risk sexual behavior in definitions 1 and 2, alcohol use and enacted stigma were the strongest predictors in the model that only accounted for partner PrEP use (definition 3). These findings have implications for whom to reach for intervention efforts, the difficulty in meeting recruitment goals, and the types of interventions that should be used.","container-title":"Archives of Sexual Behavior","DOI":"10.1007/s10508-019-01499-8","ISSN":"0004-0002, 1573-2800","issue":"1","journalAbbreviation":"Arch Sex Behav","language":"en","page":"91-102","source":"DOI.org (Crossref)","title":"Defining Sexual Risk in the Era of Biomedical HIV Prevention: Implications for HIV Research and Practice","title-short":"Defining Sexual Risk in the Era of Biomedical HIV Prevention","volume":"49","author":[{"family":"Horvath","given":"Keith J."},{"family":"Lammert","given":"Sara"},{"family":"Martinka","given":"Aldona"},{"family":"Erickson","given":"Darin"}],"issued":{"date-parts":[["2020",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6</w:t>
      </w:r>
      <w:r w:rsidRPr="00081ADA">
        <w:rPr>
          <w:rFonts w:eastAsia="Calibri"/>
          <w:color w:val="2B579A"/>
          <w:szCs w:val="24"/>
          <w:shd w:val="clear" w:color="auto" w:fill="E6E6E6"/>
        </w:rPr>
        <w:fldChar w:fldCharType="end"/>
      </w:r>
      <w:r w:rsidRPr="00081ADA">
        <w:rPr>
          <w:rFonts w:eastAsia="Calibri"/>
          <w:szCs w:val="24"/>
        </w:rPr>
        <w:t xml:space="preserve"> Men who have sex with men (MSM) and others at risk for acquiring HIV are now making decisions about how to reduce their risks of HIV infection in a world where there are many more options to reduce risks of infection, and where those options also interact with the HIV status and viral suppression status of their sex partners. Understanding men’s preferences </w:t>
      </w:r>
      <w:r w:rsidRPr="00081ADA">
        <w:rPr>
          <w:rFonts w:eastAsia="Calibri"/>
          <w:szCs w:val="24"/>
        </w:rPr>
        <w:t>for prevention products and strategies and what choices are being made by men with varying risk profiles is critical to public health responses and programs to reduce new HIV infections.</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zKXHsyDs","properties":{"formattedCitation":"\\super 5\\nosupersub{}","plainCitation":"5","noteIndex":0},"citationItems":[{"id":7759,"uris":["http://zotero.org/users/9942874/items/B9HN6M9P"],"itemData":{"id":7759,"type":"article-journal","container-title":"PLoS Medicine","DOI":"10.1371/journal.pmed.1001286","ISSN":"1549-1676","issue":"8","journalAbbreviation":"PLoS Med","language":"en","page":"e1001286","source":"DOI.org (Crossref)","title":"Challenges for HIV Pre-Exposure Prophylaxis among Men Who Have Sex with Men in the United States","volume":"9","author":[{"family":"Mansergh","given":"Gordon"},{"family":"Koblin","given":"Beryl A."},{"family":"Sullivan","given":"Patrick S."}],"issued":{"date-parts":[["2012",8,2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5</w:t>
      </w:r>
      <w:r w:rsidRPr="00081ADA">
        <w:rPr>
          <w:rFonts w:eastAsia="Calibri"/>
          <w:color w:val="2B579A"/>
          <w:szCs w:val="24"/>
          <w:shd w:val="clear" w:color="auto" w:fill="E6E6E6"/>
        </w:rPr>
        <w:fldChar w:fldCharType="end"/>
      </w:r>
    </w:p>
    <w:p w:rsidR="009F5E21" w:rsidRPr="00081ADA" w:rsidP="0089092A" w14:paraId="44878C45" w14:textId="77777777">
      <w:pPr>
        <w:ind w:firstLine="720"/>
        <w:rPr>
          <w:rFonts w:eastAsia="Calibri"/>
          <w:szCs w:val="24"/>
        </w:rPr>
      </w:pPr>
    </w:p>
    <w:p w:rsidR="00805540" w:rsidP="00EC4BC4" w14:paraId="3E5D97A1" w14:textId="64BA61A6">
      <w:pPr>
        <w:rPr>
          <w:rFonts w:eastAsia="Calibri"/>
          <w:szCs w:val="24"/>
        </w:rPr>
      </w:pPr>
      <w:r w:rsidRPr="00081ADA">
        <w:rPr>
          <w:rFonts w:eastAsia="Calibri"/>
          <w:szCs w:val="24"/>
        </w:rPr>
        <w:t>MSM are the most highly impacted group by HIV in the US, with transmission largely driven by high per-act risk MSM.</w:t>
      </w:r>
      <w:r w:rsidRPr="00081ADA">
        <w:rPr>
          <w:rFonts w:eastAsia="Calibri"/>
          <w:color w:val="2B579A"/>
          <w:szCs w:val="24"/>
        </w:rPr>
        <w:fldChar w:fldCharType="begin"/>
      </w:r>
      <w:r w:rsidRPr="00081ADA">
        <w:rPr>
          <w:rFonts w:eastAsia="Calibri"/>
          <w:szCs w:val="24"/>
        </w:rPr>
        <w:instrText xml:space="preserve"> ADDIN ZOTERO_ITEM CSL_CITATION {"citationID":"3JVweBsj","properties":{"formattedCitation":"\\super 7\\nosupersub{}","plainCitation":"7","noteIndex":0},"citationItems":[{"id":4315,"uris":["http://zotero.org/users/9942874/items/HZS3LYD8"],"itemData":{"id":4315,"type":"article-journal","container-title":"AIDS","DOI":"10.1097/01.aids.0000432449.30239.fe","ISSN":"0269-9370","issue":"17","language":"en","page":"2665-2678","source":"DOI.org (Crossref)","title":"The increase in global HIV epidemics in MSM","volume":"27","author":[{"family":"Beyrer","given":"Chris"},{"family":"Sullivan","given":"Patrick"},{"family":"Sanchez","given":"Jorge"},{"family":"Baral","given":"Stefan D."},{"family":"Collins","given":"Chris"},{"family":"Wirtz","given":"Andrea L."},{"family":"Altman","given":"Dennis"},{"family":"Trapence","given":"Gift"},{"family":"Mayer","given":"Kenneth"}],"issued":{"date-parts":[["2013",11,13]]}}}],"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7</w:t>
      </w:r>
      <w:r w:rsidRPr="00081ADA">
        <w:rPr>
          <w:rFonts w:eastAsia="Calibri"/>
          <w:color w:val="2B579A"/>
          <w:szCs w:val="24"/>
        </w:rPr>
        <w:fldChar w:fldCharType="end"/>
      </w:r>
      <w:r w:rsidRPr="00081ADA">
        <w:rPr>
          <w:rFonts w:eastAsia="Calibri"/>
          <w:szCs w:val="24"/>
        </w:rPr>
        <w:t xml:space="preserve"> Among MSM, Black/African American (Black) and Hispanic/Latino (Hispanic) men experience nested health inequities: in 2020</w:t>
      </w:r>
      <w:r w:rsidR="00554892">
        <w:rPr>
          <w:rFonts w:eastAsia="Calibri"/>
          <w:szCs w:val="24"/>
        </w:rPr>
        <w:t>,</w:t>
      </w:r>
      <w:r w:rsidRPr="00081ADA">
        <w:rPr>
          <w:rFonts w:eastAsia="Calibri"/>
          <w:szCs w:val="24"/>
        </w:rPr>
        <w:t xml:space="preserve"> Black men comprised 13% of US men and 38% of MSM diagnosed with HIV, and Hispanic men comprised 19% of US men and 33% of MSM diagnosed with HIV.</w:t>
      </w:r>
      <w:r w:rsidRPr="00081ADA">
        <w:rPr>
          <w:rFonts w:eastAsia="Calibri"/>
          <w:color w:val="2B579A"/>
          <w:szCs w:val="24"/>
        </w:rPr>
        <w:fldChar w:fldCharType="begin"/>
      </w:r>
      <w:r w:rsidRPr="00081ADA">
        <w:rPr>
          <w:rFonts w:eastAsia="Calibri"/>
          <w:szCs w:val="24"/>
        </w:rPr>
        <w:instrText xml:space="preserve"> ADDIN ZOTERO_ITEM CSL_CITATION {"citationID":"wnUeyUr3","properties":{"formattedCitation":"\\super 8\\nosupersub{}","plainCitation":"8","noteIndex":0},"citationItems":[{"id":7760,"uris":["http://zotero.org/users/9942874/items/PBZ7QPGK"],"itemData":{"id":7760,"type":"document","title":"Atlas Plus [Internet]","URL":"https://www.cdc.gov/nchhstp/atlas/","author":[{"family":"US Centers for Disease Control and Prevention","given":""}],"issued":{"date-parts":[["2019"]]}}}],"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8</w:t>
      </w:r>
      <w:r w:rsidRPr="00081ADA">
        <w:rPr>
          <w:rFonts w:eastAsia="Calibri"/>
          <w:color w:val="2B579A"/>
          <w:szCs w:val="24"/>
        </w:rPr>
        <w:fldChar w:fldCharType="end"/>
      </w:r>
      <w:r w:rsidRPr="00081ADA">
        <w:rPr>
          <w:rFonts w:eastAsia="Calibri"/>
          <w:szCs w:val="24"/>
        </w:rPr>
        <w:t xml:space="preserve"> Uptake of daily oral PrEP use by Black and Hispanic MSM has been slow</w:t>
      </w:r>
      <w:r w:rsidRPr="00081ADA">
        <w:rPr>
          <w:rFonts w:eastAsia="Calibri"/>
          <w:color w:val="2B579A"/>
          <w:szCs w:val="24"/>
        </w:rPr>
        <w:fldChar w:fldCharType="begin"/>
      </w:r>
      <w:r w:rsidRPr="00081ADA">
        <w:rPr>
          <w:rFonts w:eastAsia="Calibri"/>
          <w:szCs w:val="24"/>
        </w:rPr>
        <w:instrText xml:space="preserve"> ADDIN ZOTERO_ITEM CSL_CITATION {"citationID":"RMZ2Dv2f","properties":{"formattedCitation":"\\super 9\\nosupersub{}","plainCitation":"9","noteIndex":0},"citationItems":[{"id":7751,"uris":["http://zotero.org/users/9942874/items/8IAPPS5N"],"itemData":{"id":7751,"type":"article-journal","abstract":"Introduction: Pre‐exposure prophylaxis (PrEP) is a key HIV prevention technology, and is a pillar of a comprehensive HIV prevention approach for men who have sex with men (MSM). Because there have been no national data to characterize trends in the PrEP continuum in the United States, overall and for key demographic groups of MSM, we aimed to describe the extent to which PrEP awareness, willingness and use changed over time, overall and for specific groups of MSM critical for HIV prevention (e.g. Black and Hispanic MSM, younger MSM, MSM in rural areas and MSM without health coverage).\nMethods: The American Men’s Internet Survey (AMIS) is an annual survey of US MSM conducted in the United States among MSM aged ≥15 years since 2013. We analysed data on trends in elements of the PrEP continuum (awareness, willingness and use of PrEP) in a sample of 37,476 HIV‐negative/unknown status MSM from December 2013 through November 2017. We evaluated trends in continuum steps overall and among demographic subgroups using Poisson models with Generalized Estimating Equations. For 2017 data, we used logistic regression to compare the prevalence of PrEP use among demographic groups.\nResults: Overall, 51.4% (n = 19,244) of AMIS respondents were PrEP‐eligible across study years. Between 2013 and 2017, PrEP awareness increased from 47.4% to 80.6% willingness to use PrEP increased from 43.9% to 59.5% and PrEP use in the past 12 months increased from 1.7% to 19.9%. In 2017, use of PrEP was lower for men who were younger, lived outside of urban areas, and lacked health insurance; PrEP use was not different among Black, Hispanic and white MSM.\nConclusions: Our data show progress in use of PrEP among US MSM, but also reveal mismatches between PrEP use and epidemic need. We call for additional support of PrEP initiation, especially among young, non‐urban and uninsured MSM. Black and Hispanic MSM report levels of PrEP use no different from white MSM, but given higher HIV incidence for Black and Hispanic MSM, parity in use is not sufficient for epidemic control or health equity.","container-title":"Journal of the International AIDS Society","DOI":"10.1002/jia2.25461","ISSN":"1758-2652, 1758-2652","issue":"3","journalAbbreviation":"J Intern AIDS Soc","language":"en","source":"DOI.org (Crossref)","title":"National trends in HIV pre‐exposure prophylaxis awareness, willingness and use among United States men who have sex with men recruited online, 2013 through 2017","URL":"https://onlinelibrary.wiley.com/doi/10.1002/jia2.25461","volume":"23","author":[{"family":"Sullivan","given":"Patrick S"},{"family":"Sanchez","given":"Travis H"},{"family":"Zlotorzynska","given":"Maria"},{"family":"Chandler","given":"Cristian J"},{"family":"Sineath","given":"Rc"},{"family":"Kahle","given":"Erin"},{"family":"Tregear","given":"Stephen"}],"accessed":{"date-parts":[["2022",9,3]]},"issued":{"date-parts":[["2020",3]]}}}],"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9</w:t>
      </w:r>
      <w:r w:rsidRPr="00081ADA">
        <w:rPr>
          <w:rFonts w:eastAsia="Calibri"/>
          <w:color w:val="2B579A"/>
          <w:szCs w:val="24"/>
        </w:rPr>
        <w:fldChar w:fldCharType="end"/>
      </w:r>
      <w:r w:rsidRPr="00081ADA">
        <w:rPr>
          <w:rFonts w:eastAsia="Calibri"/>
          <w:szCs w:val="24"/>
        </w:rPr>
        <w:t xml:space="preserve"> and the extent of PrEP use among these men has not been equitable in light of their disproportionate impact in the HIV epidemic.</w:t>
      </w:r>
      <w:r w:rsidRPr="00081ADA">
        <w:rPr>
          <w:rFonts w:eastAsia="Calibri"/>
          <w:color w:val="2B579A"/>
          <w:szCs w:val="24"/>
        </w:rPr>
        <w:fldChar w:fldCharType="begin"/>
      </w:r>
      <w:r w:rsidRPr="00081ADA">
        <w:rPr>
          <w:rFonts w:eastAsia="Calibri"/>
          <w:szCs w:val="24"/>
        </w:rPr>
        <w:instrText xml:space="preserve"> ADDIN ZOTERO_ITEM CSL_CITATION {"citationID":"M9pBZ69q","properties":{"formattedCitation":"\\super 10\\nosupersub{}","plainCitation":"10","noteIndex":0},"citationItems":[{"id":7757,"uris":["http://zotero.org/users/9942874/items/JV5ZKJ4C"],"itemData":{"id":7757,"type":"article-journal","abstract":"Purpose—The number of individuals who have started a regimen for HIV pre-exposure prophylaxis (PrEP) in the US is not well characterized, but has been on the rise since 2012. This analysis assesses the distribution of PrEP use nationally and among subgroups.","container-title":"Annals of Epidemiology","DOI":"10.1016/j.annepidem.2018.06.005","ISSN":"10472797","issue":"12","journalAbbreviation":"Annals of Epidemiology","language":"en","page":"841-849","source":"DOI.org (Crossref)","title":"The prevalence of pre-exposure prophylaxis use and the pre-exposure prophylaxis–to-need ratio in the fourth quarter of 2017, United States","volume":"28","author":[{"family":"Siegler","given":"Aaron J."},{"family":"Mouhanna","given":"Farah"},{"family":"Giler","given":"Robertino Mera"},{"family":"Weiss","given":"Kevin"},{"family":"Pembleton","given":"Elizabeth"},{"family":"Guest","given":"Jodie"},{"family":"Jones","given":"Jeb"},{"family":"Castel","given":"Amanda"},{"family":"Yeung","given":"Howa"},{"family":"Kramer","given":"Michael"},{"family":"McCallister","given":"Scott"},{"family":"Sullivan","given":"Patrick S."}],"issued":{"date-parts":[["2018",12]]}}}],"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10</w:t>
      </w:r>
      <w:r w:rsidRPr="00081ADA">
        <w:rPr>
          <w:rFonts w:eastAsia="Calibri"/>
          <w:color w:val="2B579A"/>
          <w:szCs w:val="24"/>
        </w:rPr>
        <w:fldChar w:fldCharType="end"/>
      </w:r>
      <w:r w:rsidRPr="00081ADA">
        <w:rPr>
          <w:rFonts w:eastAsia="Calibri"/>
          <w:szCs w:val="24"/>
        </w:rPr>
        <w:t xml:space="preserve"> Similarly, HIV incidence is concentrated in young MSM of all races.</w:t>
      </w:r>
      <w:r w:rsidRPr="00081ADA">
        <w:rPr>
          <w:rFonts w:eastAsia="Calibri"/>
          <w:color w:val="2B579A"/>
          <w:szCs w:val="24"/>
        </w:rPr>
        <w:fldChar w:fldCharType="begin"/>
      </w:r>
      <w:r w:rsidRPr="00081ADA">
        <w:rPr>
          <w:rFonts w:eastAsia="Calibri"/>
          <w:szCs w:val="24"/>
        </w:rPr>
        <w:instrText xml:space="preserve"> ADDIN ZOTERO_ITEM CSL_CITATION {"citationID":"fQnRKrpC","properties":{"formattedCitation":"\\super 11\\nosupersub{}","plainCitation":"11","noteIndex":0},"citationItems":[{"id":7756,"uris":["http://zotero.org/users/9942874/items/RCW9KQEC"],"itemData":{"id":7756,"type":"article-journal","abstract":"Purpose—To describe factors associated with racial disparities in HIV incidence among men who have sex with men (MSM) in the United States.\nMethods—In a longitudinal cohort of black and white HIV-negative MSM in Atlanta, HIV incidence rates were compared by race. Incidence hazard ratios (HR) between black and white MSM were estimated with an age-scaled Cox proportional hazards model. A change-in-estimate approach was used to understand mediating time-independent and -dependent factors that accounted for the elevated HR.\nResults—Thirty-two incident HIV infections occurred among 260 black and 302 white MSM during 823 person-years (PY) of followup. HIV incidence was higher among black MSM (6.5/100PY; 95% CI: 4.2, 9.7) than white MSM (1.7/100PY; CI: 0.7, 3.3), and highest among young (18–24 years) black MSM (10.9/100PY; CI: 6.2, 17.6). The unadjusted hazard of HIV infection for black MSM was 2.9 (CI: 1.3–6.4) times that of white MSM; adjustment for health insurance status and partner race explained effectively all of the racial disparity.\nConclusions—Relative to white MSM in Atlanta, black MSM, particularly young black MSM, experienced higher HIV incidence that was not attributable to individual risk behaviors. In a","container-title":"Annals of Epidemiology","DOI":"10.1016/j.annepidem.2015.03.006","ISSN":"10472797","issue":"6","journalAbbreviation":"Annals of Epidemiology","language":"en","page":"445-454","source":"DOI.org (Crossref)","title":"Explaining racial disparities in HIV incidence in black and white men who have sex with men in Atlanta, GA: a prospective observational cohort study","title-short":"Explaining racial disparities in HIV incidence in black and white men who have sex with men in Atlanta, GA","volume":"25","author":[{"family":"Sullivan","given":"Patrick S."},{"family":"Rosenberg","given":"Eli S."},{"family":"Sanchez","given":"Travis H."},{"family":"Kelley","given":"Colleen F."},{"family":"Luisi","given":"Nicole"},{"family":"Cooper","given":"Hannah L."},{"family":"Diclemente","given":"Ralph J."},{"family":"Wingood","given":"Gina M."},{"family":"Frew","given":"Paula M."},{"family":"Salazar","given":"Laura F."},{"family":"Rio","given":"Carlos","non-dropping-particle":"del"},{"family":"Mulligan","given":"Mark J."},{"family":"Peterson","given":"John L."}],"issued":{"date-parts":[["2015",6]]}}}],"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11</w:t>
      </w:r>
      <w:r w:rsidRPr="00081ADA">
        <w:rPr>
          <w:rFonts w:eastAsia="Calibri"/>
          <w:color w:val="2B579A"/>
          <w:szCs w:val="24"/>
        </w:rPr>
        <w:fldChar w:fldCharType="end"/>
      </w:r>
      <w:r w:rsidRPr="00081ADA">
        <w:rPr>
          <w:rFonts w:eastAsia="Calibri"/>
          <w:szCs w:val="24"/>
        </w:rPr>
        <w:t xml:space="preserve"> Thus, research to increase our understanding of men’s awareness of, attitudes for and use of new prevention options must prioritize the equitable engagement of Black, Hispanic, and younger MSM.</w:t>
      </w:r>
    </w:p>
    <w:p w:rsidR="009F5E21" w:rsidRPr="00081ADA" w:rsidP="0089092A" w14:paraId="3A621C7C" w14:textId="77777777">
      <w:pPr>
        <w:ind w:firstLine="720"/>
        <w:rPr>
          <w:rFonts w:eastAsia="Calibri"/>
          <w:szCs w:val="24"/>
        </w:rPr>
      </w:pPr>
    </w:p>
    <w:p w:rsidR="00805540" w:rsidRPr="00081ADA" w:rsidP="00EC4BC4" w14:paraId="278EDF72" w14:textId="48EC6C82">
      <w:pPr>
        <w:rPr>
          <w:rFonts w:eastAsia="Calibri"/>
          <w:szCs w:val="24"/>
        </w:rPr>
      </w:pPr>
      <w:r w:rsidRPr="00081ADA">
        <w:rPr>
          <w:rFonts w:eastAsia="Calibri"/>
          <w:szCs w:val="24"/>
        </w:rPr>
        <w:t xml:space="preserve">The next 5 years will be a period of rapid changes in the rollout of new PrEP options and will likely see the introduction of new PrEP modalities (e.g., long-acting injectable PrEP, lower frequency oral dosing). Understanding the choices and patterns of PrEP use and the reasons and motivations for those choices among geographically, racially, and ethnically </w:t>
      </w:r>
      <w:r w:rsidR="00EC4BC4">
        <w:rPr>
          <w:rFonts w:eastAsia="Calibri"/>
          <w:szCs w:val="24"/>
        </w:rPr>
        <w:t>varied</w:t>
      </w:r>
      <w:r w:rsidRPr="00081ADA">
        <w:rPr>
          <w:rFonts w:eastAsia="Calibri"/>
          <w:szCs w:val="24"/>
        </w:rPr>
        <w:t xml:space="preserve"> groups of MSM will be a critical part of monitoring the public health response and in informing public health programs and messaging. Ideally, public health messaging will be driven by up-to-date information about the perceptions, preferences, and practices of those MSM at highest risk of HIV acquisition. During this era of rapid change in the available PrEP options, it is critical to have a robust system of real-time monitoring for PrEP preferences, what prevention options men are choosing, and what messages might be most impactful to support the appropriate uptake of PrEP and persistence on PrEP. Because we expect numerous changes in the availability of PrEP products and treatment guidelines, it is also critical to be able to process and interpret these data in a timely way, to best support nimble decisions in prevention messaging and programs in response to a changing landscape of prevention options.</w:t>
      </w:r>
    </w:p>
    <w:p w:rsidR="007B49FC" w:rsidP="0089092A" w14:paraId="6056207F" w14:textId="673D384F">
      <w:pPr>
        <w:rPr>
          <w:szCs w:val="24"/>
        </w:rPr>
      </w:pPr>
    </w:p>
    <w:p w:rsidR="005629EE" w:rsidP="0089092A" w14:paraId="0C7CBDEE" w14:textId="74C65AE1">
      <w:pPr>
        <w:rPr>
          <w:szCs w:val="24"/>
        </w:rPr>
      </w:pPr>
      <w:r w:rsidRPr="007B49FC">
        <w:rPr>
          <w:szCs w:val="24"/>
        </w:rPr>
        <w:t xml:space="preserve">The goal of this study is to understand the use of preexposure prophylaxis (PrEP) and other HIV and sexually transmitted infections (STI) prevention interventions over time among MSM. The study will also identify the most effective PrEP </w:t>
      </w:r>
      <w:r w:rsidR="00950D24">
        <w:rPr>
          <w:szCs w:val="24"/>
        </w:rPr>
        <w:t xml:space="preserve">messaging </w:t>
      </w:r>
      <w:r w:rsidRPr="007B49FC">
        <w:rPr>
          <w:szCs w:val="24"/>
        </w:rPr>
        <w:t xml:space="preserve">and other HIV and STI prevention messaging to increase protective behaviors among MSM. </w:t>
      </w:r>
      <w:r>
        <w:rPr>
          <w:szCs w:val="24"/>
        </w:rPr>
        <w:t>This study</w:t>
      </w:r>
      <w:r w:rsidRPr="007B49FC">
        <w:rPr>
          <w:szCs w:val="24"/>
        </w:rPr>
        <w:t xml:space="preserve"> will generate rapid reports following each wave of data collection to identify community trends and implications for prevention messaging.</w:t>
      </w:r>
    </w:p>
    <w:p w:rsidR="0002450C" w:rsidRPr="00B52F87" w:rsidP="0089092A" w14:paraId="7031D6B6" w14:textId="77777777">
      <w:pPr>
        <w:rPr>
          <w:szCs w:val="24"/>
        </w:rPr>
      </w:pPr>
    </w:p>
    <w:p w:rsidR="00A03B6B" w:rsidRPr="00A03B6B" w:rsidP="0089092A" w14:paraId="09ABC901" w14:textId="3CC21A20">
      <w:pPr>
        <w:pStyle w:val="NoSpacing"/>
        <w:tabs>
          <w:tab w:val="left" w:pos="360"/>
        </w:tabs>
        <w:rPr>
          <w:rFonts w:cs="Times New Roman"/>
        </w:rPr>
      </w:pPr>
      <w:r w:rsidRPr="00A03B6B">
        <w:rPr>
          <w:rFonts w:cs="Times New Roman"/>
        </w:rPr>
        <w:t>This project is in alignment with the following goals and objectives of the National HIV/AIDS Strategy (2022-2025):</w:t>
      </w:r>
      <w:r w:rsidRPr="0088337E" w:rsidR="0088337E">
        <w:rPr>
          <w:rFonts w:cs="Times New Roman"/>
          <w:vertAlign w:val="superscript"/>
        </w:rPr>
        <w:t>1</w:t>
      </w:r>
      <w:r w:rsidR="00CB24D8">
        <w:rPr>
          <w:rFonts w:cs="Times New Roman"/>
          <w:vertAlign w:val="superscript"/>
        </w:rPr>
        <w:t>1</w:t>
      </w:r>
      <w:r w:rsidRPr="00A03B6B">
        <w:rPr>
          <w:rFonts w:cs="Times New Roman"/>
        </w:rPr>
        <w:t xml:space="preserve"> </w:t>
      </w:r>
    </w:p>
    <w:p w:rsidR="00DD2EBA" w:rsidP="0089092A" w14:paraId="3B8C4E00" w14:textId="77777777">
      <w:pPr>
        <w:pStyle w:val="NoSpacing"/>
        <w:numPr>
          <w:ilvl w:val="0"/>
          <w:numId w:val="8"/>
        </w:numPr>
        <w:tabs>
          <w:tab w:val="left" w:pos="360"/>
        </w:tabs>
        <w:ind w:left="504"/>
        <w:rPr>
          <w:rFonts w:cs="Times New Roman"/>
        </w:rPr>
      </w:pPr>
      <w:r w:rsidRPr="00A03B6B">
        <w:rPr>
          <w:rFonts w:cs="Times New Roman"/>
        </w:rPr>
        <w:t>Goal 1: Prevent New HIV Infections</w:t>
      </w:r>
    </w:p>
    <w:p w:rsidR="00A03B6B" w:rsidRPr="00DD2EBA" w:rsidP="0089092A" w14:paraId="37FD9F2B" w14:textId="2AE54CE9">
      <w:pPr>
        <w:pStyle w:val="NoSpacing"/>
        <w:numPr>
          <w:ilvl w:val="1"/>
          <w:numId w:val="8"/>
        </w:numPr>
        <w:tabs>
          <w:tab w:val="left" w:pos="360"/>
        </w:tabs>
        <w:ind w:left="648"/>
        <w:rPr>
          <w:rFonts w:cs="Times New Roman"/>
        </w:rPr>
      </w:pPr>
      <w:r w:rsidRPr="00DD2EBA">
        <w:rPr>
          <w:rFonts w:cs="Times New Roman"/>
        </w:rPr>
        <w:t xml:space="preserve">Objective 1.3: Expand and improve implementation of safe, effective prevention interventions, including treatment as prevention, PrEP, PEP, and SSPs, and develop new </w:t>
      </w:r>
      <w:r w:rsidRPr="00DD2EBA" w:rsidR="00475700">
        <w:rPr>
          <w:rFonts w:cs="Times New Roman"/>
        </w:rPr>
        <w:t>options.</w:t>
      </w:r>
    </w:p>
    <w:p w:rsidR="00DD2EBA" w:rsidP="0089092A" w14:paraId="1B4BC126" w14:textId="77777777">
      <w:pPr>
        <w:pStyle w:val="NoSpacing"/>
        <w:numPr>
          <w:ilvl w:val="0"/>
          <w:numId w:val="8"/>
        </w:numPr>
        <w:tabs>
          <w:tab w:val="left" w:pos="360"/>
        </w:tabs>
        <w:ind w:left="504"/>
        <w:rPr>
          <w:rFonts w:cs="Times New Roman"/>
        </w:rPr>
      </w:pPr>
      <w:r w:rsidRPr="00A03B6B">
        <w:rPr>
          <w:rFonts w:cs="Times New Roman"/>
        </w:rPr>
        <w:t>Goal 3: Reduce HIV-Related Disparities and Health Inequities</w:t>
      </w:r>
    </w:p>
    <w:p w:rsidR="00A03B6B" w:rsidRPr="00DD2EBA" w:rsidP="0089092A" w14:paraId="227745AC" w14:textId="5261B49A">
      <w:pPr>
        <w:pStyle w:val="NoSpacing"/>
        <w:numPr>
          <w:ilvl w:val="1"/>
          <w:numId w:val="8"/>
        </w:numPr>
        <w:tabs>
          <w:tab w:val="left" w:pos="360"/>
        </w:tabs>
        <w:ind w:left="648"/>
        <w:rPr>
          <w:rFonts w:cs="Times New Roman"/>
        </w:rPr>
      </w:pPr>
      <w:r w:rsidRPr="00DD2EBA">
        <w:rPr>
          <w:rFonts w:cs="Times New Roman"/>
        </w:rPr>
        <w:t xml:space="preserve">Objective 3.2 Reduce disparities in new HIV infections, in knowledge of status, and along the HIV care </w:t>
      </w:r>
      <w:r w:rsidRPr="00DD2EBA" w:rsidR="00475700">
        <w:rPr>
          <w:rFonts w:cs="Times New Roman"/>
        </w:rPr>
        <w:t>continuum.</w:t>
      </w:r>
    </w:p>
    <w:p w:rsidR="00826EDF" w:rsidP="0089092A" w14:paraId="417E11C8" w14:textId="77777777">
      <w:pPr>
        <w:pStyle w:val="NoSpacing"/>
        <w:tabs>
          <w:tab w:val="left" w:pos="360"/>
        </w:tabs>
        <w:rPr>
          <w:rFonts w:cs="Times New Roman"/>
        </w:rPr>
      </w:pPr>
    </w:p>
    <w:p w:rsidR="00A03B6B" w:rsidRPr="00A03B6B" w:rsidP="0089092A" w14:paraId="54B8A050" w14:textId="469551C6">
      <w:pPr>
        <w:pStyle w:val="NoSpacing"/>
        <w:tabs>
          <w:tab w:val="left" w:pos="360"/>
        </w:tabs>
        <w:rPr>
          <w:rFonts w:cs="Times New Roman"/>
        </w:rPr>
      </w:pPr>
      <w:r w:rsidRPr="00A03B6B">
        <w:rPr>
          <w:rFonts w:cs="Times New Roman"/>
        </w:rPr>
        <w:t>This project is also in alignment with the Prevent strategy of the U.S. Department of Health and Human Services (HHS) Ending the HIV Epidemic in the U.S. (EHE) initiative. The initiative aims to reduce new HIV infections in the U.S. by 90% by 2030 by scaling up four key HIV prevention and treatment strategies: Diagnose, Treat, Prevent</w:t>
      </w:r>
      <w:r w:rsidR="00826EDF">
        <w:rPr>
          <w:rFonts w:cs="Times New Roman"/>
        </w:rPr>
        <w:t>,</w:t>
      </w:r>
      <w:r w:rsidRPr="00A03B6B">
        <w:rPr>
          <w:rFonts w:cs="Times New Roman"/>
        </w:rPr>
        <w:t xml:space="preserve"> and Respond Quickly</w:t>
      </w:r>
      <w:r w:rsidRPr="00826EDF">
        <w:rPr>
          <w:rFonts w:cs="Times New Roman"/>
          <w:vertAlign w:val="superscript"/>
        </w:rPr>
        <w:t>1</w:t>
      </w:r>
      <w:r w:rsidR="00571A72">
        <w:rPr>
          <w:rFonts w:cs="Times New Roman"/>
          <w:vertAlign w:val="superscript"/>
        </w:rPr>
        <w:t>2</w:t>
      </w:r>
      <w:r w:rsidRPr="00A03B6B">
        <w:rPr>
          <w:rFonts w:cs="Times New Roman"/>
        </w:rPr>
        <w:t xml:space="preserve">. Increasing the number of persons with PrEP indications who initiate, adhere to, and persist with PrEP will help to accomplish the goals of EHE, which includes a pillar to prevent new HIV infections using HIV preexposure prophylaxis (PrEP). </w:t>
      </w:r>
    </w:p>
    <w:p w:rsidR="00A03B6B" w:rsidRPr="00A03B6B" w:rsidP="0089092A" w14:paraId="49EB0C2E" w14:textId="77777777">
      <w:pPr>
        <w:pStyle w:val="NoSpacing"/>
        <w:tabs>
          <w:tab w:val="left" w:pos="360"/>
        </w:tabs>
        <w:rPr>
          <w:rFonts w:cs="Times New Roman"/>
        </w:rPr>
      </w:pPr>
    </w:p>
    <w:p w:rsidR="00A03B6B" w:rsidRPr="00A03B6B" w:rsidP="0089092A" w14:paraId="593F28DC" w14:textId="77777777">
      <w:pPr>
        <w:pStyle w:val="NoSpacing"/>
        <w:tabs>
          <w:tab w:val="left" w:pos="360"/>
        </w:tabs>
        <w:rPr>
          <w:rFonts w:cs="Times New Roman"/>
        </w:rPr>
      </w:pPr>
      <w:r w:rsidRPr="00A03B6B">
        <w:rPr>
          <w:rFonts w:cs="Times New Roman"/>
        </w:rPr>
        <w:t xml:space="preserve">This project will involve interaction with human participants and intends to collect new individually identifiable data and biospecimens from the participants. This project is considered human subjects research and will be covered by the Paperwork Reduction Act. </w:t>
      </w:r>
    </w:p>
    <w:p w:rsidR="00A03B6B" w:rsidRPr="00A03B6B" w:rsidP="0089092A" w14:paraId="670F6C31" w14:textId="77777777">
      <w:pPr>
        <w:pStyle w:val="NoSpacing"/>
        <w:tabs>
          <w:tab w:val="left" w:pos="360"/>
        </w:tabs>
        <w:rPr>
          <w:rFonts w:cs="Times New Roman"/>
        </w:rPr>
      </w:pPr>
    </w:p>
    <w:p w:rsidR="00B52F87" w:rsidP="0089092A" w14:paraId="3C8D5510" w14:textId="55B67FB2">
      <w:pPr>
        <w:pStyle w:val="NoSpacing"/>
        <w:tabs>
          <w:tab w:val="left" w:pos="360"/>
        </w:tabs>
        <w:rPr>
          <w:rFonts w:cs="Times New Roman"/>
        </w:rPr>
      </w:pPr>
      <w:r w:rsidRPr="00A03B6B">
        <w:rPr>
          <w:rFonts w:cs="Times New Roman"/>
        </w:rPr>
        <w:t>The following section of the U.S. Federal Cod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 (</w:t>
      </w:r>
      <w:r w:rsidRPr="00A03B6B">
        <w:rPr>
          <w:rFonts w:cs="Times New Roman"/>
          <w:b/>
          <w:bCs/>
        </w:rPr>
        <w:t>Attachment 1</w:t>
      </w:r>
      <w:r w:rsidRPr="00A03B6B">
        <w:rPr>
          <w:rFonts w:cs="Times New Roman"/>
        </w:rPr>
        <w:t>)</w:t>
      </w:r>
    </w:p>
    <w:p w:rsidR="002C5246" w:rsidP="000A4126" w14:paraId="2CDE325C" w14:textId="6F671004">
      <w:pPr>
        <w:pStyle w:val="NoSpacing"/>
        <w:tabs>
          <w:tab w:val="left" w:pos="360"/>
        </w:tabs>
        <w:rPr>
          <w:rFonts w:cs="Times New Roman"/>
        </w:rPr>
      </w:pPr>
    </w:p>
    <w:p w:rsidR="002C5246" w:rsidP="000A4126" w14:paraId="5FDE6323" w14:textId="492BAF01">
      <w:pPr>
        <w:pStyle w:val="NoSpacing"/>
        <w:tabs>
          <w:tab w:val="left" w:pos="360"/>
        </w:tabs>
        <w:rPr>
          <w:rFonts w:cs="Times New Roman"/>
          <w:b/>
          <w:bCs/>
        </w:rPr>
      </w:pPr>
      <w:bookmarkStart w:id="5" w:name="Purpose2"/>
      <w:r w:rsidRPr="002C5246">
        <w:rPr>
          <w:rFonts w:cs="Times New Roman"/>
          <w:b/>
          <w:bCs/>
        </w:rPr>
        <w:t>2.</w:t>
      </w:r>
      <w:r w:rsidRPr="002C5246">
        <w:rPr>
          <w:rFonts w:cs="Times New Roman"/>
          <w:b/>
          <w:bCs/>
        </w:rPr>
        <w:tab/>
        <w:t>Purpose and Use of the Information Collection</w:t>
      </w:r>
      <w:bookmarkEnd w:id="5"/>
      <w:r w:rsidR="005F0E61">
        <w:rPr>
          <w:rFonts w:cs="Times New Roman"/>
          <w:b/>
          <w:bCs/>
        </w:rPr>
        <w:t xml:space="preserve"> </w:t>
      </w:r>
    </w:p>
    <w:p w:rsidR="002C5246" w:rsidP="0089092A" w14:paraId="48BA7E95" w14:textId="3596F192">
      <w:pPr>
        <w:pStyle w:val="NoSpacing"/>
        <w:tabs>
          <w:tab w:val="left" w:pos="360"/>
        </w:tabs>
        <w:rPr>
          <w:rFonts w:cs="Times New Roman"/>
          <w:b/>
          <w:bCs/>
        </w:rPr>
      </w:pPr>
    </w:p>
    <w:p w:rsidR="00877F5A" w:rsidRPr="00081ADA" w:rsidP="0089092A" w14:paraId="7839B233" w14:textId="6453EC1A">
      <w:pPr>
        <w:pStyle w:val="NoSpacing"/>
        <w:tabs>
          <w:tab w:val="left" w:pos="360"/>
        </w:tabs>
        <w:rPr>
          <w:rFonts w:cs="Times New Roman"/>
          <w:szCs w:val="24"/>
        </w:rPr>
      </w:pPr>
      <w:bookmarkStart w:id="6" w:name="_Hlk137650018"/>
      <w:bookmarkStart w:id="7" w:name="_Hlk126933340"/>
      <w:r w:rsidRPr="00081ADA">
        <w:rPr>
          <w:rFonts w:cs="Times New Roman"/>
          <w:szCs w:val="24"/>
        </w:rPr>
        <w:t>The purpose of the information collection is to understand men’s strategies to prevent HIV/STIs, including PrEP use and adherence, condom use, sexual risk-taking behavior, and substance-using behaviors. This study will also assess men’s use and preferences for prevention modalities</w:t>
      </w:r>
      <w:r w:rsidR="0089092A">
        <w:rPr>
          <w:rFonts w:cs="Times New Roman"/>
          <w:szCs w:val="24"/>
        </w:rPr>
        <w:t xml:space="preserve"> and their </w:t>
      </w:r>
      <w:r w:rsidRPr="00081ADA">
        <w:rPr>
          <w:rFonts w:cs="Times New Roman"/>
          <w:szCs w:val="24"/>
        </w:rPr>
        <w:t xml:space="preserve">awareness, knowledge, </w:t>
      </w:r>
      <w:r w:rsidRPr="00081ADA" w:rsidR="000E3667">
        <w:rPr>
          <w:rFonts w:cs="Times New Roman"/>
          <w:szCs w:val="24"/>
        </w:rPr>
        <w:t>beliefs,</w:t>
      </w:r>
      <w:r w:rsidRPr="00081ADA">
        <w:rPr>
          <w:rFonts w:cs="Times New Roman"/>
          <w:szCs w:val="24"/>
        </w:rPr>
        <w:t xml:space="preserve"> and perceptions of HIV/</w:t>
      </w:r>
      <w:r w:rsidR="00AF6F75">
        <w:rPr>
          <w:rFonts w:cs="Times New Roman"/>
          <w:szCs w:val="24"/>
        </w:rPr>
        <w:t>sexually transmitted disease (</w:t>
      </w:r>
      <w:r w:rsidRPr="00081ADA">
        <w:rPr>
          <w:rFonts w:cs="Times New Roman"/>
          <w:szCs w:val="24"/>
        </w:rPr>
        <w:t>STD</w:t>
      </w:r>
      <w:r w:rsidR="00AF6F75">
        <w:rPr>
          <w:rFonts w:cs="Times New Roman"/>
          <w:szCs w:val="24"/>
        </w:rPr>
        <w:t>)</w:t>
      </w:r>
      <w:r w:rsidRPr="00081ADA">
        <w:rPr>
          <w:rFonts w:cs="Times New Roman"/>
          <w:szCs w:val="24"/>
        </w:rPr>
        <w:t xml:space="preserve"> prevention products</w:t>
      </w:r>
      <w:r w:rsidR="0089092A">
        <w:rPr>
          <w:rFonts w:cs="Times New Roman"/>
          <w:szCs w:val="24"/>
        </w:rPr>
        <w:t xml:space="preserve">. </w:t>
      </w:r>
      <w:bookmarkEnd w:id="6"/>
      <w:r w:rsidR="0089092A">
        <w:rPr>
          <w:rFonts w:cs="Times New Roman"/>
          <w:szCs w:val="24"/>
        </w:rPr>
        <w:t xml:space="preserve">Additionally, this information collection will conduct </w:t>
      </w:r>
      <w:r w:rsidRPr="00081ADA">
        <w:rPr>
          <w:rFonts w:cs="Times New Roman"/>
          <w:szCs w:val="24"/>
        </w:rPr>
        <w:t>structured assessments of prevention messages to develop effective messaging to close identified prevention protection gaps in behavior.</w:t>
      </w:r>
    </w:p>
    <w:bookmarkEnd w:id="7"/>
    <w:p w:rsidR="00877F5A" w:rsidRPr="00081ADA" w:rsidP="0089092A" w14:paraId="4E49C729" w14:textId="77777777">
      <w:pPr>
        <w:pStyle w:val="NoSpacing"/>
        <w:tabs>
          <w:tab w:val="left" w:pos="360"/>
        </w:tabs>
        <w:rPr>
          <w:rFonts w:cs="Times New Roman"/>
          <w:szCs w:val="24"/>
        </w:rPr>
      </w:pPr>
    </w:p>
    <w:p w:rsidR="00E05427" w:rsidRPr="00081ADA" w:rsidP="0089092A" w14:paraId="27CF6AC9" w14:textId="4B6E81A1">
      <w:pPr>
        <w:pStyle w:val="NoSpacing"/>
        <w:tabs>
          <w:tab w:val="left" w:pos="360"/>
        </w:tabs>
        <w:rPr>
          <w:rFonts w:cs="Times New Roman"/>
          <w:szCs w:val="24"/>
        </w:rPr>
      </w:pPr>
      <w:r w:rsidRPr="00081ADA">
        <w:rPr>
          <w:rFonts w:cs="Times New Roman"/>
          <w:szCs w:val="24"/>
        </w:rPr>
        <w:t xml:space="preserve">This study will be carried out in three locations: </w:t>
      </w:r>
      <w:r w:rsidR="00AC4B1B">
        <w:rPr>
          <w:rFonts w:cs="Times New Roman"/>
          <w:szCs w:val="24"/>
        </w:rPr>
        <w:t>Chicago</w:t>
      </w:r>
      <w:r w:rsidRPr="00081ADA">
        <w:rPr>
          <w:rFonts w:cs="Times New Roman"/>
          <w:szCs w:val="24"/>
        </w:rPr>
        <w:t xml:space="preserve">, </w:t>
      </w:r>
      <w:r w:rsidR="00AC4B1B">
        <w:rPr>
          <w:rFonts w:cs="Times New Roman"/>
          <w:szCs w:val="24"/>
        </w:rPr>
        <w:t>Illinois</w:t>
      </w:r>
      <w:r w:rsidRPr="00081ADA">
        <w:rPr>
          <w:rFonts w:cs="Times New Roman"/>
          <w:szCs w:val="24"/>
        </w:rPr>
        <w:t xml:space="preserve">; San Diego, California; and Atlanta, Georgia. </w:t>
      </w:r>
      <w:r w:rsidRPr="00081ADA">
        <w:rPr>
          <w:rFonts w:cs="Times New Roman"/>
          <w:szCs w:val="24"/>
        </w:rPr>
        <w:t xml:space="preserve">The awardee of the cooperative agreement, Emory University, and their partners, University of </w:t>
      </w:r>
      <w:r w:rsidR="00AC4B1B">
        <w:rPr>
          <w:rFonts w:cs="Times New Roman"/>
          <w:szCs w:val="24"/>
        </w:rPr>
        <w:t>Chicago</w:t>
      </w:r>
      <w:r w:rsidRPr="00081ADA">
        <w:rPr>
          <w:rFonts w:cs="Times New Roman"/>
          <w:szCs w:val="24"/>
        </w:rPr>
        <w:t xml:space="preserve">, and San Diego State University, will be responsible for collecting all data for this study. Biospecimens collected during the study will be </w:t>
      </w:r>
      <w:r w:rsidRPr="00081ADA" w:rsidR="00A31F3C">
        <w:rPr>
          <w:rFonts w:cs="Times New Roman"/>
          <w:szCs w:val="24"/>
        </w:rPr>
        <w:t xml:space="preserve">processed by Molecular Testing Labs (MTL, Vancouver, Oregon), a </w:t>
      </w:r>
      <w:r w:rsidR="00006C01">
        <w:rPr>
          <w:rFonts w:cs="Times New Roman"/>
          <w:szCs w:val="24"/>
        </w:rPr>
        <w:t xml:space="preserve">Clinical Laboratory Improvement </w:t>
      </w:r>
      <w:r w:rsidR="0053413F">
        <w:rPr>
          <w:rFonts w:cs="Times New Roman"/>
          <w:szCs w:val="24"/>
        </w:rPr>
        <w:t xml:space="preserve">Amendments </w:t>
      </w:r>
      <w:r w:rsidR="00FF3D34">
        <w:rPr>
          <w:rFonts w:cs="Times New Roman"/>
          <w:szCs w:val="24"/>
        </w:rPr>
        <w:t>(</w:t>
      </w:r>
      <w:r w:rsidRPr="00081ADA" w:rsidR="00A31F3C">
        <w:rPr>
          <w:rFonts w:cs="Times New Roman"/>
          <w:szCs w:val="24"/>
        </w:rPr>
        <w:t>CLIA</w:t>
      </w:r>
      <w:r w:rsidR="00FF3D34">
        <w:rPr>
          <w:rFonts w:cs="Times New Roman"/>
          <w:szCs w:val="24"/>
        </w:rPr>
        <w:t>)</w:t>
      </w:r>
      <w:r w:rsidR="00475700">
        <w:rPr>
          <w:rFonts w:cs="Times New Roman"/>
          <w:szCs w:val="24"/>
        </w:rPr>
        <w:t xml:space="preserve"> </w:t>
      </w:r>
      <w:r w:rsidRPr="00081ADA" w:rsidR="00A31F3C">
        <w:rPr>
          <w:rFonts w:cs="Times New Roman"/>
          <w:szCs w:val="24"/>
        </w:rPr>
        <w:t>certified laboratory that has worked with the awardee to develop standard procedures for urethral, rectal, and pharyngeal gonorrhea/chlamydia and syphilis.</w:t>
      </w:r>
      <w:r w:rsidRPr="00081ADA">
        <w:rPr>
          <w:rFonts w:cs="Times New Roman"/>
          <w:szCs w:val="24"/>
        </w:rPr>
        <w:t xml:space="preserve"> Data collection will take place over three years following </w:t>
      </w:r>
      <w:r w:rsidR="00F50456">
        <w:rPr>
          <w:rFonts w:cs="Times New Roman"/>
          <w:szCs w:val="24"/>
        </w:rPr>
        <w:t>United States Office of Management and Budget (</w:t>
      </w:r>
      <w:r w:rsidRPr="00081ADA">
        <w:rPr>
          <w:rFonts w:cs="Times New Roman"/>
          <w:szCs w:val="24"/>
        </w:rPr>
        <w:t>OMB</w:t>
      </w:r>
      <w:r w:rsidR="00F50456">
        <w:rPr>
          <w:rFonts w:cs="Times New Roman"/>
          <w:szCs w:val="24"/>
        </w:rPr>
        <w:t>)</w:t>
      </w:r>
      <w:r w:rsidRPr="00081ADA">
        <w:rPr>
          <w:rFonts w:cs="Times New Roman"/>
          <w:szCs w:val="24"/>
        </w:rPr>
        <w:t xml:space="preserve"> approval. </w:t>
      </w:r>
    </w:p>
    <w:p w:rsidR="000D3362" w:rsidRPr="00081ADA" w:rsidP="0089092A" w14:paraId="548C1A12" w14:textId="1DD10460">
      <w:pPr>
        <w:pStyle w:val="NoSpacing"/>
        <w:tabs>
          <w:tab w:val="left" w:pos="360"/>
        </w:tabs>
        <w:rPr>
          <w:rFonts w:cs="Times New Roman"/>
          <w:szCs w:val="24"/>
        </w:rPr>
      </w:pPr>
    </w:p>
    <w:p w:rsidR="000D3362" w:rsidRPr="00081ADA" w:rsidP="0089092A" w14:paraId="76A19690" w14:textId="4117143B">
      <w:pPr>
        <w:pStyle w:val="NoSpacing"/>
        <w:tabs>
          <w:tab w:val="left" w:pos="360"/>
        </w:tabs>
        <w:rPr>
          <w:rFonts w:cs="Times New Roman"/>
          <w:szCs w:val="24"/>
        </w:rPr>
      </w:pPr>
      <w:r w:rsidRPr="00081ADA">
        <w:rPr>
          <w:rFonts w:cs="Times New Roman"/>
          <w:szCs w:val="24"/>
        </w:rPr>
        <w:t xml:space="preserve">This study has four </w:t>
      </w:r>
      <w:r w:rsidRPr="00081ADA" w:rsidR="00C46ABE">
        <w:rPr>
          <w:rFonts w:cs="Times New Roman"/>
          <w:szCs w:val="24"/>
        </w:rPr>
        <w:t>objectives</w:t>
      </w:r>
      <w:r w:rsidRPr="00081ADA" w:rsidR="0072407F">
        <w:rPr>
          <w:rFonts w:cs="Times New Roman"/>
          <w:szCs w:val="24"/>
        </w:rPr>
        <w:t>:</w:t>
      </w:r>
    </w:p>
    <w:p w:rsidR="0072407F" w:rsidRPr="00081ADA" w:rsidP="0089092A" w14:paraId="4295F6C0" w14:textId="3E0ADFF4">
      <w:pPr>
        <w:pStyle w:val="NoSpacing"/>
        <w:tabs>
          <w:tab w:val="left" w:pos="360"/>
        </w:tabs>
        <w:rPr>
          <w:rFonts w:cs="Times New Roman"/>
          <w:szCs w:val="24"/>
        </w:rPr>
      </w:pPr>
    </w:p>
    <w:p w:rsidR="00866228" w:rsidRPr="00081ADA" w:rsidP="0089092A" w14:paraId="52B65B47" w14:textId="458B7EE4">
      <w:pPr>
        <w:numPr>
          <w:ilvl w:val="0"/>
          <w:numId w:val="7"/>
        </w:numPr>
        <w:contextualSpacing/>
        <w:rPr>
          <w:bCs/>
          <w:szCs w:val="24"/>
        </w:rPr>
      </w:pPr>
      <w:r w:rsidRPr="00081ADA">
        <w:rPr>
          <w:bCs/>
          <w:szCs w:val="24"/>
        </w:rPr>
        <w:t xml:space="preserve">To assess patterns in the use of available HIV prevention interventions (e.g., PrEP, condoms, prevention messaging) over time in a racially/ethnically </w:t>
      </w:r>
      <w:r w:rsidR="00EC4BC4">
        <w:rPr>
          <w:bCs/>
          <w:szCs w:val="24"/>
        </w:rPr>
        <w:t>varied</w:t>
      </w:r>
      <w:r w:rsidRPr="00081ADA">
        <w:rPr>
          <w:bCs/>
          <w:szCs w:val="24"/>
        </w:rPr>
        <w:t xml:space="preserve"> community-based sample of MSM three U.S. cities.  </w:t>
      </w:r>
    </w:p>
    <w:p w:rsidR="00866228" w:rsidRPr="00081ADA" w:rsidP="0089092A" w14:paraId="38D894A6" w14:textId="77777777">
      <w:pPr>
        <w:numPr>
          <w:ilvl w:val="0"/>
          <w:numId w:val="7"/>
        </w:numPr>
        <w:contextualSpacing/>
        <w:rPr>
          <w:bCs/>
          <w:szCs w:val="24"/>
        </w:rPr>
      </w:pPr>
      <w:r w:rsidRPr="00081ADA">
        <w:rPr>
          <w:bCs/>
          <w:szCs w:val="24"/>
        </w:rPr>
        <w:t>To assess HIV and STI infection and the association with type of prevention intervention among HIV-negative MSM during a transformational era with the availability of biomedical HIV prevention interventions.</w:t>
      </w:r>
    </w:p>
    <w:p w:rsidR="00866228" w:rsidRPr="00081ADA" w:rsidP="0089092A" w14:paraId="67CB86AF" w14:textId="77777777">
      <w:pPr>
        <w:numPr>
          <w:ilvl w:val="0"/>
          <w:numId w:val="7"/>
        </w:numPr>
        <w:contextualSpacing/>
        <w:rPr>
          <w:bCs/>
          <w:szCs w:val="24"/>
        </w:rPr>
      </w:pPr>
      <w:r w:rsidRPr="00081ADA">
        <w:rPr>
          <w:bCs/>
          <w:szCs w:val="24"/>
        </w:rPr>
        <w:t>To develop and test HIV and STI prevention messages during a transformational era with the availability of biomedical HIV prevention interventions.</w:t>
      </w:r>
    </w:p>
    <w:p w:rsidR="00866228" w:rsidP="0089092A" w14:paraId="423E7A11" w14:textId="577B0084">
      <w:pPr>
        <w:numPr>
          <w:ilvl w:val="0"/>
          <w:numId w:val="7"/>
        </w:numPr>
        <w:contextualSpacing/>
        <w:rPr>
          <w:bCs/>
          <w:szCs w:val="24"/>
        </w:rPr>
      </w:pPr>
      <w:r w:rsidRPr="00081ADA">
        <w:rPr>
          <w:bCs/>
          <w:szCs w:val="24"/>
        </w:rPr>
        <w:t xml:space="preserve">To generate rapid reports following each wave of quantitative and qualitative assessment that include key study findings, HIV prevention trends, and recommendations for public health messaging and behavioral interventions that can be used to guide HIV prevention interventions. </w:t>
      </w:r>
    </w:p>
    <w:p w:rsidR="0089092A" w:rsidRPr="00081ADA" w:rsidP="0089092A" w14:paraId="24CFADDC" w14:textId="77777777">
      <w:pPr>
        <w:contextualSpacing/>
        <w:rPr>
          <w:bCs/>
          <w:szCs w:val="24"/>
        </w:rPr>
      </w:pPr>
    </w:p>
    <w:p w:rsidR="0015320C" w:rsidP="0089092A" w14:paraId="534D162D" w14:textId="54E61384">
      <w:pPr>
        <w:pStyle w:val="NoSpacing"/>
        <w:tabs>
          <w:tab w:val="left" w:pos="360"/>
        </w:tabs>
        <w:rPr>
          <w:rFonts w:cs="Times New Roman"/>
          <w:szCs w:val="24"/>
        </w:rPr>
      </w:pPr>
      <w:r w:rsidRPr="00081ADA">
        <w:rPr>
          <w:rFonts w:cs="Times New Roman"/>
          <w:szCs w:val="24"/>
        </w:rPr>
        <w:t xml:space="preserve">To achieve the </w:t>
      </w:r>
      <w:r w:rsidRPr="00081ADA" w:rsidR="00C1322F">
        <w:rPr>
          <w:rFonts w:cs="Times New Roman"/>
          <w:szCs w:val="24"/>
        </w:rPr>
        <w:t xml:space="preserve">objectives of this data collection, a cohort of 1275 MSM in Atlanta, </w:t>
      </w:r>
      <w:r w:rsidR="00AC4B1B">
        <w:rPr>
          <w:rFonts w:cs="Times New Roman"/>
          <w:szCs w:val="24"/>
        </w:rPr>
        <w:t>Chicago</w:t>
      </w:r>
      <w:r w:rsidRPr="00081ADA" w:rsidR="00C1322F">
        <w:rPr>
          <w:rFonts w:cs="Times New Roman"/>
          <w:szCs w:val="24"/>
        </w:rPr>
        <w:t xml:space="preserve">, and San Diego </w:t>
      </w:r>
      <w:r w:rsidRPr="00081ADA" w:rsidR="003F4C7D">
        <w:rPr>
          <w:rFonts w:cs="Times New Roman"/>
          <w:szCs w:val="24"/>
        </w:rPr>
        <w:t>(425 from each city)</w:t>
      </w:r>
      <w:r w:rsidR="0089092A">
        <w:rPr>
          <w:rFonts w:cs="Times New Roman"/>
          <w:szCs w:val="24"/>
        </w:rPr>
        <w:t>,</w:t>
      </w:r>
      <w:r w:rsidRPr="00081ADA" w:rsidR="003F4C7D">
        <w:rPr>
          <w:rFonts w:cs="Times New Roman"/>
          <w:szCs w:val="24"/>
        </w:rPr>
        <w:t xml:space="preserve"> </w:t>
      </w:r>
      <w:r w:rsidRPr="00081ADA" w:rsidR="00C1322F">
        <w:rPr>
          <w:rFonts w:cs="Times New Roman"/>
          <w:szCs w:val="24"/>
        </w:rPr>
        <w:t xml:space="preserve">will be recruited to the study and then assessed over 24 months (2 years). </w:t>
      </w:r>
      <w:r w:rsidR="005C1013">
        <w:rPr>
          <w:rFonts w:cs="Times New Roman"/>
          <w:szCs w:val="24"/>
        </w:rPr>
        <w:t xml:space="preserve">We will use recruitment controls to ensure </w:t>
      </w:r>
      <w:r w:rsidRPr="0015320C">
        <w:rPr>
          <w:rFonts w:cs="Times New Roman"/>
          <w:szCs w:val="24"/>
        </w:rPr>
        <w:t>60% of participants will be PrEP users at baseline, and 40% will not be using PrEP. The purpose of this is to have a broader representation of MSM than only PrEP users</w:t>
      </w:r>
      <w:r w:rsidR="0089092A">
        <w:rPr>
          <w:rFonts w:cs="Times New Roman"/>
          <w:szCs w:val="24"/>
        </w:rPr>
        <w:t xml:space="preserve"> and</w:t>
      </w:r>
      <w:r w:rsidRPr="0015320C">
        <w:rPr>
          <w:rFonts w:cs="Times New Roman"/>
          <w:szCs w:val="24"/>
        </w:rPr>
        <w:t xml:space="preserve"> </w:t>
      </w:r>
      <w:r w:rsidR="0089092A">
        <w:rPr>
          <w:rFonts w:cs="Times New Roman"/>
          <w:szCs w:val="24"/>
        </w:rPr>
        <w:t>to</w:t>
      </w:r>
      <w:r w:rsidRPr="0015320C">
        <w:rPr>
          <w:rFonts w:cs="Times New Roman"/>
          <w:szCs w:val="24"/>
        </w:rPr>
        <w:t xml:space="preserve"> better understand PrEP uptake, adherence, persistence, and gaps in prevention protection over time as new modalities of PrEP </w:t>
      </w:r>
      <w:r w:rsidR="0089092A">
        <w:rPr>
          <w:rFonts w:cs="Times New Roman"/>
          <w:szCs w:val="24"/>
        </w:rPr>
        <w:t>are introduced</w:t>
      </w:r>
      <w:r w:rsidRPr="0015320C">
        <w:rPr>
          <w:rFonts w:cs="Times New Roman"/>
          <w:szCs w:val="24"/>
        </w:rPr>
        <w:t xml:space="preserve">. </w:t>
      </w:r>
      <w:r w:rsidR="0089092A">
        <w:rPr>
          <w:rFonts w:cs="Times New Roman"/>
          <w:szCs w:val="24"/>
        </w:rPr>
        <w:t>Additionally</w:t>
      </w:r>
      <w:r w:rsidRPr="0015320C">
        <w:rPr>
          <w:rFonts w:cs="Times New Roman"/>
          <w:szCs w:val="24"/>
        </w:rPr>
        <w:t xml:space="preserve">, we will oversample Black and Hispanic MSM so that a minimum of 30% each are represented in the cohort sample. </w:t>
      </w:r>
    </w:p>
    <w:p w:rsidR="0015320C" w:rsidP="0089092A" w14:paraId="132AB0C3" w14:textId="77777777">
      <w:pPr>
        <w:pStyle w:val="NoSpacing"/>
        <w:tabs>
          <w:tab w:val="left" w:pos="360"/>
        </w:tabs>
        <w:rPr>
          <w:rFonts w:cs="Times New Roman"/>
          <w:szCs w:val="24"/>
        </w:rPr>
      </w:pPr>
    </w:p>
    <w:p w:rsidR="0072407F" w:rsidRPr="00081ADA" w:rsidP="0089092A" w14:paraId="2C4A1D48" w14:textId="214428CD">
      <w:pPr>
        <w:pStyle w:val="NoSpacing"/>
        <w:tabs>
          <w:tab w:val="left" w:pos="360"/>
        </w:tabs>
        <w:rPr>
          <w:rFonts w:cs="Times New Roman"/>
          <w:szCs w:val="24"/>
        </w:rPr>
      </w:pPr>
      <w:r w:rsidRPr="00081ADA">
        <w:rPr>
          <w:rFonts w:cs="Times New Roman"/>
          <w:szCs w:val="24"/>
        </w:rPr>
        <w:t>We will recruit MSM participants in-person, using posted flyers and online advertisements (</w:t>
      </w:r>
      <w:r w:rsidRPr="00081ADA">
        <w:rPr>
          <w:rFonts w:cs="Times New Roman"/>
          <w:b/>
          <w:bCs/>
          <w:szCs w:val="24"/>
        </w:rPr>
        <w:t>Attachment</w:t>
      </w:r>
      <w:r w:rsidRPr="00081ADA" w:rsidR="008564CC">
        <w:rPr>
          <w:rFonts w:cs="Times New Roman"/>
          <w:b/>
          <w:bCs/>
          <w:szCs w:val="24"/>
        </w:rPr>
        <w:t xml:space="preserve"> 3</w:t>
      </w:r>
      <w:r w:rsidRPr="00081ADA" w:rsidR="008564CC">
        <w:rPr>
          <w:rFonts w:cs="Times New Roman"/>
          <w:szCs w:val="24"/>
        </w:rPr>
        <w:t xml:space="preserve">). </w:t>
      </w:r>
      <w:r w:rsidRPr="00081ADA" w:rsidR="00A54019">
        <w:rPr>
          <w:rFonts w:cs="Times New Roman"/>
          <w:szCs w:val="24"/>
        </w:rPr>
        <w:t xml:space="preserve">Our primary recruitment source will be through online targeted advertisements to adult men in the three metropolitan areas, including social media channels, such as Facebook, Instagram or Snapchat, </w:t>
      </w:r>
      <w:r w:rsidRPr="00081ADA" w:rsidR="005078F5">
        <w:rPr>
          <w:rFonts w:cs="Times New Roman"/>
          <w:szCs w:val="24"/>
        </w:rPr>
        <w:t>Grindr,</w:t>
      </w:r>
      <w:r w:rsidRPr="00081ADA" w:rsidR="00A54019">
        <w:rPr>
          <w:rFonts w:cs="Times New Roman"/>
          <w:szCs w:val="24"/>
        </w:rPr>
        <w:t xml:space="preserve"> or other dating apps.</w:t>
      </w:r>
      <w:r w:rsidRPr="00081ADA" w:rsidR="005078F5">
        <w:rPr>
          <w:rFonts w:cs="Times New Roman"/>
          <w:szCs w:val="24"/>
        </w:rPr>
        <w:t xml:space="preserve"> Additionally, recruitment will be done through referrals from local clinics and community-based organizations. These organizations may provide palm cards or QR codes for interested participants to reach the eligibility screening </w:t>
      </w:r>
      <w:r w:rsidR="000B7FE2">
        <w:rPr>
          <w:rFonts w:cs="Times New Roman"/>
          <w:szCs w:val="24"/>
        </w:rPr>
        <w:t>assessment</w:t>
      </w:r>
      <w:r w:rsidRPr="00081ADA" w:rsidR="005078F5">
        <w:rPr>
          <w:rFonts w:cs="Times New Roman"/>
          <w:szCs w:val="24"/>
        </w:rPr>
        <w:t>.</w:t>
      </w:r>
    </w:p>
    <w:p w:rsidR="002C5246" w:rsidRPr="00081ADA" w:rsidP="0089092A" w14:paraId="668AB597" w14:textId="726548E1">
      <w:pPr>
        <w:pStyle w:val="NoSpacing"/>
        <w:tabs>
          <w:tab w:val="left" w:pos="360"/>
        </w:tabs>
        <w:rPr>
          <w:rFonts w:cs="Times New Roman"/>
          <w:szCs w:val="24"/>
        </w:rPr>
      </w:pPr>
    </w:p>
    <w:p w:rsidR="00C41606" w:rsidRPr="00081ADA" w:rsidP="0089092A" w14:paraId="3A128E21" w14:textId="127F81E7">
      <w:pPr>
        <w:pStyle w:val="ListParagraph"/>
        <w:spacing w:after="0" w:line="240" w:lineRule="auto"/>
        <w:ind w:left="0"/>
        <w:contextualSpacing w:val="0"/>
        <w:rPr>
          <w:rFonts w:ascii="Times New Roman" w:hAnsi="Times New Roman"/>
          <w:sz w:val="24"/>
          <w:szCs w:val="24"/>
          <w:lang w:val="en-US"/>
        </w:rPr>
      </w:pPr>
      <w:r w:rsidRPr="00081ADA">
        <w:rPr>
          <w:rFonts w:ascii="Times New Roman" w:hAnsi="Times New Roman"/>
          <w:sz w:val="24"/>
          <w:szCs w:val="24"/>
        </w:rPr>
        <w:t xml:space="preserve">Potential participants recruited online or through referrals will be </w:t>
      </w:r>
      <w:r w:rsidR="00184745">
        <w:rPr>
          <w:rFonts w:ascii="Times New Roman" w:hAnsi="Times New Roman"/>
          <w:sz w:val="24"/>
          <w:szCs w:val="24"/>
          <w:lang w:val="en-US"/>
        </w:rPr>
        <w:t>directed</w:t>
      </w:r>
      <w:r w:rsidRPr="00081ADA">
        <w:rPr>
          <w:rFonts w:ascii="Times New Roman" w:hAnsi="Times New Roman"/>
          <w:sz w:val="24"/>
          <w:szCs w:val="24"/>
        </w:rPr>
        <w:t xml:space="preserve"> to an online study page that will first ask for </w:t>
      </w:r>
      <w:r w:rsidR="002170E3">
        <w:rPr>
          <w:rFonts w:ascii="Times New Roman" w:hAnsi="Times New Roman"/>
          <w:sz w:val="24"/>
          <w:szCs w:val="24"/>
          <w:lang w:val="en-US"/>
        </w:rPr>
        <w:t xml:space="preserve">verbal </w:t>
      </w:r>
      <w:r w:rsidRPr="00081ADA">
        <w:rPr>
          <w:rFonts w:ascii="Times New Roman" w:hAnsi="Times New Roman"/>
          <w:sz w:val="24"/>
          <w:szCs w:val="24"/>
        </w:rPr>
        <w:t>consent to complete the eligibility screener</w:t>
      </w:r>
      <w:r w:rsidRPr="00081ADA" w:rsidR="00E2269C">
        <w:rPr>
          <w:rFonts w:ascii="Times New Roman" w:hAnsi="Times New Roman"/>
          <w:sz w:val="24"/>
          <w:szCs w:val="24"/>
          <w:lang w:val="en-US"/>
        </w:rPr>
        <w:t xml:space="preserve"> (</w:t>
      </w:r>
      <w:r w:rsidRPr="00081ADA" w:rsidR="00E2269C">
        <w:rPr>
          <w:rFonts w:ascii="Times New Roman" w:hAnsi="Times New Roman"/>
          <w:b/>
          <w:bCs/>
          <w:sz w:val="24"/>
          <w:szCs w:val="24"/>
          <w:lang w:val="en-US"/>
        </w:rPr>
        <w:t>Attachment 4a</w:t>
      </w:r>
      <w:r w:rsidRPr="00081ADA" w:rsidR="00E2269C">
        <w:rPr>
          <w:rFonts w:ascii="Times New Roman" w:hAnsi="Times New Roman"/>
          <w:sz w:val="24"/>
          <w:szCs w:val="24"/>
          <w:lang w:val="en-US"/>
        </w:rPr>
        <w:t>)</w:t>
      </w:r>
      <w:r w:rsidRPr="00081ADA">
        <w:rPr>
          <w:rFonts w:ascii="Times New Roman" w:hAnsi="Times New Roman"/>
          <w:sz w:val="24"/>
          <w:szCs w:val="24"/>
        </w:rPr>
        <w:t>. Those determined to not be eligible would be offered additional resources for HIV or STI testing or other resources upon request.</w:t>
      </w:r>
      <w:r w:rsidR="00D93673">
        <w:rPr>
          <w:rFonts w:ascii="Times New Roman" w:hAnsi="Times New Roman"/>
          <w:sz w:val="24"/>
          <w:szCs w:val="24"/>
          <w:lang w:val="en-US"/>
        </w:rPr>
        <w:t xml:space="preserve"> After completing the screener</w:t>
      </w:r>
      <w:r w:rsidRPr="00081ADA" w:rsidR="00820496">
        <w:rPr>
          <w:rFonts w:ascii="Times New Roman" w:hAnsi="Times New Roman"/>
          <w:sz w:val="24"/>
          <w:szCs w:val="24"/>
          <w:lang w:val="en-US"/>
        </w:rPr>
        <w:t xml:space="preserve">, </w:t>
      </w:r>
      <w:r w:rsidR="00D93673">
        <w:rPr>
          <w:rFonts w:ascii="Times New Roman" w:hAnsi="Times New Roman"/>
          <w:sz w:val="24"/>
          <w:szCs w:val="24"/>
          <w:lang w:val="en-US"/>
        </w:rPr>
        <w:t xml:space="preserve">eligible </w:t>
      </w:r>
      <w:r w:rsidRPr="00081ADA" w:rsidR="00820496">
        <w:rPr>
          <w:rFonts w:ascii="Times New Roman" w:hAnsi="Times New Roman"/>
          <w:sz w:val="24"/>
          <w:szCs w:val="24"/>
          <w:lang w:val="en-US"/>
        </w:rPr>
        <w:t>participants</w:t>
      </w:r>
      <w:r w:rsidRPr="00081ADA" w:rsidR="000209A2">
        <w:rPr>
          <w:rFonts w:ascii="Times New Roman" w:hAnsi="Times New Roman"/>
          <w:sz w:val="24"/>
          <w:szCs w:val="24"/>
        </w:rPr>
        <w:t xml:space="preserve"> will</w:t>
      </w:r>
      <w:r w:rsidRPr="00081ADA" w:rsidR="008D7B27">
        <w:rPr>
          <w:rFonts w:ascii="Times New Roman" w:hAnsi="Times New Roman"/>
          <w:sz w:val="24"/>
          <w:szCs w:val="24"/>
          <w:lang w:val="en-US"/>
        </w:rPr>
        <w:t xml:space="preserve"> </w:t>
      </w:r>
      <w:r w:rsidRPr="00081ADA" w:rsidR="00F56F99">
        <w:rPr>
          <w:rFonts w:ascii="Times New Roman" w:hAnsi="Times New Roman"/>
          <w:sz w:val="24"/>
          <w:szCs w:val="24"/>
          <w:lang w:val="en-US"/>
        </w:rPr>
        <w:t xml:space="preserve">be </w:t>
      </w:r>
      <w:r w:rsidRPr="00081ADA" w:rsidR="000209A2">
        <w:rPr>
          <w:rFonts w:ascii="Times New Roman" w:hAnsi="Times New Roman"/>
          <w:sz w:val="24"/>
          <w:szCs w:val="24"/>
        </w:rPr>
        <w:t xml:space="preserve">asked to </w:t>
      </w:r>
      <w:r w:rsidRPr="00081ADA" w:rsidR="00A44916">
        <w:rPr>
          <w:rFonts w:ascii="Times New Roman" w:hAnsi="Times New Roman"/>
          <w:sz w:val="24"/>
          <w:szCs w:val="24"/>
          <w:lang w:val="en-US"/>
        </w:rPr>
        <w:t>provide contact information (</w:t>
      </w:r>
      <w:r w:rsidRPr="00081ADA" w:rsidR="00A44916">
        <w:rPr>
          <w:rFonts w:ascii="Times New Roman" w:hAnsi="Times New Roman"/>
          <w:b/>
          <w:bCs/>
          <w:sz w:val="24"/>
          <w:szCs w:val="24"/>
          <w:lang w:val="en-US"/>
        </w:rPr>
        <w:t>Attachment</w:t>
      </w:r>
      <w:r w:rsidR="00375E11">
        <w:rPr>
          <w:rFonts w:ascii="Times New Roman" w:hAnsi="Times New Roman"/>
          <w:b/>
          <w:bCs/>
          <w:sz w:val="24"/>
          <w:szCs w:val="24"/>
          <w:lang w:val="en-US"/>
        </w:rPr>
        <w:t xml:space="preserve"> 4b</w:t>
      </w:r>
      <w:r w:rsidRPr="00081ADA" w:rsidR="00A44916">
        <w:rPr>
          <w:rFonts w:ascii="Times New Roman" w:hAnsi="Times New Roman"/>
          <w:sz w:val="24"/>
          <w:szCs w:val="24"/>
          <w:lang w:val="en-US"/>
        </w:rPr>
        <w:t>)</w:t>
      </w:r>
      <w:r w:rsidR="00237B79">
        <w:rPr>
          <w:rFonts w:ascii="Times New Roman" w:hAnsi="Times New Roman"/>
          <w:sz w:val="24"/>
          <w:szCs w:val="24"/>
          <w:lang w:val="en-US"/>
        </w:rPr>
        <w:t>, Staff will contact the participant and set up a virtual enrollment visit</w:t>
      </w:r>
      <w:r w:rsidR="001879C8">
        <w:rPr>
          <w:rFonts w:ascii="Times New Roman" w:hAnsi="Times New Roman"/>
          <w:sz w:val="24"/>
          <w:szCs w:val="24"/>
          <w:lang w:val="en-US"/>
        </w:rPr>
        <w:t xml:space="preserve">. </w:t>
      </w:r>
      <w:r w:rsidR="00B236AD">
        <w:rPr>
          <w:rFonts w:ascii="Times New Roman" w:hAnsi="Times New Roman"/>
          <w:sz w:val="24"/>
          <w:szCs w:val="24"/>
          <w:lang w:val="en-US"/>
        </w:rPr>
        <w:t xml:space="preserve">The visit will take place a secure </w:t>
      </w:r>
      <w:r w:rsidR="007F022D">
        <w:rPr>
          <w:rFonts w:ascii="Times New Roman" w:hAnsi="Times New Roman"/>
          <w:sz w:val="24"/>
          <w:szCs w:val="24"/>
          <w:lang w:val="en-US"/>
        </w:rPr>
        <w:t>Health Insurance Portability and Accountability Act (</w:t>
      </w:r>
      <w:r w:rsidR="00B236AD">
        <w:rPr>
          <w:rFonts w:ascii="Times New Roman" w:hAnsi="Times New Roman"/>
          <w:sz w:val="24"/>
          <w:szCs w:val="24"/>
          <w:lang w:val="en-US"/>
        </w:rPr>
        <w:t>HIPAA</w:t>
      </w:r>
      <w:r w:rsidR="007F022D">
        <w:rPr>
          <w:rFonts w:ascii="Times New Roman" w:hAnsi="Times New Roman"/>
          <w:sz w:val="24"/>
          <w:szCs w:val="24"/>
          <w:lang w:val="en-US"/>
        </w:rPr>
        <w:t>)</w:t>
      </w:r>
      <w:r w:rsidR="00475700">
        <w:rPr>
          <w:rFonts w:ascii="Times New Roman" w:hAnsi="Times New Roman"/>
          <w:sz w:val="24"/>
          <w:szCs w:val="24"/>
          <w:lang w:val="en-US"/>
        </w:rPr>
        <w:t xml:space="preserve"> </w:t>
      </w:r>
      <w:r w:rsidR="00B236AD">
        <w:rPr>
          <w:rFonts w:ascii="Times New Roman" w:hAnsi="Times New Roman"/>
          <w:sz w:val="24"/>
          <w:szCs w:val="24"/>
          <w:lang w:val="en-US"/>
        </w:rPr>
        <w:t xml:space="preserve">compliant </w:t>
      </w:r>
      <w:r w:rsidR="0016726C">
        <w:rPr>
          <w:rFonts w:ascii="Times New Roman" w:hAnsi="Times New Roman"/>
          <w:sz w:val="24"/>
          <w:szCs w:val="24"/>
          <w:lang w:val="en-US"/>
        </w:rPr>
        <w:t xml:space="preserve">video conference platform (Zoom). </w:t>
      </w:r>
      <w:r w:rsidR="001879C8">
        <w:rPr>
          <w:rFonts w:ascii="Times New Roman" w:hAnsi="Times New Roman"/>
          <w:sz w:val="24"/>
          <w:szCs w:val="24"/>
          <w:lang w:val="en-US"/>
        </w:rPr>
        <w:t>During the enrollment visit</w:t>
      </w:r>
      <w:r w:rsidR="00461A86">
        <w:rPr>
          <w:rFonts w:ascii="Times New Roman" w:hAnsi="Times New Roman"/>
          <w:sz w:val="24"/>
          <w:szCs w:val="24"/>
          <w:lang w:val="en-US"/>
        </w:rPr>
        <w:t xml:space="preserve">, staff will </w:t>
      </w:r>
      <w:r w:rsidR="00975938">
        <w:rPr>
          <w:rFonts w:ascii="Times New Roman" w:hAnsi="Times New Roman"/>
          <w:sz w:val="24"/>
          <w:szCs w:val="24"/>
          <w:lang w:val="en-US"/>
        </w:rPr>
        <w:t>re</w:t>
      </w:r>
      <w:r w:rsidR="00A72845">
        <w:rPr>
          <w:rFonts w:ascii="Times New Roman" w:hAnsi="Times New Roman"/>
          <w:sz w:val="24"/>
          <w:szCs w:val="24"/>
          <w:lang w:val="en-US"/>
        </w:rPr>
        <w:t>-</w:t>
      </w:r>
      <w:r w:rsidR="00461A86">
        <w:rPr>
          <w:rFonts w:ascii="Times New Roman" w:hAnsi="Times New Roman"/>
          <w:sz w:val="24"/>
          <w:szCs w:val="24"/>
          <w:lang w:val="en-US"/>
        </w:rPr>
        <w:t>screen participants for eligibility</w:t>
      </w:r>
      <w:r w:rsidR="00A72845">
        <w:rPr>
          <w:rFonts w:ascii="Times New Roman" w:hAnsi="Times New Roman"/>
          <w:sz w:val="24"/>
          <w:szCs w:val="24"/>
          <w:lang w:val="en-US"/>
        </w:rPr>
        <w:t xml:space="preserve"> (</w:t>
      </w:r>
      <w:r w:rsidRPr="00475700" w:rsidR="00A72845">
        <w:rPr>
          <w:rFonts w:ascii="Times New Roman" w:hAnsi="Times New Roman"/>
          <w:b/>
          <w:bCs/>
          <w:sz w:val="24"/>
          <w:szCs w:val="24"/>
          <w:lang w:val="en-US"/>
        </w:rPr>
        <w:t>Attachment 4a</w:t>
      </w:r>
      <w:r w:rsidR="00A72845">
        <w:rPr>
          <w:rFonts w:ascii="Times New Roman" w:hAnsi="Times New Roman"/>
          <w:sz w:val="24"/>
          <w:szCs w:val="24"/>
          <w:lang w:val="en-US"/>
        </w:rPr>
        <w:t>)</w:t>
      </w:r>
      <w:r w:rsidR="007365FD">
        <w:rPr>
          <w:rFonts w:ascii="Times New Roman" w:hAnsi="Times New Roman"/>
          <w:sz w:val="24"/>
          <w:szCs w:val="24"/>
          <w:lang w:val="en-US"/>
        </w:rPr>
        <w:t xml:space="preserve">. </w:t>
      </w:r>
      <w:r w:rsidR="00BC649B">
        <w:rPr>
          <w:rFonts w:ascii="Times New Roman" w:hAnsi="Times New Roman"/>
          <w:sz w:val="24"/>
          <w:szCs w:val="24"/>
          <w:lang w:val="en-US"/>
        </w:rPr>
        <w:t>Staff will then provide eligible participants with</w:t>
      </w:r>
      <w:r w:rsidR="0066325B">
        <w:rPr>
          <w:rFonts w:ascii="Times New Roman" w:hAnsi="Times New Roman"/>
          <w:sz w:val="24"/>
          <w:szCs w:val="24"/>
          <w:lang w:val="en-US"/>
        </w:rPr>
        <w:t xml:space="preserve"> an overview of </w:t>
      </w:r>
      <w:r w:rsidR="00925FB6">
        <w:rPr>
          <w:rFonts w:ascii="Times New Roman" w:hAnsi="Times New Roman"/>
          <w:sz w:val="24"/>
          <w:szCs w:val="24"/>
          <w:lang w:val="en-US"/>
        </w:rPr>
        <w:t xml:space="preserve">the </w:t>
      </w:r>
      <w:r w:rsidR="0066325B">
        <w:rPr>
          <w:rFonts w:ascii="Times New Roman" w:hAnsi="Times New Roman"/>
          <w:sz w:val="24"/>
          <w:szCs w:val="24"/>
          <w:lang w:val="en-US"/>
        </w:rPr>
        <w:t xml:space="preserve">study </w:t>
      </w:r>
      <w:r w:rsidR="00925FB6">
        <w:rPr>
          <w:rFonts w:ascii="Times New Roman" w:hAnsi="Times New Roman"/>
          <w:sz w:val="24"/>
          <w:szCs w:val="24"/>
          <w:lang w:val="en-US"/>
        </w:rPr>
        <w:t>and study</w:t>
      </w:r>
      <w:r w:rsidR="00F9443C">
        <w:rPr>
          <w:rFonts w:ascii="Times New Roman" w:hAnsi="Times New Roman"/>
          <w:sz w:val="24"/>
          <w:szCs w:val="24"/>
          <w:lang w:val="en-US"/>
        </w:rPr>
        <w:t xml:space="preserve"> </w:t>
      </w:r>
      <w:r w:rsidR="0066325B">
        <w:rPr>
          <w:rFonts w:ascii="Times New Roman" w:hAnsi="Times New Roman"/>
          <w:sz w:val="24"/>
          <w:szCs w:val="24"/>
          <w:lang w:val="en-US"/>
        </w:rPr>
        <w:t>procedures</w:t>
      </w:r>
      <w:r w:rsidR="00BC649B">
        <w:rPr>
          <w:rFonts w:ascii="Times New Roman" w:hAnsi="Times New Roman"/>
          <w:sz w:val="24"/>
          <w:szCs w:val="24"/>
          <w:lang w:val="en-US"/>
        </w:rPr>
        <w:t xml:space="preserve"> and </w:t>
      </w:r>
      <w:r w:rsidR="00EC05B9">
        <w:rPr>
          <w:rFonts w:ascii="Times New Roman" w:hAnsi="Times New Roman"/>
          <w:sz w:val="24"/>
          <w:szCs w:val="24"/>
          <w:lang w:val="en-US"/>
        </w:rPr>
        <w:t>guide them to the online co</w:t>
      </w:r>
      <w:r w:rsidR="00553D0F">
        <w:rPr>
          <w:rFonts w:ascii="Times New Roman" w:hAnsi="Times New Roman"/>
          <w:sz w:val="24"/>
          <w:szCs w:val="24"/>
          <w:lang w:val="en-US"/>
        </w:rPr>
        <w:t>nsent form</w:t>
      </w:r>
      <w:r w:rsidR="00F9443C">
        <w:rPr>
          <w:rFonts w:ascii="Times New Roman" w:hAnsi="Times New Roman"/>
          <w:sz w:val="24"/>
          <w:szCs w:val="24"/>
          <w:lang w:val="en-US"/>
        </w:rPr>
        <w:t xml:space="preserve"> (</w:t>
      </w:r>
      <w:r w:rsidRPr="00475700" w:rsidR="00F9443C">
        <w:rPr>
          <w:rFonts w:ascii="Times New Roman" w:hAnsi="Times New Roman"/>
          <w:b/>
          <w:bCs/>
          <w:sz w:val="24"/>
          <w:szCs w:val="24"/>
          <w:lang w:val="en-US"/>
        </w:rPr>
        <w:t>Attachment 5a</w:t>
      </w:r>
      <w:r w:rsidR="00F9443C">
        <w:rPr>
          <w:rFonts w:ascii="Times New Roman" w:hAnsi="Times New Roman"/>
          <w:sz w:val="24"/>
          <w:szCs w:val="24"/>
          <w:lang w:val="en-US"/>
        </w:rPr>
        <w:t>)</w:t>
      </w:r>
      <w:r w:rsidR="00553D0F">
        <w:rPr>
          <w:rFonts w:ascii="Times New Roman" w:hAnsi="Times New Roman"/>
          <w:sz w:val="24"/>
          <w:szCs w:val="24"/>
          <w:lang w:val="en-US"/>
        </w:rPr>
        <w:t xml:space="preserve">. </w:t>
      </w:r>
      <w:r w:rsidR="00162395">
        <w:rPr>
          <w:rFonts w:ascii="Times New Roman" w:hAnsi="Times New Roman"/>
          <w:sz w:val="24"/>
          <w:szCs w:val="24"/>
          <w:lang w:val="en-US"/>
        </w:rPr>
        <w:t>After reviewing the consent form, p</w:t>
      </w:r>
      <w:r w:rsidR="0069595C">
        <w:rPr>
          <w:rFonts w:ascii="Times New Roman" w:hAnsi="Times New Roman"/>
          <w:sz w:val="24"/>
          <w:szCs w:val="24"/>
          <w:lang w:val="en-US"/>
        </w:rPr>
        <w:t xml:space="preserve">articipants will </w:t>
      </w:r>
      <w:r w:rsidR="00E23E95">
        <w:rPr>
          <w:rFonts w:ascii="Times New Roman" w:hAnsi="Times New Roman"/>
          <w:sz w:val="24"/>
          <w:szCs w:val="24"/>
          <w:lang w:val="en-US"/>
        </w:rPr>
        <w:t>be directed</w:t>
      </w:r>
      <w:r w:rsidR="00C240CA">
        <w:rPr>
          <w:rFonts w:ascii="Times New Roman" w:hAnsi="Times New Roman"/>
          <w:sz w:val="24"/>
          <w:szCs w:val="24"/>
          <w:lang w:val="en-US"/>
        </w:rPr>
        <w:t xml:space="preserve"> to click a box </w:t>
      </w:r>
      <w:r w:rsidR="000A495D">
        <w:rPr>
          <w:rFonts w:ascii="Times New Roman" w:hAnsi="Times New Roman"/>
          <w:sz w:val="24"/>
          <w:szCs w:val="24"/>
          <w:lang w:val="en-US"/>
        </w:rPr>
        <w:t xml:space="preserve">to </w:t>
      </w:r>
      <w:r w:rsidR="00417466">
        <w:rPr>
          <w:rFonts w:ascii="Times New Roman" w:hAnsi="Times New Roman"/>
          <w:sz w:val="24"/>
          <w:szCs w:val="24"/>
          <w:lang w:val="en-US"/>
        </w:rPr>
        <w:t>indicate their agreement</w:t>
      </w:r>
      <w:r w:rsidR="000A495D">
        <w:rPr>
          <w:rFonts w:ascii="Times New Roman" w:hAnsi="Times New Roman"/>
          <w:sz w:val="24"/>
          <w:szCs w:val="24"/>
          <w:lang w:val="en-US"/>
        </w:rPr>
        <w:t xml:space="preserve"> to participate in the study</w:t>
      </w:r>
      <w:r w:rsidR="00470CD1">
        <w:rPr>
          <w:rFonts w:ascii="Times New Roman" w:hAnsi="Times New Roman"/>
          <w:sz w:val="24"/>
          <w:szCs w:val="24"/>
          <w:lang w:val="en-US"/>
        </w:rPr>
        <w:t>. T</w:t>
      </w:r>
      <w:r w:rsidR="005D1AEE">
        <w:rPr>
          <w:rFonts w:ascii="Times New Roman" w:hAnsi="Times New Roman"/>
          <w:sz w:val="24"/>
          <w:szCs w:val="24"/>
          <w:lang w:val="en-US"/>
        </w:rPr>
        <w:t xml:space="preserve">he Institutional Review Board (IRB) of record </w:t>
      </w:r>
      <w:r w:rsidR="004C128E">
        <w:rPr>
          <w:rFonts w:ascii="Times New Roman" w:hAnsi="Times New Roman"/>
          <w:sz w:val="24"/>
          <w:szCs w:val="24"/>
          <w:lang w:val="en-US"/>
        </w:rPr>
        <w:t>has approved a</w:t>
      </w:r>
      <w:r w:rsidR="006E0AF2">
        <w:rPr>
          <w:rFonts w:ascii="Times New Roman" w:hAnsi="Times New Roman"/>
          <w:sz w:val="24"/>
          <w:szCs w:val="24"/>
          <w:lang w:val="en-US"/>
        </w:rPr>
        <w:t xml:space="preserve"> </w:t>
      </w:r>
      <w:r w:rsidR="00084D46">
        <w:rPr>
          <w:rFonts w:ascii="Times New Roman" w:hAnsi="Times New Roman"/>
          <w:sz w:val="24"/>
          <w:szCs w:val="24"/>
          <w:lang w:val="en-US"/>
        </w:rPr>
        <w:t>waive</w:t>
      </w:r>
      <w:r w:rsidR="00E30AFF">
        <w:rPr>
          <w:rFonts w:ascii="Times New Roman" w:hAnsi="Times New Roman"/>
          <w:sz w:val="24"/>
          <w:szCs w:val="24"/>
          <w:lang w:val="en-US"/>
        </w:rPr>
        <w:t>r</w:t>
      </w:r>
      <w:r w:rsidR="00084D46">
        <w:rPr>
          <w:rFonts w:ascii="Times New Roman" w:hAnsi="Times New Roman"/>
          <w:sz w:val="24"/>
          <w:szCs w:val="24"/>
          <w:lang w:val="en-US"/>
        </w:rPr>
        <w:t xml:space="preserve"> </w:t>
      </w:r>
      <w:r w:rsidR="00E30AFF">
        <w:rPr>
          <w:rFonts w:ascii="Times New Roman" w:hAnsi="Times New Roman"/>
          <w:sz w:val="24"/>
          <w:szCs w:val="24"/>
          <w:lang w:val="en-US"/>
        </w:rPr>
        <w:t xml:space="preserve">of </w:t>
      </w:r>
      <w:r w:rsidR="00084D46">
        <w:rPr>
          <w:rFonts w:ascii="Times New Roman" w:hAnsi="Times New Roman"/>
          <w:sz w:val="24"/>
          <w:szCs w:val="24"/>
          <w:lang w:val="en-US"/>
        </w:rPr>
        <w:t>participant signature on the consent form</w:t>
      </w:r>
      <w:r w:rsidR="003A5979">
        <w:rPr>
          <w:rFonts w:ascii="Times New Roman" w:hAnsi="Times New Roman"/>
          <w:sz w:val="24"/>
          <w:szCs w:val="24"/>
          <w:lang w:val="en-US"/>
        </w:rPr>
        <w:t xml:space="preserve"> (</w:t>
      </w:r>
      <w:r w:rsidRPr="00475700" w:rsidR="003A5979">
        <w:rPr>
          <w:rFonts w:ascii="Times New Roman" w:hAnsi="Times New Roman"/>
          <w:b/>
          <w:bCs/>
          <w:sz w:val="24"/>
          <w:szCs w:val="24"/>
          <w:lang w:val="en-US"/>
        </w:rPr>
        <w:t>Attachment 6a</w:t>
      </w:r>
      <w:r w:rsidR="003A5979">
        <w:rPr>
          <w:rFonts w:ascii="Times New Roman" w:hAnsi="Times New Roman"/>
          <w:sz w:val="24"/>
          <w:szCs w:val="24"/>
          <w:lang w:val="en-US"/>
        </w:rPr>
        <w:t>)</w:t>
      </w:r>
      <w:r w:rsidR="0086236A">
        <w:rPr>
          <w:rFonts w:ascii="Times New Roman" w:hAnsi="Times New Roman"/>
          <w:sz w:val="24"/>
          <w:szCs w:val="24"/>
          <w:lang w:val="en-US"/>
        </w:rPr>
        <w:t xml:space="preserve">. </w:t>
      </w:r>
      <w:r w:rsidR="00D61998">
        <w:rPr>
          <w:rFonts w:ascii="Times New Roman" w:hAnsi="Times New Roman"/>
          <w:sz w:val="24"/>
          <w:szCs w:val="24"/>
          <w:lang w:val="en-US"/>
        </w:rPr>
        <w:t xml:space="preserve">Following the consent process, </w:t>
      </w:r>
      <w:r w:rsidR="003973E2">
        <w:rPr>
          <w:rFonts w:ascii="Times New Roman" w:hAnsi="Times New Roman"/>
          <w:sz w:val="24"/>
          <w:szCs w:val="24"/>
          <w:lang w:val="en-US"/>
        </w:rPr>
        <w:t xml:space="preserve">staff will </w:t>
      </w:r>
      <w:r w:rsidR="00975938">
        <w:rPr>
          <w:rFonts w:ascii="Times New Roman" w:hAnsi="Times New Roman"/>
          <w:sz w:val="24"/>
          <w:szCs w:val="24"/>
          <w:lang w:val="en-US"/>
        </w:rPr>
        <w:t xml:space="preserve">guide participants through the completion of the </w:t>
      </w:r>
      <w:r w:rsidR="00BF726C">
        <w:rPr>
          <w:rFonts w:ascii="Times New Roman" w:hAnsi="Times New Roman"/>
          <w:sz w:val="24"/>
          <w:szCs w:val="24"/>
          <w:lang w:val="en-US"/>
        </w:rPr>
        <w:t>first</w:t>
      </w:r>
      <w:r w:rsidR="00975938">
        <w:rPr>
          <w:rFonts w:ascii="Times New Roman" w:hAnsi="Times New Roman"/>
          <w:sz w:val="24"/>
          <w:szCs w:val="24"/>
          <w:lang w:val="en-US"/>
        </w:rPr>
        <w:t xml:space="preserve"> quantitative </w:t>
      </w:r>
      <w:r w:rsidR="00BF726C">
        <w:rPr>
          <w:rFonts w:ascii="Times New Roman" w:hAnsi="Times New Roman"/>
          <w:sz w:val="24"/>
          <w:szCs w:val="24"/>
          <w:lang w:val="en-US"/>
        </w:rPr>
        <w:t>assessment</w:t>
      </w:r>
      <w:r w:rsidRPr="00081ADA" w:rsidR="00B506B6">
        <w:rPr>
          <w:rFonts w:ascii="Times New Roman" w:hAnsi="Times New Roman"/>
          <w:sz w:val="24"/>
          <w:szCs w:val="24"/>
          <w:lang w:val="en-US"/>
        </w:rPr>
        <w:t xml:space="preserve"> </w:t>
      </w:r>
      <w:bookmarkStart w:id="8" w:name="_Hlk126851799"/>
      <w:r w:rsidRPr="00081ADA" w:rsidR="00FC01FF">
        <w:rPr>
          <w:rFonts w:ascii="Times New Roman" w:hAnsi="Times New Roman"/>
          <w:sz w:val="24"/>
          <w:szCs w:val="24"/>
          <w:lang w:val="en-US"/>
        </w:rPr>
        <w:t>(</w:t>
      </w:r>
      <w:r w:rsidRPr="00081ADA" w:rsidR="00FC01FF">
        <w:rPr>
          <w:rFonts w:ascii="Times New Roman" w:hAnsi="Times New Roman"/>
          <w:b/>
          <w:bCs/>
          <w:sz w:val="24"/>
          <w:szCs w:val="24"/>
          <w:lang w:val="en-US"/>
        </w:rPr>
        <w:t>Attachment 4</w:t>
      </w:r>
      <w:r w:rsidR="0019777D">
        <w:rPr>
          <w:rFonts w:ascii="Times New Roman" w:hAnsi="Times New Roman"/>
          <w:b/>
          <w:bCs/>
          <w:sz w:val="24"/>
          <w:szCs w:val="24"/>
          <w:lang w:val="en-US"/>
        </w:rPr>
        <w:t>c</w:t>
      </w:r>
      <w:r w:rsidRPr="00081ADA" w:rsidR="00FC01FF">
        <w:rPr>
          <w:rFonts w:ascii="Times New Roman" w:hAnsi="Times New Roman"/>
          <w:sz w:val="24"/>
          <w:szCs w:val="24"/>
          <w:lang w:val="en-US"/>
        </w:rPr>
        <w:t>)</w:t>
      </w:r>
      <w:bookmarkEnd w:id="8"/>
      <w:r w:rsidR="00A3151E">
        <w:rPr>
          <w:rFonts w:ascii="Times New Roman" w:hAnsi="Times New Roman"/>
          <w:sz w:val="24"/>
          <w:szCs w:val="24"/>
          <w:lang w:val="en-US"/>
        </w:rPr>
        <w:t xml:space="preserve">, coordinate shipment of baseline at-home HIV and STI test </w:t>
      </w:r>
      <w:r w:rsidR="00A3151E">
        <w:rPr>
          <w:rFonts w:ascii="Times New Roman" w:hAnsi="Times New Roman"/>
          <w:sz w:val="24"/>
          <w:szCs w:val="24"/>
          <w:lang w:val="en-US"/>
        </w:rPr>
        <w:t>kits</w:t>
      </w:r>
      <w:r w:rsidR="000A6C83">
        <w:rPr>
          <w:rFonts w:ascii="Times New Roman" w:hAnsi="Times New Roman"/>
          <w:sz w:val="24"/>
          <w:szCs w:val="24"/>
          <w:lang w:val="en-US"/>
        </w:rPr>
        <w:t>,</w:t>
      </w:r>
      <w:r w:rsidR="00A3151E">
        <w:rPr>
          <w:rFonts w:ascii="Times New Roman" w:hAnsi="Times New Roman"/>
          <w:sz w:val="24"/>
          <w:szCs w:val="24"/>
          <w:lang w:val="en-US"/>
        </w:rPr>
        <w:t xml:space="preserve"> and</w:t>
      </w:r>
      <w:r w:rsidR="00A3151E">
        <w:rPr>
          <w:rFonts w:ascii="Times New Roman" w:hAnsi="Times New Roman"/>
          <w:sz w:val="24"/>
          <w:szCs w:val="24"/>
          <w:lang w:val="en-US"/>
        </w:rPr>
        <w:t xml:space="preserve"> assist the participant in setting up the </w:t>
      </w:r>
      <w:r w:rsidR="001D19D7">
        <w:rPr>
          <w:rFonts w:ascii="Times New Roman" w:hAnsi="Times New Roman"/>
          <w:sz w:val="24"/>
          <w:szCs w:val="24"/>
          <w:lang w:val="en-US"/>
        </w:rPr>
        <w:t xml:space="preserve">Study Management and Retention Toolkit </w:t>
      </w:r>
      <w:r w:rsidR="005C54B6">
        <w:rPr>
          <w:rFonts w:ascii="Times New Roman" w:hAnsi="Times New Roman"/>
          <w:sz w:val="24"/>
          <w:szCs w:val="24"/>
          <w:lang w:val="en-US"/>
        </w:rPr>
        <w:t>(</w:t>
      </w:r>
      <w:r w:rsidR="00A3151E">
        <w:rPr>
          <w:rFonts w:ascii="Times New Roman" w:hAnsi="Times New Roman"/>
          <w:sz w:val="24"/>
          <w:szCs w:val="24"/>
          <w:lang w:val="en-US"/>
        </w:rPr>
        <w:t>SMaRT</w:t>
      </w:r>
      <w:r w:rsidR="005C54B6">
        <w:rPr>
          <w:rFonts w:ascii="Times New Roman" w:hAnsi="Times New Roman"/>
          <w:sz w:val="24"/>
          <w:szCs w:val="24"/>
          <w:lang w:val="en-US"/>
        </w:rPr>
        <w:t>)</w:t>
      </w:r>
      <w:r w:rsidR="00A3151E">
        <w:rPr>
          <w:rFonts w:ascii="Times New Roman" w:hAnsi="Times New Roman"/>
          <w:sz w:val="24"/>
          <w:szCs w:val="24"/>
          <w:lang w:val="en-US"/>
        </w:rPr>
        <w:t xml:space="preserve"> app</w:t>
      </w:r>
      <w:r w:rsidR="005C54B6">
        <w:rPr>
          <w:rFonts w:ascii="Times New Roman" w:hAnsi="Times New Roman"/>
          <w:sz w:val="24"/>
          <w:szCs w:val="24"/>
          <w:lang w:val="en-US"/>
        </w:rPr>
        <w:t>lication</w:t>
      </w:r>
      <w:r w:rsidR="00A3151E">
        <w:rPr>
          <w:rFonts w:ascii="Times New Roman" w:hAnsi="Times New Roman"/>
          <w:sz w:val="24"/>
          <w:szCs w:val="24"/>
          <w:lang w:val="en-US"/>
        </w:rPr>
        <w:t xml:space="preserve"> on their </w:t>
      </w:r>
      <w:r w:rsidR="002F6795">
        <w:rPr>
          <w:rFonts w:ascii="Times New Roman" w:hAnsi="Times New Roman"/>
          <w:sz w:val="24"/>
          <w:szCs w:val="24"/>
          <w:lang w:val="en-US"/>
        </w:rPr>
        <w:t>mobile phone (</w:t>
      </w:r>
      <w:r w:rsidRPr="00475700" w:rsidR="002F6795">
        <w:rPr>
          <w:rFonts w:ascii="Times New Roman" w:hAnsi="Times New Roman"/>
          <w:b/>
          <w:bCs/>
          <w:sz w:val="24"/>
          <w:szCs w:val="24"/>
          <w:lang w:val="en-US"/>
        </w:rPr>
        <w:t>Attachment 4d</w:t>
      </w:r>
      <w:r w:rsidR="002F6795">
        <w:rPr>
          <w:rFonts w:ascii="Times New Roman" w:hAnsi="Times New Roman"/>
          <w:sz w:val="24"/>
          <w:szCs w:val="24"/>
          <w:lang w:val="en-US"/>
        </w:rPr>
        <w:t xml:space="preserve">). </w:t>
      </w:r>
      <w:r w:rsidRPr="00081ADA" w:rsidR="008B7C68">
        <w:rPr>
          <w:rFonts w:ascii="Times New Roman" w:hAnsi="Times New Roman"/>
          <w:sz w:val="24"/>
          <w:szCs w:val="24"/>
          <w:lang w:val="en-US"/>
        </w:rPr>
        <w:t xml:space="preserve">Screening, consent, </w:t>
      </w:r>
      <w:r w:rsidRPr="00081ADA" w:rsidR="002C3D3D">
        <w:rPr>
          <w:rFonts w:ascii="Times New Roman" w:hAnsi="Times New Roman"/>
          <w:sz w:val="24"/>
          <w:szCs w:val="24"/>
          <w:lang w:val="en-US"/>
        </w:rPr>
        <w:t>contact information</w:t>
      </w:r>
      <w:r w:rsidRPr="00081ADA" w:rsidR="00FE3208">
        <w:rPr>
          <w:rFonts w:ascii="Times New Roman" w:hAnsi="Times New Roman"/>
          <w:sz w:val="24"/>
          <w:szCs w:val="24"/>
          <w:lang w:val="en-US"/>
        </w:rPr>
        <w:t xml:space="preserve"> collection</w:t>
      </w:r>
      <w:r w:rsidRPr="00081ADA" w:rsidR="00DA44B7">
        <w:rPr>
          <w:rFonts w:ascii="Times New Roman" w:hAnsi="Times New Roman"/>
          <w:sz w:val="24"/>
          <w:szCs w:val="24"/>
          <w:lang w:val="en-US"/>
        </w:rPr>
        <w:t xml:space="preserve"> and </w:t>
      </w:r>
      <w:r w:rsidR="000B7FE2">
        <w:rPr>
          <w:rFonts w:ascii="Times New Roman" w:hAnsi="Times New Roman"/>
          <w:sz w:val="24"/>
          <w:szCs w:val="24"/>
          <w:lang w:val="en-US"/>
        </w:rPr>
        <w:t>assessment</w:t>
      </w:r>
      <w:r w:rsidRPr="00081ADA" w:rsidR="00DA44B7">
        <w:rPr>
          <w:rFonts w:ascii="Times New Roman" w:hAnsi="Times New Roman"/>
          <w:sz w:val="24"/>
          <w:szCs w:val="24"/>
          <w:lang w:val="en-US"/>
        </w:rPr>
        <w:t xml:space="preserve">s will be conducted </w:t>
      </w:r>
      <w:r w:rsidRPr="00081ADA" w:rsidR="00C760B7">
        <w:rPr>
          <w:rFonts w:ascii="Times New Roman" w:hAnsi="Times New Roman"/>
          <w:sz w:val="24"/>
          <w:szCs w:val="24"/>
          <w:lang w:val="en-US"/>
        </w:rPr>
        <w:t xml:space="preserve">online </w:t>
      </w:r>
      <w:r w:rsidRPr="00081ADA" w:rsidR="006C0E01">
        <w:rPr>
          <w:rFonts w:ascii="Times New Roman" w:hAnsi="Times New Roman"/>
          <w:sz w:val="24"/>
          <w:szCs w:val="24"/>
          <w:lang w:val="en-US"/>
        </w:rPr>
        <w:t xml:space="preserve">via </w:t>
      </w:r>
      <w:r w:rsidRPr="00081ADA" w:rsidR="00DA44B7">
        <w:rPr>
          <w:rFonts w:ascii="Times New Roman" w:hAnsi="Times New Roman"/>
          <w:sz w:val="24"/>
          <w:szCs w:val="24"/>
          <w:lang w:val="en-US"/>
        </w:rPr>
        <w:t>Alchemer</w:t>
      </w:r>
      <w:r w:rsidRPr="00081ADA" w:rsidR="00DA44B7">
        <w:rPr>
          <w:rFonts w:ascii="Times New Roman" w:hAnsi="Times New Roman"/>
          <w:sz w:val="24"/>
          <w:szCs w:val="24"/>
          <w:lang w:val="en-US"/>
        </w:rPr>
        <w:t>, a HIPPA</w:t>
      </w:r>
      <w:r w:rsidRPr="00081ADA" w:rsidR="00106DB7">
        <w:rPr>
          <w:rFonts w:ascii="Times New Roman" w:hAnsi="Times New Roman"/>
          <w:sz w:val="24"/>
          <w:szCs w:val="24"/>
          <w:lang w:val="en-US"/>
        </w:rPr>
        <w:t>-</w:t>
      </w:r>
      <w:r w:rsidRPr="00081ADA" w:rsidR="00DA44B7">
        <w:rPr>
          <w:rFonts w:ascii="Times New Roman" w:hAnsi="Times New Roman"/>
          <w:sz w:val="24"/>
          <w:szCs w:val="24"/>
          <w:lang w:val="en-US"/>
        </w:rPr>
        <w:t>compliant online</w:t>
      </w:r>
      <w:r w:rsidRPr="00081ADA" w:rsidR="00106DB7">
        <w:rPr>
          <w:rFonts w:ascii="Times New Roman" w:hAnsi="Times New Roman"/>
          <w:sz w:val="24"/>
          <w:szCs w:val="24"/>
          <w:lang w:val="en-US"/>
        </w:rPr>
        <w:t xml:space="preserve"> data collection platform</w:t>
      </w:r>
      <w:r w:rsidRPr="00081ADA" w:rsidR="000209A2">
        <w:rPr>
          <w:rFonts w:ascii="Times New Roman" w:hAnsi="Times New Roman"/>
          <w:sz w:val="24"/>
          <w:szCs w:val="24"/>
        </w:rPr>
        <w:t xml:space="preserve">. </w:t>
      </w:r>
    </w:p>
    <w:p w:rsidR="00CA18D2" w:rsidRPr="00081ADA" w:rsidP="0089092A" w14:paraId="7295EAF3" w14:textId="246B6229">
      <w:pPr>
        <w:pStyle w:val="ListParagraph"/>
        <w:spacing w:after="0" w:line="240" w:lineRule="auto"/>
        <w:ind w:left="0"/>
        <w:contextualSpacing w:val="0"/>
        <w:rPr>
          <w:rFonts w:ascii="Times New Roman" w:hAnsi="Times New Roman"/>
          <w:sz w:val="24"/>
          <w:szCs w:val="24"/>
          <w:lang w:val="en-US"/>
        </w:rPr>
      </w:pPr>
    </w:p>
    <w:p w:rsidR="00080AD2" w:rsidP="0089092A" w14:paraId="7D2D6E15" w14:textId="62257BDB">
      <w:pPr>
        <w:pStyle w:val="Default"/>
      </w:pPr>
      <w:r>
        <w:t>Over the two-year follow up period, p</w:t>
      </w:r>
      <w:r w:rsidRPr="00081ADA" w:rsidR="00B5141F">
        <w:t>articipants will be asked to complete</w:t>
      </w:r>
      <w:r w:rsidRPr="00081ADA" w:rsidR="003678B9">
        <w:t xml:space="preserve"> </w:t>
      </w:r>
      <w:r w:rsidR="000B7FE2">
        <w:t>assessment</w:t>
      </w:r>
      <w:r>
        <w:t>s every three months</w:t>
      </w:r>
      <w:r w:rsidRPr="00081ADA" w:rsidR="003678B9">
        <w:t xml:space="preserve"> (</w:t>
      </w:r>
      <w:r w:rsidRPr="00081ADA" w:rsidR="003678B9">
        <w:rPr>
          <w:b/>
          <w:bCs/>
        </w:rPr>
        <w:t>Attachment 4</w:t>
      </w:r>
      <w:r w:rsidR="00A913EE">
        <w:rPr>
          <w:b/>
          <w:bCs/>
        </w:rPr>
        <w:t>c</w:t>
      </w:r>
      <w:r w:rsidRPr="00081ADA" w:rsidR="003678B9">
        <w:t xml:space="preserve">). </w:t>
      </w:r>
      <w:r w:rsidR="00E3100E">
        <w:t xml:space="preserve">The </w:t>
      </w:r>
      <w:r w:rsidR="00877181">
        <w:t xml:space="preserve">quarterly </w:t>
      </w:r>
      <w:r w:rsidR="00C33D63">
        <w:t xml:space="preserve">quantitative </w:t>
      </w:r>
      <w:r w:rsidR="000B7FE2">
        <w:t>assessment</w:t>
      </w:r>
      <w:r w:rsidR="00877181">
        <w:t xml:space="preserve">s will collect </w:t>
      </w:r>
      <w:r w:rsidR="006222FF">
        <w:t>information on the following topics: sociodemographic information</w:t>
      </w:r>
      <w:r w:rsidR="00E44632">
        <w:t xml:space="preserve">; HIV and STI testing; </w:t>
      </w:r>
      <w:r w:rsidR="009F30D5">
        <w:t xml:space="preserve">condom use; </w:t>
      </w:r>
      <w:r w:rsidR="00E44632">
        <w:t xml:space="preserve">PrEP </w:t>
      </w:r>
      <w:r w:rsidR="00693B44">
        <w:t xml:space="preserve">knowledge, use, preferences, sharing, </w:t>
      </w:r>
      <w:r w:rsidR="009142E7">
        <w:t xml:space="preserve">perceived efficacy, and stigma; </w:t>
      </w:r>
      <w:r w:rsidR="00A860BB">
        <w:t xml:space="preserve">barriers to prevention services and healthcare trust; sexual </w:t>
      </w:r>
      <w:r w:rsidR="00B16A25">
        <w:t>partner</w:t>
      </w:r>
      <w:r w:rsidR="006C48BB">
        <w:t xml:space="preserve">s and </w:t>
      </w:r>
      <w:r w:rsidR="00880351">
        <w:t>sexual behaviors</w:t>
      </w:r>
      <w:r w:rsidR="00B16A25">
        <w:t xml:space="preserve">; mental health; </w:t>
      </w:r>
      <w:r>
        <w:t xml:space="preserve">alcohol and substance use; and attitudes about prevention messages. </w:t>
      </w:r>
      <w:r w:rsidRPr="007A402A" w:rsidR="007A402A">
        <w:t>For the messaging review portion of the assessment, the electronic data collection system will populate each quarterly assessment with ten pre-selected messages from the master message bank</w:t>
      </w:r>
      <w:r w:rsidR="000135CE">
        <w:t xml:space="preserve"> included here</w:t>
      </w:r>
      <w:r w:rsidRPr="007A402A" w:rsidR="007A402A">
        <w:t xml:space="preserve">. Messages </w:t>
      </w:r>
      <w:r w:rsidR="000135CE">
        <w:t xml:space="preserve">in the message bank were developed </w:t>
      </w:r>
      <w:r w:rsidR="00DF2A0C">
        <w:t>through</w:t>
      </w:r>
      <w:r w:rsidR="000135CE">
        <w:t xml:space="preserve"> </w:t>
      </w:r>
      <w:r w:rsidR="00475700">
        <w:t>previously approved</w:t>
      </w:r>
      <w:r w:rsidR="00DF2A0C">
        <w:t xml:space="preserve"> research. Messages for each wave of the testing </w:t>
      </w:r>
      <w:r w:rsidRPr="007A402A" w:rsidR="007A402A">
        <w:t xml:space="preserve">will be selected based on participant responses to </w:t>
      </w:r>
      <w:r w:rsidR="00DF2A0C">
        <w:t xml:space="preserve">previous waves </w:t>
      </w:r>
      <w:r w:rsidR="00475700">
        <w:t xml:space="preserve">of </w:t>
      </w:r>
      <w:r w:rsidRPr="007A402A" w:rsidR="00475700">
        <w:t>survey</w:t>
      </w:r>
      <w:r w:rsidR="00DF2A0C">
        <w:t xml:space="preserve"> </w:t>
      </w:r>
      <w:r w:rsidRPr="007A402A" w:rsidR="007A402A">
        <w:t>assessment</w:t>
      </w:r>
      <w:r w:rsidR="00DF2A0C">
        <w:t xml:space="preserve"> in this study, as well as</w:t>
      </w:r>
      <w:r w:rsidRPr="007A402A" w:rsidR="007A402A">
        <w:t xml:space="preserve"> participant responses to ongoing interviews and focus groups</w:t>
      </w:r>
      <w:r w:rsidR="00DF2A0C">
        <w:t xml:space="preserve"> herein</w:t>
      </w:r>
      <w:r w:rsidRPr="007A402A" w:rsidR="007A402A">
        <w:t>. This method will allow flexib</w:t>
      </w:r>
      <w:r w:rsidR="00DF2A0C">
        <w:t>ility</w:t>
      </w:r>
      <w:r w:rsidRPr="007A402A" w:rsidR="007A402A">
        <w:t xml:space="preserve"> and responsive</w:t>
      </w:r>
      <w:r w:rsidR="00DF2A0C">
        <w:t>ness</w:t>
      </w:r>
      <w:r w:rsidRPr="007A402A" w:rsidR="007A402A">
        <w:t xml:space="preserve"> to </w:t>
      </w:r>
      <w:r w:rsidR="00DF2A0C">
        <w:t xml:space="preserve">ongoing findings of </w:t>
      </w:r>
      <w:r w:rsidRPr="007A402A" w:rsidR="007A402A">
        <w:t xml:space="preserve">respondent </w:t>
      </w:r>
      <w:r w:rsidR="00DF2A0C">
        <w:t xml:space="preserve">prevention implementation challenges and </w:t>
      </w:r>
      <w:r w:rsidRPr="007A402A" w:rsidR="007A402A">
        <w:t>messag</w:t>
      </w:r>
      <w:r w:rsidR="00DF2A0C">
        <w:t>e</w:t>
      </w:r>
      <w:r w:rsidRPr="007A402A" w:rsidR="007A402A">
        <w:t xml:space="preserve"> preferences </w:t>
      </w:r>
      <w:r w:rsidR="00DF2A0C">
        <w:t xml:space="preserve">in order </w:t>
      </w:r>
      <w:r w:rsidR="00475700">
        <w:t>to</w:t>
      </w:r>
      <w:r w:rsidR="00475700">
        <w:t xml:space="preserve"> </w:t>
      </w:r>
      <w:r w:rsidRPr="007A402A" w:rsidR="00475700">
        <w:t>provide</w:t>
      </w:r>
      <w:r w:rsidRPr="007A402A" w:rsidR="007A402A">
        <w:t xml:space="preserve"> the greatest benefit to participants. </w:t>
      </w:r>
    </w:p>
    <w:p w:rsidR="00080AD2" w:rsidP="0089092A" w14:paraId="3A49ED79" w14:textId="77777777">
      <w:pPr>
        <w:pStyle w:val="Default"/>
      </w:pPr>
    </w:p>
    <w:p w:rsidR="00C05832" w:rsidP="0089092A" w14:paraId="783BD06E" w14:textId="1B7074D0">
      <w:pPr>
        <w:pStyle w:val="Default"/>
        <w:rPr>
          <w:color w:val="auto"/>
        </w:rPr>
      </w:pPr>
      <w:r w:rsidRPr="00081ADA">
        <w:rPr>
          <w:color w:val="auto"/>
        </w:rPr>
        <w:t>A</w:t>
      </w:r>
      <w:r w:rsidRPr="00081ADA" w:rsidR="00A4773E">
        <w:rPr>
          <w:color w:val="auto"/>
        </w:rPr>
        <w:t xml:space="preserve">t </w:t>
      </w:r>
      <w:r w:rsidRPr="00081ADA" w:rsidR="009103D8">
        <w:rPr>
          <w:color w:val="auto"/>
        </w:rPr>
        <w:t>six-month intervals, a</w:t>
      </w:r>
      <w:r w:rsidRPr="00081ADA">
        <w:rPr>
          <w:color w:val="auto"/>
        </w:rPr>
        <w:t xml:space="preserve">ll participants will be mailed self-collection kits to provide samples for </w:t>
      </w:r>
      <w:r w:rsidR="00D71290">
        <w:rPr>
          <w:color w:val="auto"/>
        </w:rPr>
        <w:t xml:space="preserve">HIV and </w:t>
      </w:r>
      <w:r w:rsidRPr="00081ADA">
        <w:rPr>
          <w:color w:val="auto"/>
        </w:rPr>
        <w:t>STI</w:t>
      </w:r>
      <w:r w:rsidRPr="00081ADA" w:rsidR="009103D8">
        <w:rPr>
          <w:color w:val="auto"/>
        </w:rPr>
        <w:t xml:space="preserve"> testing. Specimens for STI testing includ</w:t>
      </w:r>
      <w:r w:rsidRPr="00081ADA" w:rsidR="00C6058F">
        <w:rPr>
          <w:color w:val="auto"/>
        </w:rPr>
        <w:t xml:space="preserve">e </w:t>
      </w:r>
      <w:r w:rsidRPr="00081ADA">
        <w:rPr>
          <w:color w:val="auto"/>
        </w:rPr>
        <w:t>urine</w:t>
      </w:r>
      <w:r w:rsidRPr="00081ADA" w:rsidR="00926CC0">
        <w:rPr>
          <w:color w:val="auto"/>
        </w:rPr>
        <w:t xml:space="preserve">, </w:t>
      </w:r>
      <w:r w:rsidRPr="00081ADA">
        <w:rPr>
          <w:color w:val="auto"/>
        </w:rPr>
        <w:t>rectal</w:t>
      </w:r>
      <w:r w:rsidRPr="00081ADA" w:rsidR="00926CC0">
        <w:rPr>
          <w:color w:val="auto"/>
        </w:rPr>
        <w:t xml:space="preserve">, and </w:t>
      </w:r>
      <w:r w:rsidRPr="00081ADA">
        <w:rPr>
          <w:color w:val="auto"/>
        </w:rPr>
        <w:t>pharyngeal swab</w:t>
      </w:r>
      <w:r w:rsidRPr="00081ADA" w:rsidR="00926CC0">
        <w:rPr>
          <w:color w:val="auto"/>
        </w:rPr>
        <w:t>s</w:t>
      </w:r>
      <w:r w:rsidRPr="00081ADA">
        <w:rPr>
          <w:color w:val="auto"/>
        </w:rPr>
        <w:t xml:space="preserve"> for gonorrhea</w:t>
      </w:r>
      <w:r w:rsidRPr="00081ADA" w:rsidR="00926CC0">
        <w:rPr>
          <w:color w:val="auto"/>
        </w:rPr>
        <w:t xml:space="preserve"> and </w:t>
      </w:r>
      <w:r w:rsidRPr="00081ADA">
        <w:rPr>
          <w:color w:val="auto"/>
        </w:rPr>
        <w:t>chlamydia</w:t>
      </w:r>
      <w:r w:rsidRPr="00081ADA" w:rsidR="00856C7C">
        <w:rPr>
          <w:color w:val="auto"/>
        </w:rPr>
        <w:t xml:space="preserve"> and </w:t>
      </w:r>
      <w:r w:rsidRPr="00081ADA">
        <w:rPr>
          <w:color w:val="auto"/>
        </w:rPr>
        <w:t>dried blood spot</w:t>
      </w:r>
      <w:r w:rsidR="007078DD">
        <w:rPr>
          <w:color w:val="auto"/>
        </w:rPr>
        <w:t xml:space="preserve"> (DBS)</w:t>
      </w:r>
      <w:r w:rsidRPr="00081ADA">
        <w:rPr>
          <w:color w:val="auto"/>
        </w:rPr>
        <w:t xml:space="preserve"> for syphilis testing</w:t>
      </w:r>
      <w:r w:rsidRPr="00081ADA" w:rsidR="00856C7C">
        <w:rPr>
          <w:color w:val="auto"/>
        </w:rPr>
        <w:t xml:space="preserve">. HIV </w:t>
      </w:r>
      <w:r w:rsidRPr="00081ADA" w:rsidR="00AF3226">
        <w:rPr>
          <w:color w:val="auto"/>
        </w:rPr>
        <w:t xml:space="preserve">kits will collect DBS </w:t>
      </w:r>
      <w:r w:rsidRPr="00081ADA" w:rsidR="008B4B3D">
        <w:rPr>
          <w:color w:val="auto"/>
        </w:rPr>
        <w:t>for 4</w:t>
      </w:r>
      <w:r w:rsidRPr="00081ADA" w:rsidR="008B4B3D">
        <w:rPr>
          <w:color w:val="auto"/>
          <w:vertAlign w:val="superscript"/>
        </w:rPr>
        <w:t>th</w:t>
      </w:r>
      <w:r w:rsidRPr="00081ADA" w:rsidR="008B4B3D">
        <w:rPr>
          <w:color w:val="auto"/>
        </w:rPr>
        <w:t xml:space="preserve"> generation HIV testing. </w:t>
      </w:r>
      <w:r w:rsidR="00997F8D">
        <w:rPr>
          <w:color w:val="auto"/>
        </w:rPr>
        <w:t xml:space="preserve">Tests will be shipped </w:t>
      </w:r>
      <w:r w:rsidR="00B5654F">
        <w:rPr>
          <w:color w:val="auto"/>
        </w:rPr>
        <w:t xml:space="preserve">from, returned </w:t>
      </w:r>
      <w:r w:rsidR="000E3667">
        <w:rPr>
          <w:color w:val="auto"/>
        </w:rPr>
        <w:t>to,</w:t>
      </w:r>
      <w:r w:rsidR="00997F8D">
        <w:rPr>
          <w:color w:val="auto"/>
        </w:rPr>
        <w:t xml:space="preserve"> and processed by</w:t>
      </w:r>
      <w:r w:rsidRPr="00081ADA" w:rsidR="00001547">
        <w:rPr>
          <w:color w:val="auto"/>
        </w:rPr>
        <w:t xml:space="preserve"> a CLIA-certified </w:t>
      </w:r>
      <w:r w:rsidRPr="00081ADA" w:rsidR="00BE19A0">
        <w:rPr>
          <w:color w:val="auto"/>
        </w:rPr>
        <w:t>laboratory</w:t>
      </w:r>
      <w:r w:rsidR="00200035">
        <w:rPr>
          <w:color w:val="auto"/>
        </w:rPr>
        <w:t>.</w:t>
      </w:r>
      <w:r w:rsidRPr="00081ADA" w:rsidR="00BE19A0">
        <w:rPr>
          <w:color w:val="auto"/>
        </w:rPr>
        <w:t xml:space="preserve"> </w:t>
      </w:r>
      <w:r w:rsidRPr="00081ADA" w:rsidR="000D3C89">
        <w:rPr>
          <w:color w:val="auto"/>
        </w:rPr>
        <w:t xml:space="preserve">Instructions for the HIV specimen collection </w:t>
      </w:r>
      <w:r w:rsidRPr="00081ADA" w:rsidR="00241E59">
        <w:rPr>
          <w:color w:val="auto"/>
        </w:rPr>
        <w:t>(</w:t>
      </w:r>
      <w:r w:rsidRPr="00081ADA" w:rsidR="00241E59">
        <w:rPr>
          <w:b/>
          <w:bCs/>
          <w:color w:val="auto"/>
        </w:rPr>
        <w:t>Attachment 4</w:t>
      </w:r>
      <w:r w:rsidR="00A913EE">
        <w:rPr>
          <w:b/>
          <w:bCs/>
          <w:color w:val="auto"/>
        </w:rPr>
        <w:t>e</w:t>
      </w:r>
      <w:r w:rsidRPr="00081ADA" w:rsidR="00241E59">
        <w:rPr>
          <w:color w:val="auto"/>
        </w:rPr>
        <w:t>)</w:t>
      </w:r>
      <w:r w:rsidRPr="00081ADA" w:rsidR="00BF4884">
        <w:rPr>
          <w:color w:val="auto"/>
        </w:rPr>
        <w:t xml:space="preserve"> and</w:t>
      </w:r>
      <w:r w:rsidRPr="00081ADA" w:rsidR="00241E59">
        <w:rPr>
          <w:color w:val="auto"/>
        </w:rPr>
        <w:t xml:space="preserve"> the STI specimen collection (</w:t>
      </w:r>
      <w:r w:rsidRPr="00081ADA" w:rsidR="00241E59">
        <w:rPr>
          <w:b/>
          <w:bCs/>
          <w:color w:val="auto"/>
        </w:rPr>
        <w:t xml:space="preserve">Attachment </w:t>
      </w:r>
      <w:r w:rsidRPr="00081ADA" w:rsidR="001D7491">
        <w:rPr>
          <w:b/>
          <w:bCs/>
          <w:color w:val="auto"/>
        </w:rPr>
        <w:t>4</w:t>
      </w:r>
      <w:r w:rsidR="00A913EE">
        <w:rPr>
          <w:b/>
          <w:bCs/>
          <w:color w:val="auto"/>
        </w:rPr>
        <w:t>f</w:t>
      </w:r>
      <w:r w:rsidRPr="00081ADA" w:rsidR="001D7491">
        <w:rPr>
          <w:color w:val="auto"/>
        </w:rPr>
        <w:t xml:space="preserve">) are available </w:t>
      </w:r>
      <w:r w:rsidRPr="00081ADA" w:rsidR="00BF4884">
        <w:rPr>
          <w:color w:val="auto"/>
        </w:rPr>
        <w:t xml:space="preserve">English and Spanish. </w:t>
      </w:r>
      <w:r w:rsidRPr="00081ADA" w:rsidR="00C54EF1">
        <w:rPr>
          <w:color w:val="auto"/>
        </w:rPr>
        <w:t xml:space="preserve">The instructions </w:t>
      </w:r>
      <w:r w:rsidRPr="00081ADA">
        <w:rPr>
          <w:color w:val="auto"/>
        </w:rPr>
        <w:t>have been tested with MSM for acceptabilit</w:t>
      </w:r>
      <w:r w:rsidRPr="00081ADA" w:rsidR="00BC5889">
        <w:rPr>
          <w:color w:val="auto"/>
        </w:rPr>
        <w:t>y</w:t>
      </w:r>
      <w:r w:rsidRPr="00081ADA" w:rsidR="00BC5889">
        <w:rPr>
          <w:color w:val="auto"/>
          <w:vertAlign w:val="superscript"/>
        </w:rPr>
        <w:t>1</w:t>
      </w:r>
      <w:r w:rsidR="00971B4D">
        <w:rPr>
          <w:color w:val="auto"/>
          <w:vertAlign w:val="superscript"/>
        </w:rPr>
        <w:t>3</w:t>
      </w:r>
      <w:r w:rsidRPr="00081ADA">
        <w:rPr>
          <w:color w:val="auto"/>
        </w:rPr>
        <w:t xml:space="preserve"> and are being used through the Emory </w:t>
      </w:r>
      <w:r w:rsidR="00645472">
        <w:rPr>
          <w:color w:val="auto"/>
        </w:rPr>
        <w:t>Center for AIDS Research (</w:t>
      </w:r>
      <w:r w:rsidRPr="00081ADA">
        <w:rPr>
          <w:color w:val="auto"/>
        </w:rPr>
        <w:t>CFAR</w:t>
      </w:r>
      <w:r w:rsidR="00645472">
        <w:rPr>
          <w:color w:val="auto"/>
        </w:rPr>
        <w:t>)</w:t>
      </w:r>
      <w:r w:rsidRPr="00081ADA">
        <w:rPr>
          <w:color w:val="auto"/>
        </w:rPr>
        <w:t xml:space="preserve"> for multiple </w:t>
      </w:r>
      <w:r w:rsidR="00645472">
        <w:rPr>
          <w:color w:val="auto"/>
        </w:rPr>
        <w:t>National Institutes of Health (</w:t>
      </w:r>
      <w:r w:rsidRPr="00081ADA">
        <w:rPr>
          <w:color w:val="auto"/>
        </w:rPr>
        <w:t>NIH</w:t>
      </w:r>
      <w:r w:rsidR="00645472">
        <w:rPr>
          <w:color w:val="auto"/>
        </w:rPr>
        <w:t>)</w:t>
      </w:r>
      <w:r w:rsidRPr="00081ADA">
        <w:rPr>
          <w:color w:val="auto"/>
        </w:rPr>
        <w:t>-funded studies</w:t>
      </w:r>
      <w:r w:rsidRPr="00081ADA" w:rsidR="00BC5889">
        <w:rPr>
          <w:color w:val="auto"/>
          <w:vertAlign w:val="superscript"/>
        </w:rPr>
        <w:t>1</w:t>
      </w:r>
      <w:r w:rsidR="00971B4D">
        <w:rPr>
          <w:color w:val="auto"/>
          <w:vertAlign w:val="superscript"/>
        </w:rPr>
        <w:t>4</w:t>
      </w:r>
      <w:r w:rsidRPr="00081ADA">
        <w:rPr>
          <w:color w:val="auto"/>
        </w:rPr>
        <w:t xml:space="preserve">. For participants who prefer in-person procedures, they will </w:t>
      </w:r>
      <w:r w:rsidRPr="00081ADA" w:rsidR="00381598">
        <w:rPr>
          <w:color w:val="auto"/>
        </w:rPr>
        <w:t xml:space="preserve">have the option to </w:t>
      </w:r>
      <w:r w:rsidRPr="00081ADA">
        <w:rPr>
          <w:color w:val="auto"/>
        </w:rPr>
        <w:t xml:space="preserve">meet </w:t>
      </w:r>
      <w:r w:rsidRPr="00081ADA" w:rsidR="00B22298">
        <w:rPr>
          <w:color w:val="auto"/>
        </w:rPr>
        <w:t xml:space="preserve">with </w:t>
      </w:r>
      <w:r w:rsidRPr="00081ADA">
        <w:rPr>
          <w:color w:val="auto"/>
        </w:rPr>
        <w:t>study staff who will provide them with the STI or HIV self-collection kit and instructions</w:t>
      </w:r>
      <w:r w:rsidR="006A72C2">
        <w:rPr>
          <w:color w:val="auto"/>
        </w:rPr>
        <w:t>, answe</w:t>
      </w:r>
      <w:r w:rsidR="00CC36C3">
        <w:rPr>
          <w:color w:val="auto"/>
        </w:rPr>
        <w:t>r</w:t>
      </w:r>
      <w:r w:rsidR="006A72C2">
        <w:rPr>
          <w:color w:val="auto"/>
        </w:rPr>
        <w:t xml:space="preserve"> questions</w:t>
      </w:r>
      <w:r w:rsidR="0025425E">
        <w:rPr>
          <w:color w:val="auto"/>
        </w:rPr>
        <w:t>,</w:t>
      </w:r>
      <w:r w:rsidRPr="00081ADA">
        <w:rPr>
          <w:color w:val="auto"/>
        </w:rPr>
        <w:t xml:space="preserve"> and provide a </w:t>
      </w:r>
      <w:r w:rsidR="00CC36C3">
        <w:rPr>
          <w:color w:val="auto"/>
        </w:rPr>
        <w:t xml:space="preserve">private </w:t>
      </w:r>
      <w:r w:rsidRPr="00081ADA">
        <w:rPr>
          <w:color w:val="auto"/>
        </w:rPr>
        <w:t xml:space="preserve">room </w:t>
      </w:r>
      <w:r w:rsidR="00CC36C3">
        <w:rPr>
          <w:color w:val="auto"/>
        </w:rPr>
        <w:t>in which</w:t>
      </w:r>
      <w:r w:rsidRPr="00081ADA" w:rsidR="00CC36C3">
        <w:rPr>
          <w:color w:val="auto"/>
        </w:rPr>
        <w:t xml:space="preserve"> </w:t>
      </w:r>
      <w:r w:rsidRPr="00081ADA">
        <w:rPr>
          <w:color w:val="auto"/>
        </w:rPr>
        <w:t xml:space="preserve">participants </w:t>
      </w:r>
      <w:r w:rsidR="00CC36C3">
        <w:rPr>
          <w:color w:val="auto"/>
        </w:rPr>
        <w:t>can</w:t>
      </w:r>
      <w:r w:rsidRPr="00081ADA" w:rsidR="00CC36C3">
        <w:rPr>
          <w:color w:val="auto"/>
        </w:rPr>
        <w:t xml:space="preserve"> </w:t>
      </w:r>
      <w:r w:rsidRPr="00081ADA">
        <w:rPr>
          <w:color w:val="auto"/>
        </w:rPr>
        <w:t xml:space="preserve">collect their specimens. Study staff will assist with shipping specimens for those </w:t>
      </w:r>
      <w:r w:rsidR="00200035">
        <w:rPr>
          <w:color w:val="auto"/>
        </w:rPr>
        <w:t>participants who opt for</w:t>
      </w:r>
      <w:r w:rsidRPr="00081ADA">
        <w:rPr>
          <w:color w:val="auto"/>
        </w:rPr>
        <w:t xml:space="preserve"> an in-person visit. Men who have a new HIV diagnosis during the study will be helped with accessing HIV care and treatment services and will not proceed in the study. Men with an STI diagnosis will be connected to local resources for care and treatment. </w:t>
      </w:r>
    </w:p>
    <w:p w:rsidR="00A1406A" w:rsidRPr="00081ADA" w:rsidP="0089092A" w14:paraId="30292487" w14:textId="77777777">
      <w:pPr>
        <w:pStyle w:val="Default"/>
        <w:rPr>
          <w:color w:val="auto"/>
        </w:rPr>
      </w:pPr>
    </w:p>
    <w:p w:rsidR="00CA2C1E" w:rsidRPr="00081ADA" w:rsidP="0089092A" w14:paraId="27C6EC90" w14:textId="6AE11EBE">
      <w:pPr>
        <w:pStyle w:val="ListParagraph"/>
        <w:spacing w:after="0" w:line="240" w:lineRule="auto"/>
        <w:ind w:left="0"/>
        <w:contextualSpacing w:val="0"/>
        <w:rPr>
          <w:rFonts w:ascii="Times New Roman" w:hAnsi="Times New Roman"/>
          <w:sz w:val="24"/>
          <w:szCs w:val="24"/>
          <w:lang w:val="en-US"/>
        </w:rPr>
      </w:pPr>
      <w:r>
        <w:rPr>
          <w:rFonts w:ascii="Times New Roman" w:hAnsi="Times New Roman"/>
          <w:sz w:val="24"/>
          <w:szCs w:val="24"/>
          <w:lang w:val="en-US"/>
        </w:rPr>
        <w:t>A</w:t>
      </w:r>
      <w:r w:rsidRPr="00081ADA" w:rsidR="005602BB">
        <w:rPr>
          <w:rFonts w:ascii="Times New Roman" w:hAnsi="Times New Roman"/>
          <w:sz w:val="24"/>
          <w:szCs w:val="24"/>
          <w:lang w:val="en-US"/>
        </w:rPr>
        <w:t xml:space="preserve"> </w:t>
      </w:r>
      <w:r w:rsidRPr="00081ADA" w:rsidR="00E05D7A">
        <w:rPr>
          <w:rFonts w:ascii="Times New Roman" w:hAnsi="Times New Roman"/>
          <w:sz w:val="24"/>
          <w:szCs w:val="24"/>
          <w:lang w:val="en-US"/>
        </w:rPr>
        <w:t>subset of participants will be invited to participant in qualitative data collection</w:t>
      </w:r>
      <w:r w:rsidRPr="00081ADA" w:rsidR="00E50519">
        <w:rPr>
          <w:rFonts w:ascii="Times New Roman" w:hAnsi="Times New Roman"/>
          <w:sz w:val="24"/>
          <w:szCs w:val="24"/>
          <w:lang w:val="en-US"/>
        </w:rPr>
        <w:t xml:space="preserve"> </w:t>
      </w:r>
      <w:r w:rsidRPr="00081ADA" w:rsidR="001F270E">
        <w:rPr>
          <w:rFonts w:ascii="Times New Roman" w:hAnsi="Times New Roman"/>
          <w:sz w:val="24"/>
          <w:szCs w:val="24"/>
          <w:lang w:val="en-US"/>
        </w:rPr>
        <w:t>activities</w:t>
      </w:r>
      <w:r w:rsidRPr="00081ADA" w:rsidR="00E05D7A">
        <w:rPr>
          <w:rFonts w:ascii="Times New Roman" w:hAnsi="Times New Roman"/>
          <w:sz w:val="24"/>
          <w:szCs w:val="24"/>
          <w:lang w:val="en-US"/>
        </w:rPr>
        <w:t xml:space="preserve">. </w:t>
      </w:r>
      <w:r w:rsidRPr="00081ADA" w:rsidR="00E768C8">
        <w:rPr>
          <w:rFonts w:ascii="Times New Roman" w:hAnsi="Times New Roman"/>
          <w:sz w:val="24"/>
          <w:szCs w:val="24"/>
          <w:lang w:val="en-US"/>
        </w:rPr>
        <w:t xml:space="preserve">We will conduct focus group discussions </w:t>
      </w:r>
      <w:r w:rsidRPr="00081ADA" w:rsidR="00307EF3">
        <w:rPr>
          <w:rFonts w:ascii="Times New Roman" w:hAnsi="Times New Roman"/>
          <w:sz w:val="24"/>
          <w:szCs w:val="24"/>
          <w:lang w:val="en-US"/>
        </w:rPr>
        <w:t>(</w:t>
      </w:r>
      <w:r w:rsidRPr="00081ADA" w:rsidR="00307EF3">
        <w:rPr>
          <w:rFonts w:ascii="Times New Roman" w:hAnsi="Times New Roman"/>
          <w:b/>
          <w:bCs/>
          <w:sz w:val="24"/>
          <w:szCs w:val="24"/>
          <w:lang w:val="en-US"/>
        </w:rPr>
        <w:t xml:space="preserve">Attachment </w:t>
      </w:r>
      <w:r w:rsidRPr="00081ADA" w:rsidR="00B055D8">
        <w:rPr>
          <w:rFonts w:ascii="Times New Roman" w:hAnsi="Times New Roman"/>
          <w:b/>
          <w:bCs/>
          <w:sz w:val="24"/>
          <w:szCs w:val="24"/>
          <w:lang w:val="en-US"/>
        </w:rPr>
        <w:t>4</w:t>
      </w:r>
      <w:r w:rsidR="003662A2">
        <w:rPr>
          <w:rFonts w:ascii="Times New Roman" w:hAnsi="Times New Roman"/>
          <w:b/>
          <w:bCs/>
          <w:sz w:val="24"/>
          <w:szCs w:val="24"/>
          <w:lang w:val="en-US"/>
        </w:rPr>
        <w:t>g</w:t>
      </w:r>
      <w:r w:rsidRPr="00081ADA" w:rsidR="00B055D8">
        <w:rPr>
          <w:rFonts w:ascii="Times New Roman" w:hAnsi="Times New Roman"/>
          <w:sz w:val="24"/>
          <w:szCs w:val="24"/>
          <w:lang w:val="en-US"/>
        </w:rPr>
        <w:t xml:space="preserve">) </w:t>
      </w:r>
      <w:r w:rsidRPr="00081ADA" w:rsidR="00E768C8">
        <w:rPr>
          <w:rFonts w:ascii="Times New Roman" w:hAnsi="Times New Roman"/>
          <w:sz w:val="24"/>
          <w:szCs w:val="24"/>
          <w:lang w:val="en-US"/>
        </w:rPr>
        <w:t xml:space="preserve">with </w:t>
      </w:r>
      <w:r w:rsidR="00A15EBF">
        <w:rPr>
          <w:rFonts w:ascii="Times New Roman" w:hAnsi="Times New Roman"/>
          <w:sz w:val="24"/>
          <w:szCs w:val="24"/>
          <w:lang w:val="en-US"/>
        </w:rPr>
        <w:t>144</w:t>
      </w:r>
      <w:r w:rsidRPr="00081ADA" w:rsidR="00A15EBF">
        <w:rPr>
          <w:rFonts w:ascii="Times New Roman" w:hAnsi="Times New Roman"/>
          <w:sz w:val="24"/>
          <w:szCs w:val="24"/>
          <w:lang w:val="en-US"/>
        </w:rPr>
        <w:t xml:space="preserve"> </w:t>
      </w:r>
      <w:r w:rsidRPr="00081ADA" w:rsidR="00E768C8">
        <w:rPr>
          <w:rFonts w:ascii="Times New Roman" w:hAnsi="Times New Roman"/>
          <w:sz w:val="24"/>
          <w:szCs w:val="24"/>
          <w:lang w:val="en-US"/>
        </w:rPr>
        <w:t>total participants (</w:t>
      </w:r>
      <w:r w:rsidR="00A15EBF">
        <w:rPr>
          <w:rFonts w:ascii="Times New Roman" w:hAnsi="Times New Roman"/>
          <w:sz w:val="24"/>
          <w:szCs w:val="24"/>
          <w:lang w:val="en-US"/>
        </w:rPr>
        <w:t>48</w:t>
      </w:r>
      <w:r w:rsidRPr="00081ADA" w:rsidR="00A15EBF">
        <w:rPr>
          <w:rFonts w:ascii="Times New Roman" w:hAnsi="Times New Roman"/>
          <w:sz w:val="24"/>
          <w:szCs w:val="24"/>
          <w:lang w:val="en-US"/>
        </w:rPr>
        <w:t xml:space="preserve"> </w:t>
      </w:r>
      <w:r w:rsidRPr="00081ADA" w:rsidR="00E768C8">
        <w:rPr>
          <w:rFonts w:ascii="Times New Roman" w:hAnsi="Times New Roman"/>
          <w:sz w:val="24"/>
          <w:szCs w:val="24"/>
          <w:lang w:val="en-US"/>
        </w:rPr>
        <w:t xml:space="preserve">from each city). </w:t>
      </w:r>
      <w:r w:rsidR="00C56C2B">
        <w:rPr>
          <w:rFonts w:ascii="Times New Roman" w:hAnsi="Times New Roman"/>
          <w:sz w:val="24"/>
          <w:szCs w:val="24"/>
          <w:lang w:val="en-US"/>
        </w:rPr>
        <w:t>S</w:t>
      </w:r>
      <w:r w:rsidRPr="00081ADA" w:rsidR="00E768C8">
        <w:rPr>
          <w:rFonts w:ascii="Times New Roman" w:hAnsi="Times New Roman"/>
          <w:sz w:val="24"/>
          <w:szCs w:val="24"/>
          <w:lang w:val="en-US"/>
        </w:rPr>
        <w:t>mall focus groups</w:t>
      </w:r>
      <w:r w:rsidR="00C45CD7">
        <w:rPr>
          <w:rFonts w:ascii="Times New Roman" w:hAnsi="Times New Roman"/>
          <w:sz w:val="24"/>
          <w:szCs w:val="24"/>
          <w:lang w:val="en-US"/>
        </w:rPr>
        <w:t xml:space="preserve">, </w:t>
      </w:r>
      <w:r w:rsidRPr="00081ADA" w:rsidR="00E768C8">
        <w:rPr>
          <w:rFonts w:ascii="Times New Roman" w:hAnsi="Times New Roman"/>
          <w:sz w:val="24"/>
          <w:szCs w:val="24"/>
          <w:lang w:val="en-US"/>
        </w:rPr>
        <w:t>averaging 8 participants</w:t>
      </w:r>
      <w:r w:rsidR="00C56C2B">
        <w:rPr>
          <w:rFonts w:ascii="Times New Roman" w:hAnsi="Times New Roman"/>
          <w:sz w:val="24"/>
          <w:szCs w:val="24"/>
          <w:lang w:val="en-US"/>
        </w:rPr>
        <w:t>,</w:t>
      </w:r>
      <w:r w:rsidRPr="00081ADA" w:rsidR="00E768C8">
        <w:rPr>
          <w:rFonts w:ascii="Times New Roman" w:hAnsi="Times New Roman"/>
          <w:sz w:val="24"/>
          <w:szCs w:val="24"/>
          <w:lang w:val="en-US"/>
        </w:rPr>
        <w:t xml:space="preserve"> will be conducted </w:t>
      </w:r>
      <w:r w:rsidR="00200035">
        <w:rPr>
          <w:rFonts w:ascii="Times New Roman" w:hAnsi="Times New Roman"/>
          <w:sz w:val="24"/>
          <w:szCs w:val="24"/>
          <w:lang w:val="en-US"/>
        </w:rPr>
        <w:t xml:space="preserve">in person or </w:t>
      </w:r>
      <w:r w:rsidRPr="00081ADA" w:rsidR="00E768C8">
        <w:rPr>
          <w:rFonts w:ascii="Times New Roman" w:hAnsi="Times New Roman"/>
          <w:sz w:val="24"/>
          <w:szCs w:val="24"/>
          <w:lang w:val="en-US"/>
        </w:rPr>
        <w:t xml:space="preserve">via </w:t>
      </w:r>
      <w:r w:rsidR="00AB4C00">
        <w:rPr>
          <w:rFonts w:ascii="Times New Roman" w:hAnsi="Times New Roman"/>
          <w:sz w:val="24"/>
          <w:szCs w:val="24"/>
          <w:lang w:val="en-US"/>
        </w:rPr>
        <w:t xml:space="preserve">a </w:t>
      </w:r>
      <w:r w:rsidR="00C56C2B">
        <w:rPr>
          <w:rFonts w:ascii="Times New Roman" w:hAnsi="Times New Roman"/>
          <w:sz w:val="24"/>
          <w:szCs w:val="24"/>
          <w:lang w:val="en-US"/>
        </w:rPr>
        <w:t>HIPPA</w:t>
      </w:r>
      <w:r w:rsidRPr="00081ADA" w:rsidR="00E768C8">
        <w:rPr>
          <w:rFonts w:ascii="Times New Roman" w:hAnsi="Times New Roman"/>
          <w:sz w:val="24"/>
          <w:szCs w:val="24"/>
          <w:lang w:val="en-US"/>
        </w:rPr>
        <w:t xml:space="preserve">-compliant teleconference </w:t>
      </w:r>
      <w:r w:rsidR="00AB4C00">
        <w:rPr>
          <w:rFonts w:ascii="Times New Roman" w:hAnsi="Times New Roman"/>
          <w:sz w:val="24"/>
          <w:szCs w:val="24"/>
          <w:lang w:val="en-US"/>
        </w:rPr>
        <w:t xml:space="preserve">platform </w:t>
      </w:r>
      <w:r w:rsidR="009B2600">
        <w:rPr>
          <w:rFonts w:ascii="Times New Roman" w:hAnsi="Times New Roman"/>
          <w:sz w:val="24"/>
          <w:szCs w:val="24"/>
          <w:lang w:val="en-US"/>
        </w:rPr>
        <w:t>in three waves, about six months apart</w:t>
      </w:r>
      <w:r w:rsidRPr="00081ADA" w:rsidR="00E768C8">
        <w:rPr>
          <w:rFonts w:ascii="Times New Roman" w:hAnsi="Times New Roman"/>
          <w:sz w:val="24"/>
          <w:szCs w:val="24"/>
          <w:lang w:val="en-US"/>
        </w:rPr>
        <w:t xml:space="preserve">. Participants will be asked to attend </w:t>
      </w:r>
      <w:r w:rsidRPr="00081ADA" w:rsidR="0082706B">
        <w:rPr>
          <w:rFonts w:ascii="Times New Roman" w:hAnsi="Times New Roman"/>
          <w:sz w:val="24"/>
          <w:szCs w:val="24"/>
          <w:lang w:val="en-US"/>
        </w:rPr>
        <w:t xml:space="preserve">only </w:t>
      </w:r>
      <w:r w:rsidRPr="00081ADA" w:rsidR="00E768C8">
        <w:rPr>
          <w:rFonts w:ascii="Times New Roman" w:hAnsi="Times New Roman"/>
          <w:sz w:val="24"/>
          <w:szCs w:val="24"/>
          <w:lang w:val="en-US"/>
        </w:rPr>
        <w:t xml:space="preserve">one of the focus groups. </w:t>
      </w:r>
      <w:r w:rsidRPr="00081ADA" w:rsidR="00E10BDA">
        <w:rPr>
          <w:rFonts w:ascii="Times New Roman" w:hAnsi="Times New Roman"/>
          <w:sz w:val="24"/>
          <w:szCs w:val="24"/>
          <w:lang w:val="en-US"/>
        </w:rPr>
        <w:t xml:space="preserve">Participants will undergo a second consent process </w:t>
      </w:r>
      <w:r w:rsidRPr="00081ADA" w:rsidR="00084D06">
        <w:rPr>
          <w:rFonts w:ascii="Times New Roman" w:hAnsi="Times New Roman"/>
          <w:sz w:val="24"/>
          <w:szCs w:val="24"/>
          <w:lang w:val="en-US"/>
        </w:rPr>
        <w:t>(</w:t>
      </w:r>
      <w:r w:rsidRPr="00081ADA" w:rsidR="00084D06">
        <w:rPr>
          <w:rFonts w:ascii="Times New Roman" w:hAnsi="Times New Roman"/>
          <w:b/>
          <w:bCs/>
          <w:sz w:val="24"/>
          <w:szCs w:val="24"/>
          <w:lang w:val="en-US"/>
        </w:rPr>
        <w:t>Attachment 5</w:t>
      </w:r>
      <w:r w:rsidR="003662A2">
        <w:rPr>
          <w:rFonts w:ascii="Times New Roman" w:hAnsi="Times New Roman"/>
          <w:b/>
          <w:bCs/>
          <w:sz w:val="24"/>
          <w:szCs w:val="24"/>
          <w:lang w:val="en-US"/>
        </w:rPr>
        <w:t>b</w:t>
      </w:r>
      <w:r w:rsidRPr="00081ADA" w:rsidR="00084D06">
        <w:rPr>
          <w:rFonts w:ascii="Times New Roman" w:hAnsi="Times New Roman"/>
          <w:sz w:val="24"/>
          <w:szCs w:val="24"/>
          <w:lang w:val="en-US"/>
        </w:rPr>
        <w:t xml:space="preserve">) prior to attending </w:t>
      </w:r>
      <w:r w:rsidRPr="00081ADA" w:rsidR="00E709BD">
        <w:rPr>
          <w:rFonts w:ascii="Times New Roman" w:hAnsi="Times New Roman"/>
          <w:sz w:val="24"/>
          <w:szCs w:val="24"/>
          <w:lang w:val="en-US"/>
        </w:rPr>
        <w:t xml:space="preserve">the focus group discussion. </w:t>
      </w:r>
      <w:r w:rsidRPr="00081ADA" w:rsidR="00306628">
        <w:rPr>
          <w:rFonts w:ascii="Times New Roman" w:hAnsi="Times New Roman"/>
          <w:sz w:val="24"/>
          <w:szCs w:val="24"/>
          <w:lang w:val="en-US"/>
        </w:rPr>
        <w:t xml:space="preserve">We </w:t>
      </w:r>
      <w:r w:rsidRPr="00081ADA" w:rsidR="00B055D8">
        <w:rPr>
          <w:rFonts w:ascii="Times New Roman" w:hAnsi="Times New Roman"/>
          <w:sz w:val="24"/>
          <w:szCs w:val="24"/>
          <w:lang w:val="en-US"/>
        </w:rPr>
        <w:t xml:space="preserve">also </w:t>
      </w:r>
      <w:r w:rsidRPr="00081ADA" w:rsidR="002F407B">
        <w:rPr>
          <w:rFonts w:ascii="Times New Roman" w:hAnsi="Times New Roman"/>
          <w:sz w:val="24"/>
          <w:szCs w:val="24"/>
          <w:lang w:val="en-US"/>
        </w:rPr>
        <w:t xml:space="preserve">invite </w:t>
      </w:r>
      <w:r w:rsidRPr="00081ADA" w:rsidR="00AA0188">
        <w:rPr>
          <w:rFonts w:ascii="Times New Roman" w:hAnsi="Times New Roman"/>
          <w:sz w:val="24"/>
          <w:szCs w:val="24"/>
          <w:lang w:val="en-US"/>
        </w:rPr>
        <w:t xml:space="preserve">an additional </w:t>
      </w:r>
      <w:r w:rsidR="009B2600">
        <w:rPr>
          <w:rFonts w:ascii="Times New Roman" w:hAnsi="Times New Roman"/>
          <w:sz w:val="24"/>
          <w:szCs w:val="24"/>
          <w:lang w:val="en-US"/>
        </w:rPr>
        <w:t>45</w:t>
      </w:r>
      <w:r w:rsidRPr="00081ADA" w:rsidR="002F407B">
        <w:rPr>
          <w:rFonts w:ascii="Times New Roman" w:hAnsi="Times New Roman"/>
          <w:sz w:val="24"/>
          <w:szCs w:val="24"/>
          <w:lang w:val="en-US"/>
        </w:rPr>
        <w:t xml:space="preserve"> participants</w:t>
      </w:r>
      <w:r w:rsidRPr="00081ADA" w:rsidR="009F61A1">
        <w:rPr>
          <w:rFonts w:ascii="Times New Roman" w:hAnsi="Times New Roman"/>
          <w:sz w:val="24"/>
          <w:szCs w:val="24"/>
          <w:lang w:val="en-US"/>
        </w:rPr>
        <w:t xml:space="preserve"> (1</w:t>
      </w:r>
      <w:r w:rsidR="006C1351">
        <w:rPr>
          <w:rFonts w:ascii="Times New Roman" w:hAnsi="Times New Roman"/>
          <w:sz w:val="24"/>
          <w:szCs w:val="24"/>
          <w:lang w:val="en-US"/>
        </w:rPr>
        <w:t>5</w:t>
      </w:r>
      <w:r w:rsidRPr="00081ADA" w:rsidR="009F61A1">
        <w:rPr>
          <w:rFonts w:ascii="Times New Roman" w:hAnsi="Times New Roman"/>
          <w:sz w:val="24"/>
          <w:szCs w:val="24"/>
          <w:lang w:val="en-US"/>
        </w:rPr>
        <w:t xml:space="preserve"> from each city)</w:t>
      </w:r>
      <w:r w:rsidRPr="00081ADA" w:rsidR="002F407B">
        <w:rPr>
          <w:rFonts w:ascii="Times New Roman" w:hAnsi="Times New Roman"/>
          <w:sz w:val="24"/>
          <w:szCs w:val="24"/>
          <w:lang w:val="en-US"/>
        </w:rPr>
        <w:t xml:space="preserve"> </w:t>
      </w:r>
      <w:r w:rsidRPr="00081ADA" w:rsidR="00AA0188">
        <w:rPr>
          <w:rFonts w:ascii="Times New Roman" w:hAnsi="Times New Roman"/>
          <w:sz w:val="24"/>
          <w:szCs w:val="24"/>
          <w:lang w:val="en-US"/>
        </w:rPr>
        <w:t xml:space="preserve">to </w:t>
      </w:r>
      <w:r w:rsidR="002170E3">
        <w:rPr>
          <w:rFonts w:ascii="Times New Roman" w:hAnsi="Times New Roman"/>
          <w:sz w:val="24"/>
          <w:szCs w:val="24"/>
          <w:lang w:val="en-US"/>
        </w:rPr>
        <w:t>join</w:t>
      </w:r>
      <w:r w:rsidRPr="00081ADA" w:rsidR="002170E3">
        <w:rPr>
          <w:rFonts w:ascii="Times New Roman" w:hAnsi="Times New Roman"/>
          <w:sz w:val="24"/>
          <w:szCs w:val="24"/>
          <w:lang w:val="en-US"/>
        </w:rPr>
        <w:t xml:space="preserve"> </w:t>
      </w:r>
      <w:r w:rsidRPr="00081ADA" w:rsidR="00AA0188">
        <w:rPr>
          <w:rFonts w:ascii="Times New Roman" w:hAnsi="Times New Roman"/>
          <w:sz w:val="24"/>
          <w:szCs w:val="24"/>
          <w:lang w:val="en-US"/>
        </w:rPr>
        <w:t>a</w:t>
      </w:r>
      <w:r w:rsidRPr="00081ADA" w:rsidR="00306628">
        <w:rPr>
          <w:rFonts w:ascii="Times New Roman" w:hAnsi="Times New Roman"/>
          <w:sz w:val="24"/>
          <w:szCs w:val="24"/>
          <w:lang w:val="en-US"/>
        </w:rPr>
        <w:t xml:space="preserve"> series of </w:t>
      </w:r>
      <w:r w:rsidRPr="00081ADA" w:rsidR="002B3680">
        <w:rPr>
          <w:rFonts w:ascii="Times New Roman" w:hAnsi="Times New Roman"/>
          <w:sz w:val="24"/>
          <w:szCs w:val="24"/>
          <w:lang w:val="en-US"/>
        </w:rPr>
        <w:t>three in-depth interviews</w:t>
      </w:r>
      <w:r w:rsidRPr="00081ADA" w:rsidR="00477DFB">
        <w:rPr>
          <w:rFonts w:ascii="Times New Roman" w:hAnsi="Times New Roman"/>
          <w:sz w:val="24"/>
          <w:szCs w:val="24"/>
          <w:lang w:val="en-US"/>
        </w:rPr>
        <w:t xml:space="preserve"> (</w:t>
      </w:r>
      <w:r w:rsidRPr="00081ADA" w:rsidR="00477DFB">
        <w:rPr>
          <w:rFonts w:ascii="Times New Roman" w:hAnsi="Times New Roman"/>
          <w:b/>
          <w:bCs/>
          <w:sz w:val="24"/>
          <w:szCs w:val="24"/>
          <w:lang w:val="en-US"/>
        </w:rPr>
        <w:t>Attachment</w:t>
      </w:r>
      <w:r w:rsidRPr="00081ADA" w:rsidR="009F61A1">
        <w:rPr>
          <w:rFonts w:ascii="Times New Roman" w:hAnsi="Times New Roman"/>
          <w:b/>
          <w:bCs/>
          <w:sz w:val="24"/>
          <w:szCs w:val="24"/>
          <w:lang w:val="en-US"/>
        </w:rPr>
        <w:t xml:space="preserve"> 4</w:t>
      </w:r>
      <w:r w:rsidR="00D41CA0">
        <w:rPr>
          <w:rFonts w:ascii="Times New Roman" w:hAnsi="Times New Roman"/>
          <w:b/>
          <w:bCs/>
          <w:sz w:val="24"/>
          <w:szCs w:val="24"/>
          <w:lang w:val="en-US"/>
        </w:rPr>
        <w:t>h</w:t>
      </w:r>
      <w:r w:rsidRPr="00081ADA" w:rsidR="009F61A1">
        <w:rPr>
          <w:rFonts w:ascii="Times New Roman" w:hAnsi="Times New Roman"/>
          <w:sz w:val="24"/>
          <w:szCs w:val="24"/>
          <w:lang w:val="en-US"/>
        </w:rPr>
        <w:t>)</w:t>
      </w:r>
      <w:r w:rsidRPr="00081ADA" w:rsidR="00726B2C">
        <w:rPr>
          <w:rFonts w:ascii="Times New Roman" w:hAnsi="Times New Roman"/>
          <w:sz w:val="24"/>
          <w:szCs w:val="24"/>
          <w:lang w:val="en-US"/>
        </w:rPr>
        <w:t xml:space="preserve"> occurring at </w:t>
      </w:r>
      <w:r w:rsidRPr="00081ADA">
        <w:rPr>
          <w:rFonts w:ascii="Times New Roman" w:hAnsi="Times New Roman"/>
          <w:sz w:val="24"/>
          <w:szCs w:val="24"/>
          <w:lang w:val="en-US"/>
        </w:rPr>
        <w:t>six-month</w:t>
      </w:r>
      <w:r w:rsidRPr="00081ADA" w:rsidR="00726B2C">
        <w:rPr>
          <w:rFonts w:ascii="Times New Roman" w:hAnsi="Times New Roman"/>
          <w:sz w:val="24"/>
          <w:szCs w:val="24"/>
          <w:lang w:val="en-US"/>
        </w:rPr>
        <w:t xml:space="preserve"> intervals</w:t>
      </w:r>
      <w:r w:rsidRPr="00081ADA" w:rsidR="00FE52D1">
        <w:rPr>
          <w:rFonts w:ascii="Times New Roman" w:hAnsi="Times New Roman"/>
          <w:sz w:val="24"/>
          <w:szCs w:val="24"/>
          <w:lang w:val="en-US"/>
        </w:rPr>
        <w:t>. Participants will undergo a second consent process (</w:t>
      </w:r>
      <w:r w:rsidRPr="00081ADA" w:rsidR="00FE52D1">
        <w:rPr>
          <w:rFonts w:ascii="Times New Roman" w:hAnsi="Times New Roman"/>
          <w:b/>
          <w:bCs/>
          <w:sz w:val="24"/>
          <w:szCs w:val="24"/>
          <w:lang w:val="en-US"/>
        </w:rPr>
        <w:t xml:space="preserve">Attachment </w:t>
      </w:r>
      <w:r w:rsidRPr="00081ADA" w:rsidR="00E56B3C">
        <w:rPr>
          <w:rFonts w:ascii="Times New Roman" w:hAnsi="Times New Roman"/>
          <w:b/>
          <w:bCs/>
          <w:sz w:val="24"/>
          <w:szCs w:val="24"/>
          <w:lang w:val="en-US"/>
        </w:rPr>
        <w:t>5</w:t>
      </w:r>
      <w:r w:rsidR="00D41CA0">
        <w:rPr>
          <w:rFonts w:ascii="Times New Roman" w:hAnsi="Times New Roman"/>
          <w:b/>
          <w:bCs/>
          <w:sz w:val="24"/>
          <w:szCs w:val="24"/>
          <w:lang w:val="en-US"/>
        </w:rPr>
        <w:t>c</w:t>
      </w:r>
      <w:r w:rsidRPr="00081ADA" w:rsidR="00E56B3C">
        <w:rPr>
          <w:rFonts w:ascii="Times New Roman" w:hAnsi="Times New Roman"/>
          <w:sz w:val="24"/>
          <w:szCs w:val="24"/>
          <w:lang w:val="en-US"/>
        </w:rPr>
        <w:t xml:space="preserve">) prior to the interview. Interviews will be delivered </w:t>
      </w:r>
      <w:r w:rsidR="00200035">
        <w:rPr>
          <w:rFonts w:ascii="Times New Roman" w:hAnsi="Times New Roman"/>
          <w:sz w:val="24"/>
          <w:szCs w:val="24"/>
          <w:lang w:val="en-US"/>
        </w:rPr>
        <w:t xml:space="preserve">in person or </w:t>
      </w:r>
      <w:r w:rsidRPr="00081ADA" w:rsidR="002B3680">
        <w:rPr>
          <w:rFonts w:ascii="Times New Roman" w:hAnsi="Times New Roman"/>
          <w:sz w:val="24"/>
          <w:szCs w:val="24"/>
          <w:lang w:val="en-US"/>
        </w:rPr>
        <w:t xml:space="preserve">via </w:t>
      </w:r>
      <w:r w:rsidR="00AB4C00">
        <w:rPr>
          <w:rFonts w:ascii="Times New Roman" w:hAnsi="Times New Roman"/>
          <w:sz w:val="24"/>
          <w:szCs w:val="24"/>
          <w:lang w:val="en-US"/>
        </w:rPr>
        <w:t xml:space="preserve">a </w:t>
      </w:r>
      <w:r w:rsidRPr="00081ADA" w:rsidR="008E594E">
        <w:rPr>
          <w:rFonts w:ascii="Times New Roman" w:hAnsi="Times New Roman"/>
          <w:sz w:val="24"/>
          <w:szCs w:val="24"/>
          <w:lang w:val="en-US"/>
        </w:rPr>
        <w:t>HIPPA-compliant teleconferenc</w:t>
      </w:r>
      <w:r w:rsidRPr="00081ADA" w:rsidR="00CC74C6">
        <w:rPr>
          <w:rFonts w:ascii="Times New Roman" w:hAnsi="Times New Roman"/>
          <w:sz w:val="24"/>
          <w:szCs w:val="24"/>
          <w:lang w:val="en-US"/>
        </w:rPr>
        <w:t>e</w:t>
      </w:r>
      <w:r w:rsidR="00AB4C00">
        <w:rPr>
          <w:rFonts w:ascii="Times New Roman" w:hAnsi="Times New Roman"/>
          <w:sz w:val="24"/>
          <w:szCs w:val="24"/>
          <w:lang w:val="en-US"/>
        </w:rPr>
        <w:t xml:space="preserve"> platform</w:t>
      </w:r>
      <w:r w:rsidRPr="00081ADA" w:rsidR="009F61A1">
        <w:rPr>
          <w:rFonts w:ascii="Times New Roman" w:hAnsi="Times New Roman"/>
          <w:sz w:val="24"/>
          <w:szCs w:val="24"/>
          <w:lang w:val="en-US"/>
        </w:rPr>
        <w:t xml:space="preserve">. </w:t>
      </w:r>
      <w:r w:rsidRPr="00081ADA" w:rsidR="00624980">
        <w:rPr>
          <w:rFonts w:ascii="Times New Roman" w:hAnsi="Times New Roman"/>
          <w:sz w:val="24"/>
          <w:szCs w:val="24"/>
          <w:lang w:val="en-US"/>
        </w:rPr>
        <w:t xml:space="preserve">The aims of the </w:t>
      </w:r>
      <w:r w:rsidRPr="00081ADA" w:rsidR="00F3719F">
        <w:rPr>
          <w:rFonts w:ascii="Times New Roman" w:hAnsi="Times New Roman"/>
          <w:sz w:val="24"/>
          <w:szCs w:val="24"/>
          <w:lang w:val="en-US"/>
        </w:rPr>
        <w:t>qualitative data collection</w:t>
      </w:r>
      <w:r w:rsidR="00200035">
        <w:rPr>
          <w:rFonts w:ascii="Times New Roman" w:hAnsi="Times New Roman"/>
          <w:sz w:val="24"/>
          <w:szCs w:val="24"/>
          <w:lang w:val="en-US"/>
        </w:rPr>
        <w:t>s</w:t>
      </w:r>
      <w:r w:rsidRPr="00081ADA" w:rsidR="00F3719F">
        <w:rPr>
          <w:rFonts w:ascii="Times New Roman" w:hAnsi="Times New Roman"/>
          <w:sz w:val="24"/>
          <w:szCs w:val="24"/>
          <w:lang w:val="en-US"/>
        </w:rPr>
        <w:t xml:space="preserve"> </w:t>
      </w:r>
      <w:r w:rsidRPr="00081ADA" w:rsidR="00624980">
        <w:rPr>
          <w:rFonts w:ascii="Times New Roman" w:hAnsi="Times New Roman"/>
          <w:sz w:val="24"/>
          <w:szCs w:val="24"/>
          <w:lang w:val="en-US"/>
        </w:rPr>
        <w:t xml:space="preserve">are to understand men’s experience of PrEP, </w:t>
      </w:r>
      <w:r w:rsidRPr="00081ADA" w:rsidR="00F3719F">
        <w:rPr>
          <w:rFonts w:ascii="Times New Roman" w:hAnsi="Times New Roman"/>
          <w:sz w:val="24"/>
          <w:szCs w:val="24"/>
          <w:lang w:val="en-US"/>
        </w:rPr>
        <w:t xml:space="preserve">further </w:t>
      </w:r>
      <w:r w:rsidRPr="00081ADA" w:rsidR="00624980">
        <w:rPr>
          <w:rFonts w:ascii="Times New Roman" w:hAnsi="Times New Roman"/>
          <w:sz w:val="24"/>
          <w:szCs w:val="24"/>
          <w:lang w:val="en-US"/>
        </w:rPr>
        <w:t xml:space="preserve">explore their preferences for PrEP and other HIV prevention products, and to </w:t>
      </w:r>
      <w:r w:rsidR="00200035">
        <w:rPr>
          <w:rFonts w:ascii="Times New Roman" w:hAnsi="Times New Roman"/>
          <w:sz w:val="24"/>
          <w:szCs w:val="24"/>
          <w:lang w:val="en-US"/>
        </w:rPr>
        <w:t>evaluate</w:t>
      </w:r>
      <w:r w:rsidRPr="00081ADA" w:rsidR="00624980">
        <w:rPr>
          <w:rFonts w:ascii="Times New Roman" w:hAnsi="Times New Roman"/>
          <w:sz w:val="24"/>
          <w:szCs w:val="24"/>
          <w:lang w:val="en-US"/>
        </w:rPr>
        <w:t xml:space="preserve"> their reactions to prevention messages developed </w:t>
      </w:r>
      <w:r w:rsidRPr="00081ADA" w:rsidR="00F3719F">
        <w:rPr>
          <w:rFonts w:ascii="Times New Roman" w:hAnsi="Times New Roman"/>
          <w:sz w:val="24"/>
          <w:szCs w:val="24"/>
          <w:lang w:val="en-US"/>
        </w:rPr>
        <w:t>during the study</w:t>
      </w:r>
      <w:r w:rsidRPr="00081ADA" w:rsidR="00624980">
        <w:rPr>
          <w:rFonts w:ascii="Times New Roman" w:hAnsi="Times New Roman"/>
          <w:sz w:val="24"/>
          <w:szCs w:val="24"/>
          <w:lang w:val="en-US"/>
        </w:rPr>
        <w:t>.</w:t>
      </w:r>
    </w:p>
    <w:p w:rsidR="00E2269C" w:rsidP="002C5246" w14:paraId="138555F9" w14:textId="51481AC7">
      <w:pPr>
        <w:pStyle w:val="ListParagraph"/>
        <w:spacing w:after="0" w:line="240" w:lineRule="auto"/>
        <w:ind w:left="0"/>
        <w:contextualSpacing w:val="0"/>
        <w:rPr>
          <w:rFonts w:ascii="Times New Roman" w:hAnsi="Times New Roman"/>
          <w:sz w:val="24"/>
          <w:szCs w:val="24"/>
        </w:rPr>
      </w:pPr>
    </w:p>
    <w:p w:rsidR="004D2F2D" w:rsidRPr="00832529" w:rsidP="004D2F2D" w14:paraId="18FE1187" w14:textId="4AE38434">
      <w:pPr>
        <w:spacing w:line="259" w:lineRule="auto"/>
        <w:rPr>
          <w:rFonts w:asciiTheme="minorHAnsi" w:eastAsiaTheme="minorHAnsi" w:hAnsiTheme="minorHAnsi" w:cstheme="minorBidi"/>
          <w:b/>
          <w:bCs/>
          <w:color w:val="000000" w:themeColor="text1"/>
          <w:szCs w:val="24"/>
        </w:rPr>
      </w:pPr>
      <w:bookmarkStart w:id="9" w:name="Exhibit21"/>
      <w:bookmarkEnd w:id="9"/>
      <w:r>
        <w:rPr>
          <w:rFonts w:asciiTheme="minorHAnsi" w:eastAsiaTheme="minorHAnsi" w:hAnsiTheme="minorHAnsi" w:cstheme="minorBidi"/>
          <w:b/>
          <w:bCs/>
          <w:color w:val="000000" w:themeColor="text1"/>
          <w:szCs w:val="24"/>
        </w:rPr>
        <w:t>Exhibit</w:t>
      </w:r>
      <w:r w:rsidRPr="00832529">
        <w:rPr>
          <w:rFonts w:asciiTheme="minorHAnsi" w:eastAsiaTheme="minorHAnsi" w:hAnsiTheme="minorHAnsi" w:cstheme="minorBidi"/>
          <w:b/>
          <w:bCs/>
          <w:color w:val="000000" w:themeColor="text1"/>
          <w:szCs w:val="24"/>
        </w:rPr>
        <w:t xml:space="preserve"> 2.1 </w:t>
      </w:r>
      <w:bookmarkStart w:id="10" w:name="_Hlk132727875"/>
      <w:r w:rsidRPr="00832529">
        <w:rPr>
          <w:rFonts w:asciiTheme="minorHAnsi" w:eastAsiaTheme="minorHAnsi" w:hAnsiTheme="minorHAnsi" w:cstheme="minorBidi"/>
          <w:b/>
          <w:bCs/>
          <w:color w:val="000000" w:themeColor="text1"/>
          <w:szCs w:val="24"/>
        </w:rPr>
        <w:t xml:space="preserve">Timeline of study visits, activities, and </w:t>
      </w:r>
      <w:bookmarkEnd w:id="10"/>
      <w:r w:rsidRPr="00832529" w:rsidR="00475700">
        <w:rPr>
          <w:rFonts w:asciiTheme="minorHAnsi" w:eastAsiaTheme="minorHAnsi" w:hAnsiTheme="minorHAnsi" w:cstheme="minorBidi"/>
          <w:b/>
          <w:bCs/>
          <w:color w:val="000000" w:themeColor="text1"/>
          <w:szCs w:val="24"/>
        </w:rPr>
        <w:t>labs.</w:t>
      </w:r>
    </w:p>
    <w:tbl>
      <w:tblPr>
        <w:tblStyle w:val="TableGrid1"/>
        <w:tblW w:w="0" w:type="auto"/>
        <w:tblInd w:w="0" w:type="dxa"/>
        <w:tblLayout w:type="fixed"/>
        <w:tblLook w:val="04A0"/>
      </w:tblPr>
      <w:tblGrid>
        <w:gridCol w:w="1465"/>
        <w:gridCol w:w="987"/>
        <w:gridCol w:w="987"/>
        <w:gridCol w:w="987"/>
        <w:gridCol w:w="987"/>
        <w:gridCol w:w="987"/>
        <w:gridCol w:w="987"/>
        <w:gridCol w:w="987"/>
        <w:gridCol w:w="987"/>
      </w:tblGrid>
      <w:tr w14:paraId="3CBB14BC" w14:textId="77777777" w:rsidTr="00BD3FB0">
        <w:tblPrEx>
          <w:tblW w:w="0" w:type="auto"/>
          <w:tblInd w:w="0" w:type="dxa"/>
          <w:tblLayout w:type="fixed"/>
          <w:tblLook w:val="04A0"/>
        </w:tblPrEx>
        <w:tc>
          <w:tcPr>
            <w:tcW w:w="9361" w:type="dxa"/>
            <w:gridSpan w:val="9"/>
            <w:tcBorders>
              <w:top w:val="single" w:sz="8" w:space="0" w:color="auto"/>
              <w:left w:val="single" w:sz="8" w:space="0" w:color="auto"/>
              <w:bottom w:val="single" w:sz="8" w:space="0" w:color="auto"/>
              <w:right w:val="single" w:sz="8" w:space="0" w:color="auto"/>
            </w:tcBorders>
          </w:tcPr>
          <w:p w:rsidR="004D2F2D" w:rsidRPr="004D2F2D" w:rsidP="004D2F2D" w14:paraId="65F32ABA" w14:textId="77777777">
            <w:pPr>
              <w:jc w:val="center"/>
              <w:rPr>
                <w:rFonts w:ascii="Calibri" w:eastAsia="Calibri" w:hAnsi="Calibri" w:cs="Calibri"/>
                <w:sz w:val="22"/>
                <w:szCs w:val="22"/>
              </w:rPr>
            </w:pPr>
            <w:r w:rsidRPr="004D2F2D">
              <w:rPr>
                <w:rFonts w:ascii="Calibri" w:eastAsia="Calibri" w:hAnsi="Calibri" w:cs="Calibri"/>
                <w:sz w:val="22"/>
                <w:szCs w:val="22"/>
              </w:rPr>
              <w:t>Touch points for study participants in quarterly intervals (24-months total)</w:t>
            </w:r>
          </w:p>
        </w:tc>
      </w:tr>
      <w:tr w14:paraId="242C44FB"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7017511A"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nil"/>
              <w:left w:val="single" w:sz="8" w:space="0" w:color="auto"/>
              <w:bottom w:val="single" w:sz="8" w:space="0" w:color="auto"/>
              <w:right w:val="single" w:sz="8" w:space="0" w:color="auto"/>
            </w:tcBorders>
          </w:tcPr>
          <w:p w:rsidR="004D2F2D" w:rsidRPr="004D2F2D" w:rsidP="004D2F2D" w14:paraId="498F465C"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1</w:t>
            </w:r>
            <w:r w:rsidRPr="004D2F2D">
              <w:rPr>
                <w:rFonts w:ascii="Calibri" w:eastAsia="Calibri" w:hAnsi="Calibri" w:cs="Calibri"/>
                <w:sz w:val="22"/>
                <w:szCs w:val="22"/>
                <w:vertAlign w:val="superscript"/>
              </w:rPr>
              <w:t>st</w:t>
            </w:r>
          </w:p>
        </w:tc>
        <w:tc>
          <w:tcPr>
            <w:tcW w:w="987" w:type="dxa"/>
            <w:tcBorders>
              <w:top w:val="nil"/>
              <w:left w:val="single" w:sz="8" w:space="0" w:color="auto"/>
              <w:bottom w:val="single" w:sz="8" w:space="0" w:color="auto"/>
              <w:right w:val="single" w:sz="8" w:space="0" w:color="auto"/>
            </w:tcBorders>
          </w:tcPr>
          <w:p w:rsidR="004D2F2D" w:rsidRPr="004D2F2D" w:rsidP="004D2F2D" w14:paraId="188B1143"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2</w:t>
            </w:r>
            <w:r w:rsidRPr="004D2F2D">
              <w:rPr>
                <w:rFonts w:ascii="Calibri" w:eastAsia="Calibri" w:hAnsi="Calibri" w:cs="Calibri"/>
                <w:sz w:val="22"/>
                <w:szCs w:val="22"/>
                <w:vertAlign w:val="superscript"/>
              </w:rPr>
              <w:t>nd</w:t>
            </w:r>
          </w:p>
        </w:tc>
        <w:tc>
          <w:tcPr>
            <w:tcW w:w="987" w:type="dxa"/>
            <w:tcBorders>
              <w:top w:val="nil"/>
              <w:left w:val="single" w:sz="8" w:space="0" w:color="auto"/>
              <w:bottom w:val="single" w:sz="8" w:space="0" w:color="auto"/>
              <w:right w:val="single" w:sz="8" w:space="0" w:color="auto"/>
            </w:tcBorders>
          </w:tcPr>
          <w:p w:rsidR="004D2F2D" w:rsidRPr="004D2F2D" w:rsidP="004D2F2D" w14:paraId="2A220903"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3</w:t>
            </w:r>
            <w:r w:rsidRPr="004D2F2D">
              <w:rPr>
                <w:rFonts w:ascii="Calibri" w:eastAsia="Calibri" w:hAnsi="Calibri" w:cs="Calibri"/>
                <w:sz w:val="22"/>
                <w:szCs w:val="22"/>
                <w:vertAlign w:val="superscript"/>
              </w:rPr>
              <w:t>rd</w:t>
            </w:r>
          </w:p>
        </w:tc>
        <w:tc>
          <w:tcPr>
            <w:tcW w:w="987" w:type="dxa"/>
            <w:tcBorders>
              <w:top w:val="nil"/>
              <w:left w:val="single" w:sz="8" w:space="0" w:color="auto"/>
              <w:bottom w:val="single" w:sz="8" w:space="0" w:color="auto"/>
              <w:right w:val="single" w:sz="8" w:space="0" w:color="auto"/>
            </w:tcBorders>
          </w:tcPr>
          <w:p w:rsidR="004D2F2D" w:rsidRPr="004D2F2D" w:rsidP="004D2F2D" w14:paraId="76C0917A"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4</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5499E9E8"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5</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2FAF5B66"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6</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75522407"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7</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6B3D27C9"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8</w:t>
            </w:r>
            <w:r w:rsidRPr="004D2F2D">
              <w:rPr>
                <w:rFonts w:ascii="Calibri" w:eastAsia="Calibri" w:hAnsi="Calibri" w:cs="Calibri"/>
                <w:sz w:val="22"/>
                <w:szCs w:val="22"/>
                <w:vertAlign w:val="superscript"/>
              </w:rPr>
              <w:t>th</w:t>
            </w:r>
          </w:p>
        </w:tc>
      </w:tr>
      <w:tr w14:paraId="79EB4D42"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515F0782" w14:textId="01A1777C">
            <w:pPr>
              <w:jc w:val="center"/>
              <w:rPr>
                <w:rFonts w:ascii="Calibri" w:eastAsia="Calibri" w:hAnsi="Calibri" w:cs="Calibri"/>
                <w:sz w:val="22"/>
                <w:szCs w:val="22"/>
              </w:rPr>
            </w:pPr>
            <w:r w:rsidRPr="004D2F2D">
              <w:rPr>
                <w:rFonts w:ascii="Calibri" w:eastAsia="Calibri" w:hAnsi="Calibri" w:cs="Calibri"/>
                <w:sz w:val="22"/>
                <w:szCs w:val="22"/>
              </w:rPr>
              <w:t xml:space="preserve">Quantitative </w:t>
            </w:r>
            <w:r w:rsidR="000B7FE2">
              <w:rPr>
                <w:rFonts w:ascii="Calibri" w:eastAsia="Calibri" w:hAnsi="Calibri" w:cs="Calibri"/>
                <w:sz w:val="22"/>
                <w:szCs w:val="22"/>
              </w:rPr>
              <w:t>Assessment</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5AFD427"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56AB26A"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694B429B"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74713B2"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CCB4FE8"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2EC5529F"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62FF6158"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7A466706"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r>
      <w:tr w14:paraId="0939A503"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52FFD563" w14:textId="77777777">
            <w:pPr>
              <w:jc w:val="center"/>
              <w:rPr>
                <w:rFonts w:ascii="Calibri" w:eastAsia="Calibri" w:hAnsi="Calibri" w:cs="Calibri"/>
                <w:sz w:val="22"/>
                <w:szCs w:val="22"/>
              </w:rPr>
            </w:pPr>
            <w:r w:rsidRPr="004D2F2D">
              <w:rPr>
                <w:rFonts w:ascii="Calibri" w:eastAsia="Calibri" w:hAnsi="Calibri" w:cs="Calibri"/>
                <w:sz w:val="22"/>
                <w:szCs w:val="22"/>
              </w:rPr>
              <w:t>HIV Testing</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3BAA0CE8"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p w:rsidR="004D2F2D" w:rsidRPr="004D2F2D" w:rsidP="004D2F2D" w14:paraId="05BE073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6628524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33EA3515"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p w:rsidR="004D2F2D" w:rsidRPr="004D2F2D" w:rsidP="004D2F2D" w14:paraId="3B0329B1"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03633496"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FE50456"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5FE4004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8EC787E"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32D7508B"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r>
      <w:tr w14:paraId="07F151EB"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037C26A1" w14:textId="77777777">
            <w:pPr>
              <w:jc w:val="center"/>
              <w:rPr>
                <w:rFonts w:ascii="Calibri" w:eastAsia="Calibri" w:hAnsi="Calibri" w:cs="Calibri"/>
                <w:sz w:val="22"/>
                <w:szCs w:val="22"/>
              </w:rPr>
            </w:pPr>
            <w:r w:rsidRPr="004D2F2D">
              <w:rPr>
                <w:rFonts w:ascii="Calibri" w:eastAsia="Calibri" w:hAnsi="Calibri" w:cs="Calibri"/>
                <w:sz w:val="22"/>
                <w:szCs w:val="22"/>
              </w:rPr>
              <w:t>STI Testing</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CE2AD5A"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p w:rsidR="004D2F2D" w:rsidRPr="004D2F2D" w:rsidP="004D2F2D" w14:paraId="2F213EBF"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2970F231"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6D07FC3E"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6664CA6F"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3B70487"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5F3580B7"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2297C5DF"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338ECA3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r>
      <w:tr w14:paraId="730E4DAE"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4FE049FC" w14:textId="77777777">
            <w:pPr>
              <w:jc w:val="center"/>
              <w:rPr>
                <w:rFonts w:ascii="Calibri" w:eastAsia="Calibri" w:hAnsi="Calibri" w:cs="Calibri"/>
                <w:sz w:val="22"/>
                <w:szCs w:val="22"/>
              </w:rPr>
            </w:pPr>
            <w:r w:rsidRPr="004D2F2D">
              <w:rPr>
                <w:rFonts w:ascii="Calibri" w:eastAsia="Calibri" w:hAnsi="Calibri" w:cs="Calibri"/>
                <w:sz w:val="22"/>
                <w:szCs w:val="22"/>
              </w:rPr>
              <w:t>Qualitative Assessments</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6A83296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4D9357B"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5BE58553"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F38B299"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0D284B36"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5DDA0FDC"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119F6270"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2A900B4D" w14:textId="77777777">
            <w:pPr>
              <w:rPr>
                <w:rFonts w:ascii="Calibri" w:eastAsia="Calibri" w:hAnsi="Calibri" w:cs="Calibri"/>
                <w:sz w:val="22"/>
                <w:szCs w:val="22"/>
              </w:rPr>
            </w:pPr>
          </w:p>
        </w:tc>
      </w:tr>
    </w:tbl>
    <w:p w:rsidR="004D2F2D" w:rsidRPr="00081ADA" w:rsidP="002C5246" w14:paraId="2503C3E4" w14:textId="77777777">
      <w:pPr>
        <w:pStyle w:val="ListParagraph"/>
        <w:spacing w:after="0" w:line="240" w:lineRule="auto"/>
        <w:ind w:left="0"/>
        <w:contextualSpacing w:val="0"/>
        <w:rPr>
          <w:rFonts w:ascii="Times New Roman" w:hAnsi="Times New Roman"/>
          <w:sz w:val="24"/>
          <w:szCs w:val="24"/>
        </w:rPr>
      </w:pPr>
    </w:p>
    <w:p w:rsidR="002C5246" w:rsidRPr="00081ADA" w:rsidP="002C5246" w14:paraId="20DD448E" w14:textId="33055E39">
      <w:pPr>
        <w:pStyle w:val="ListParagraph"/>
        <w:spacing w:after="0" w:line="240" w:lineRule="auto"/>
        <w:ind w:left="0"/>
        <w:contextualSpacing w:val="0"/>
        <w:rPr>
          <w:rFonts w:ascii="Times New Roman" w:hAnsi="Times New Roman" w:eastAsiaTheme="minorHAnsi"/>
          <w:sz w:val="24"/>
          <w:szCs w:val="24"/>
          <w:lang w:val="en-US" w:eastAsia="en-US"/>
        </w:rPr>
      </w:pPr>
      <w:r w:rsidRPr="00081ADA">
        <w:rPr>
          <w:rFonts w:ascii="Times New Roman" w:hAnsi="Times New Roman" w:eastAsiaTheme="minorHAnsi"/>
          <w:sz w:val="24"/>
          <w:szCs w:val="24"/>
          <w:lang w:val="en-US" w:eastAsia="en-US"/>
        </w:rPr>
        <w:t>The study protocol</w:t>
      </w:r>
      <w:r w:rsidR="00266F80">
        <w:rPr>
          <w:rFonts w:ascii="Times New Roman" w:hAnsi="Times New Roman" w:eastAsiaTheme="minorHAnsi"/>
          <w:sz w:val="24"/>
          <w:szCs w:val="24"/>
          <w:lang w:val="en-US" w:eastAsia="en-US"/>
        </w:rPr>
        <w:t>, consent forms,</w:t>
      </w:r>
      <w:r w:rsidRPr="00081ADA">
        <w:rPr>
          <w:rFonts w:ascii="Times New Roman" w:hAnsi="Times New Roman" w:eastAsiaTheme="minorHAnsi"/>
          <w:sz w:val="24"/>
          <w:szCs w:val="24"/>
          <w:lang w:val="en-US" w:eastAsia="en-US"/>
        </w:rPr>
        <w:t xml:space="preserve"> and all data collection instruments have been approved by the WCG Institutional Review Board (IRB) (</w:t>
      </w:r>
      <w:r w:rsidRPr="00081ADA">
        <w:rPr>
          <w:rFonts w:ascii="Times New Roman" w:hAnsi="Times New Roman" w:eastAsiaTheme="minorHAnsi"/>
          <w:b/>
          <w:sz w:val="24"/>
          <w:szCs w:val="24"/>
          <w:lang w:val="en-US" w:eastAsia="en-US"/>
        </w:rPr>
        <w:t>Attachment 6a</w:t>
      </w:r>
      <w:r w:rsidRPr="00081ADA">
        <w:rPr>
          <w:rFonts w:ascii="Times New Roman" w:hAnsi="Times New Roman" w:eastAsiaTheme="minorHAnsi"/>
          <w:sz w:val="24"/>
          <w:szCs w:val="24"/>
          <w:lang w:val="en-US" w:eastAsia="en-US"/>
        </w:rPr>
        <w:t xml:space="preserve">). </w:t>
      </w:r>
    </w:p>
    <w:p w:rsidR="002C5246" w:rsidRPr="00081ADA" w:rsidP="002C5246" w14:paraId="363F9F28" w14:textId="671A693C">
      <w:pPr>
        <w:pStyle w:val="ListParagraph"/>
        <w:spacing w:after="0" w:line="240" w:lineRule="auto"/>
        <w:ind w:left="0"/>
        <w:contextualSpacing w:val="0"/>
        <w:rPr>
          <w:rFonts w:ascii="Times New Roman" w:hAnsi="Times New Roman" w:eastAsiaTheme="minorHAnsi"/>
          <w:sz w:val="24"/>
          <w:szCs w:val="24"/>
          <w:lang w:val="en-US" w:eastAsia="en-US"/>
        </w:rPr>
      </w:pPr>
    </w:p>
    <w:p w:rsidR="003F4C7D" w:rsidRPr="00081ADA" w:rsidP="002C5246" w14:paraId="6475C9D2" w14:textId="419974D5">
      <w:pPr>
        <w:pStyle w:val="ListParagraph"/>
        <w:spacing w:after="0" w:line="240" w:lineRule="auto"/>
        <w:ind w:left="0"/>
        <w:contextualSpacing w:val="0"/>
        <w:rPr>
          <w:rFonts w:ascii="Times New Roman" w:hAnsi="Times New Roman" w:eastAsiaTheme="minorHAnsi"/>
          <w:sz w:val="24"/>
          <w:szCs w:val="24"/>
          <w:lang w:val="en-US" w:eastAsia="en-US"/>
        </w:rPr>
      </w:pPr>
      <w:r>
        <w:rPr>
          <w:rFonts w:ascii="Times New Roman" w:hAnsi="Times New Roman" w:eastAsiaTheme="minorHAnsi"/>
          <w:sz w:val="24"/>
          <w:szCs w:val="24"/>
          <w:lang w:val="en-US" w:eastAsia="en-US"/>
        </w:rPr>
        <w:t xml:space="preserve">Data collected during this study will be used to better </w:t>
      </w:r>
      <w:r w:rsidRPr="002170E3">
        <w:rPr>
          <w:rFonts w:ascii="Times New Roman" w:hAnsi="Times New Roman" w:eastAsiaTheme="minorHAnsi"/>
          <w:sz w:val="24"/>
          <w:szCs w:val="24"/>
          <w:lang w:val="en-US" w:eastAsia="en-US"/>
        </w:rPr>
        <w:t xml:space="preserve">understand men’s strategies to prevent HIV/STIs, including PrEP use and adherence, condom use, sexual risk-taking behavior, and substance-using behaviors. </w:t>
      </w:r>
      <w:r w:rsidRPr="00081ADA" w:rsidR="00877F5A">
        <w:rPr>
          <w:rFonts w:ascii="Times New Roman" w:hAnsi="Times New Roman" w:eastAsiaTheme="minorHAnsi"/>
          <w:sz w:val="24"/>
          <w:szCs w:val="24"/>
          <w:lang w:val="en-US" w:eastAsia="en-US"/>
        </w:rPr>
        <w:t xml:space="preserve">Data collected in this study will </w:t>
      </w:r>
      <w:r>
        <w:rPr>
          <w:rFonts w:ascii="Times New Roman" w:hAnsi="Times New Roman" w:eastAsiaTheme="minorHAnsi"/>
          <w:sz w:val="24"/>
          <w:szCs w:val="24"/>
          <w:lang w:val="en-US" w:eastAsia="en-US"/>
        </w:rPr>
        <w:t xml:space="preserve">also be </w:t>
      </w:r>
      <w:r w:rsidRPr="00081ADA" w:rsidR="00877F5A">
        <w:rPr>
          <w:rFonts w:ascii="Times New Roman" w:hAnsi="Times New Roman" w:eastAsiaTheme="minorHAnsi"/>
          <w:sz w:val="24"/>
          <w:szCs w:val="24"/>
          <w:lang w:val="en-US" w:eastAsia="en-US"/>
        </w:rPr>
        <w:t xml:space="preserve">used to </w:t>
      </w:r>
      <w:r w:rsidRPr="00081ADA" w:rsidR="00C46ABE">
        <w:rPr>
          <w:rFonts w:ascii="Times New Roman" w:hAnsi="Times New Roman" w:eastAsiaTheme="minorHAnsi"/>
          <w:sz w:val="24"/>
          <w:szCs w:val="24"/>
          <w:lang w:val="en-US" w:eastAsia="en-US"/>
        </w:rPr>
        <w:t xml:space="preserve">generate </w:t>
      </w:r>
      <w:r w:rsidR="00200035">
        <w:rPr>
          <w:rFonts w:ascii="Times New Roman" w:hAnsi="Times New Roman" w:eastAsiaTheme="minorHAnsi"/>
          <w:sz w:val="24"/>
          <w:szCs w:val="24"/>
          <w:lang w:val="en-US" w:eastAsia="en-US"/>
        </w:rPr>
        <w:t xml:space="preserve">rapid reports </w:t>
      </w:r>
      <w:r w:rsidRPr="00081ADA" w:rsidR="00C46ABE">
        <w:rPr>
          <w:rFonts w:ascii="Times New Roman" w:hAnsi="Times New Roman" w:eastAsiaTheme="minorHAnsi"/>
          <w:sz w:val="24"/>
          <w:szCs w:val="24"/>
          <w:lang w:val="en-US" w:eastAsia="en-US"/>
        </w:rPr>
        <w:t xml:space="preserve">every three months to identify HIV prevention gaps and messaging opportunities and recommendations for MSM. Effective prevention messaging will be implemented in CDC messaging and community programs (e.g., mobile apps, social marketing campaigns, website information sources, other written prevention materials) to improve HIV prevention for communities of MSM.  </w:t>
      </w:r>
      <w:r w:rsidRPr="00081ADA">
        <w:rPr>
          <w:rFonts w:ascii="Times New Roman" w:hAnsi="Times New Roman" w:eastAsiaTheme="minorHAnsi"/>
          <w:sz w:val="24"/>
          <w:szCs w:val="24"/>
          <w:lang w:val="en-US" w:eastAsia="en-US"/>
        </w:rPr>
        <w:t xml:space="preserve">Study findings will be disseminated through community forums, academic and community conference presentations, and peer-reviewed publications. </w:t>
      </w:r>
    </w:p>
    <w:p w:rsidR="002C5246" w:rsidP="002C5246" w14:paraId="4307958C" w14:textId="23A5CD90">
      <w:pPr>
        <w:pStyle w:val="Heading1"/>
        <w:numPr>
          <w:ilvl w:val="0"/>
          <w:numId w:val="0"/>
        </w:numPr>
        <w:rPr>
          <w:rFonts w:cs="Times New Roman"/>
        </w:rPr>
      </w:pPr>
      <w:bookmarkStart w:id="11" w:name="_3.__"/>
      <w:bookmarkStart w:id="12" w:name="_Toc485202297"/>
      <w:bookmarkEnd w:id="11"/>
      <w:r>
        <w:rPr>
          <w:rFonts w:cs="Times New Roman"/>
        </w:rPr>
        <w:t xml:space="preserve">3.   </w:t>
      </w:r>
      <w:r w:rsidRPr="00C469CA">
        <w:rPr>
          <w:rFonts w:cs="Times New Roman"/>
        </w:rPr>
        <w:t>Use of Improved Information Technology and Burden Reduction</w:t>
      </w:r>
      <w:bookmarkEnd w:id="12"/>
    </w:p>
    <w:p w:rsidR="003F136D" w:rsidP="00200035" w14:paraId="426FBFF5" w14:textId="77777777"/>
    <w:p w:rsidR="00837B91" w:rsidRPr="003F136D" w:rsidP="00200035" w14:paraId="6308F43A" w14:textId="3B16A16E">
      <w:r w:rsidRPr="003F136D">
        <w:t xml:space="preserve">Screening, consent, contact information collection, </w:t>
      </w:r>
      <w:r w:rsidR="000B7FE2">
        <w:t>assessment</w:t>
      </w:r>
      <w:r w:rsidRPr="003F136D">
        <w:t xml:space="preserve"> completion</w:t>
      </w:r>
      <w:r w:rsidRPr="003F136D" w:rsidR="00441B56">
        <w:t xml:space="preserve">, focus group attendance and </w:t>
      </w:r>
      <w:r w:rsidR="00473F4E">
        <w:t xml:space="preserve">the </w:t>
      </w:r>
      <w:r w:rsidRPr="003F136D" w:rsidR="00441B56">
        <w:t xml:space="preserve">in-depth interview will be </w:t>
      </w:r>
      <w:r w:rsidR="002170E3">
        <w:t>offered in an</w:t>
      </w:r>
      <w:r w:rsidRPr="003F136D" w:rsidR="00441B56">
        <w:t xml:space="preserve"> online</w:t>
      </w:r>
      <w:r w:rsidR="002170E3">
        <w:t xml:space="preserve"> format</w:t>
      </w:r>
      <w:r w:rsidRPr="003F136D" w:rsidR="00BD0A0E">
        <w:t xml:space="preserve">. </w:t>
      </w:r>
      <w:r w:rsidRPr="003F136D" w:rsidR="00325C27">
        <w:t>This</w:t>
      </w:r>
      <w:r w:rsidRPr="003F136D" w:rsidR="006060DE">
        <w:t xml:space="preserve"> </w:t>
      </w:r>
      <w:r w:rsidRPr="003F136D" w:rsidR="00325C27">
        <w:t xml:space="preserve">will allow participants to complete the study activities at a place and time that is most </w:t>
      </w:r>
      <w:r w:rsidR="001616A8">
        <w:t xml:space="preserve">secure and </w:t>
      </w:r>
      <w:r w:rsidRPr="003F136D" w:rsidR="00325C27">
        <w:t>conveni</w:t>
      </w:r>
      <w:r w:rsidRPr="003F136D" w:rsidR="006060DE">
        <w:t>ent to them.</w:t>
      </w:r>
      <w:r w:rsidRPr="003F136D" w:rsidR="00441B56">
        <w:t xml:space="preserve"> </w:t>
      </w:r>
      <w:r w:rsidR="00091ABC">
        <w:t xml:space="preserve">Participants will </w:t>
      </w:r>
      <w:r w:rsidR="004B7DC1">
        <w:t xml:space="preserve">also </w:t>
      </w:r>
      <w:r w:rsidR="00091ABC">
        <w:t xml:space="preserve">have the option to conduct data collection activities </w:t>
      </w:r>
      <w:r w:rsidR="006C2498">
        <w:t xml:space="preserve">in-person. </w:t>
      </w:r>
      <w:r w:rsidR="00473F4E">
        <w:t xml:space="preserve">Study staff will be available to support participants during virtual and in-person data collection activities. </w:t>
      </w:r>
      <w:r w:rsidRPr="003F136D" w:rsidR="00A63011">
        <w:t>Focus groups and in-depth interviews will be audio-recorded</w:t>
      </w:r>
      <w:r w:rsidRPr="003F136D" w:rsidR="00966B9D">
        <w:t xml:space="preserve">. This limits </w:t>
      </w:r>
      <w:r w:rsidRPr="003F136D" w:rsidR="00B929F3">
        <w:t>burden on the interviewer</w:t>
      </w:r>
      <w:r w:rsidRPr="003F136D" w:rsidR="00FA3F2F">
        <w:t xml:space="preserve"> (the interviewer does not have to take </w:t>
      </w:r>
      <w:r w:rsidRPr="003F136D" w:rsidR="00955F9A">
        <w:t xml:space="preserve">handwritten </w:t>
      </w:r>
      <w:r w:rsidRPr="003F136D" w:rsidR="00FA3F2F">
        <w:t xml:space="preserve">notes), </w:t>
      </w:r>
      <w:r w:rsidRPr="003F136D" w:rsidR="00932B63">
        <w:t xml:space="preserve">allows researchers to accurately capture participant responses, and </w:t>
      </w:r>
      <w:r w:rsidR="00200035">
        <w:t>allows</w:t>
      </w:r>
      <w:r w:rsidRPr="003F136D" w:rsidR="00932B63">
        <w:t xml:space="preserve"> the </w:t>
      </w:r>
      <w:r w:rsidRPr="003F136D" w:rsidR="00E5299A">
        <w:t xml:space="preserve">interviewer or focus group </w:t>
      </w:r>
      <w:r w:rsidRPr="003F136D" w:rsidR="00BD1985">
        <w:t xml:space="preserve">moderator to </w:t>
      </w:r>
      <w:r w:rsidR="00200035">
        <w:t>concentrate</w:t>
      </w:r>
      <w:r w:rsidRPr="003F136D" w:rsidR="00A90F95">
        <w:t xml:space="preserve"> on building and maintaining rapport with the respondent.</w:t>
      </w:r>
      <w:r w:rsidR="00473F4E">
        <w:t xml:space="preserve"> </w:t>
      </w:r>
    </w:p>
    <w:p w:rsidR="005243AA" w:rsidRPr="003F136D" w:rsidP="00200035" w14:paraId="771CF8B4" w14:textId="77777777"/>
    <w:p w:rsidR="00837B91" w:rsidRPr="003F136D" w:rsidP="00D55B8A" w14:paraId="12D4E257" w14:textId="70F96235">
      <w:r w:rsidRPr="003F136D">
        <w:t xml:space="preserve">Quantitative data collection will be </w:t>
      </w:r>
      <w:r w:rsidRPr="003F136D" w:rsidR="000801C4">
        <w:t>conducted with</w:t>
      </w:r>
      <w:r w:rsidRPr="003F136D">
        <w:t xml:space="preserve"> </w:t>
      </w:r>
      <w:r w:rsidRPr="003F136D">
        <w:t>Alchemer</w:t>
      </w:r>
      <w:r w:rsidRPr="003F136D">
        <w:t>, a HIPPA</w:t>
      </w:r>
      <w:r w:rsidR="00F50456">
        <w:t>-</w:t>
      </w:r>
      <w:r w:rsidRPr="003F136D">
        <w:t xml:space="preserve">compliant </w:t>
      </w:r>
      <w:r w:rsidRPr="003F136D" w:rsidR="001D52D8">
        <w:t>web-based</w:t>
      </w:r>
      <w:r w:rsidRPr="003F136D">
        <w:t xml:space="preserve"> system previously used </w:t>
      </w:r>
      <w:r w:rsidRPr="003F136D" w:rsidR="000801C4">
        <w:t>the study team in</w:t>
      </w:r>
      <w:r w:rsidRPr="003F136D">
        <w:t xml:space="preserve"> collaborative research with CDC</w:t>
      </w:r>
      <w:r w:rsidRPr="003F136D" w:rsidR="00381DA4">
        <w:t xml:space="preserve"> (</w:t>
      </w:r>
      <w:r w:rsidRPr="003F136D" w:rsidR="003B44F3">
        <w:t>Mobile Messaging Intervention to Present New HIV Prevention Options for Men Who have Sex with Men: Randomized Controlled Trial</w:t>
      </w:r>
      <w:r w:rsidR="0094042E">
        <w:t>, OMB 0920-1209</w:t>
      </w:r>
      <w:r w:rsidR="00B5654F">
        <w:t xml:space="preserve"> exp. </w:t>
      </w:r>
      <w:r w:rsidR="006B754D">
        <w:t>12/31/2019</w:t>
      </w:r>
      <w:r w:rsidRPr="003F136D" w:rsidR="00D722F7">
        <w:t xml:space="preserve">) </w:t>
      </w:r>
      <w:r w:rsidRPr="003F136D">
        <w:t xml:space="preserve">and supported by the Emory University Center for AIDS Research (CFAR). </w:t>
      </w:r>
      <w:r w:rsidR="000B7FE2">
        <w:t>Assessment</w:t>
      </w:r>
      <w:r w:rsidRPr="003F136D">
        <w:t>s will be optimized for participants to take them through a personal computer, mobile phone, tablet</w:t>
      </w:r>
      <w:r w:rsidRPr="003F136D" w:rsidR="0025123D">
        <w:t>,</w:t>
      </w:r>
      <w:r w:rsidRPr="003F136D">
        <w:t xml:space="preserve"> or the </w:t>
      </w:r>
      <w:r w:rsidRPr="003F136D">
        <w:t>SM</w:t>
      </w:r>
      <w:r w:rsidR="00473F4E">
        <w:t>a</w:t>
      </w:r>
      <w:r w:rsidRPr="003F136D">
        <w:t>RT</w:t>
      </w:r>
      <w:r w:rsidRPr="003F136D">
        <w:t xml:space="preserve"> study app. For participants who do not have any of these devices or prefer to not take the </w:t>
      </w:r>
      <w:r w:rsidR="000B7FE2">
        <w:t>assessment</w:t>
      </w:r>
      <w:r w:rsidRPr="003F136D">
        <w:t xml:space="preserve"> from their personal device, each city will have research space where participants can schedule a convenient time to take the </w:t>
      </w:r>
      <w:r w:rsidR="000B7FE2">
        <w:t>assessment</w:t>
      </w:r>
      <w:r w:rsidRPr="003F136D">
        <w:t xml:space="preserve"> on a computer or tablet that the study will provide for that purpose. </w:t>
      </w:r>
      <w:r w:rsidR="002374A1">
        <w:t>The</w:t>
      </w:r>
      <w:r w:rsidR="00940A84">
        <w:t xml:space="preserve"> </w:t>
      </w:r>
      <w:r w:rsidR="00DB432A">
        <w:t>web based</w:t>
      </w:r>
      <w:r w:rsidR="00940A84">
        <w:t xml:space="preserve"> </w:t>
      </w:r>
      <w:r w:rsidR="00940A84">
        <w:t>Alchemer</w:t>
      </w:r>
      <w:r w:rsidR="00940A84">
        <w:t xml:space="preserve"> sy</w:t>
      </w:r>
      <w:r w:rsidR="00DB432A">
        <w:t xml:space="preserve">stem </w:t>
      </w:r>
      <w:r w:rsidR="002374A1">
        <w:t>also</w:t>
      </w:r>
      <w:r w:rsidR="00C51E68">
        <w:t xml:space="preserve"> allow</w:t>
      </w:r>
      <w:r w:rsidR="002374A1">
        <w:t>s</w:t>
      </w:r>
      <w:r w:rsidR="00DB432A">
        <w:t xml:space="preserve"> us to build in computer-generated</w:t>
      </w:r>
      <w:r w:rsidR="00D60D39">
        <w:t xml:space="preserve"> skip patterns </w:t>
      </w:r>
      <w:r w:rsidR="006D281A">
        <w:t>to</w:t>
      </w:r>
      <w:r w:rsidR="00D60D39">
        <w:t xml:space="preserve"> </w:t>
      </w:r>
      <w:r w:rsidR="008E7760">
        <w:t xml:space="preserve">greatly </w:t>
      </w:r>
      <w:r w:rsidR="007A606E">
        <w:t>reduce respondent burden</w:t>
      </w:r>
      <w:r w:rsidR="006D281A">
        <w:t xml:space="preserve">. </w:t>
      </w:r>
      <w:r w:rsidR="00D55B8A">
        <w:t>In addition, data collected through the web</w:t>
      </w:r>
      <w:r w:rsidR="00B629B8">
        <w:t xml:space="preserve"> </w:t>
      </w:r>
      <w:r w:rsidR="00D55B8A">
        <w:t>application can be used to automatically generate the study database, reducing data entry burden and</w:t>
      </w:r>
      <w:r w:rsidR="00B629B8">
        <w:t xml:space="preserve"> </w:t>
      </w:r>
      <w:r w:rsidR="00D55B8A">
        <w:t>potential data entry error.</w:t>
      </w:r>
    </w:p>
    <w:p w:rsidR="00CE73BA" w:rsidRPr="003F136D" w:rsidP="00200035" w14:paraId="77A6AC74" w14:textId="77777777"/>
    <w:p w:rsidR="00A81BBB" w:rsidRPr="003E2F97" w:rsidP="00200035" w14:paraId="476CB39F" w14:textId="229FC5D9">
      <w:bookmarkStart w:id="13" w:name="_Hlk131175690"/>
      <w:r w:rsidRPr="003F136D">
        <w:t xml:space="preserve">The </w:t>
      </w:r>
      <w:r w:rsidR="00B5251B">
        <w:t xml:space="preserve">study will utilize the </w:t>
      </w:r>
      <w:r w:rsidRPr="003F136D">
        <w:t>SMaRT</w:t>
      </w:r>
      <w:r w:rsidRPr="003F136D">
        <w:t xml:space="preserve"> </w:t>
      </w:r>
      <w:r w:rsidR="00AF6F75">
        <w:t xml:space="preserve">(Study Management and Retention Toolkit) </w:t>
      </w:r>
      <w:r w:rsidRPr="003F136D">
        <w:t>system</w:t>
      </w:r>
      <w:r w:rsidR="00B5251B">
        <w:t>,</w:t>
      </w:r>
      <w:r w:rsidRPr="003F136D">
        <w:t xml:space="preserve"> a study management platform that allows for participant management </w:t>
      </w:r>
      <w:r w:rsidRPr="003F136D" w:rsidR="0082393F">
        <w:t xml:space="preserve">including </w:t>
      </w:r>
      <w:r w:rsidRPr="003F136D">
        <w:t>reminder</w:t>
      </w:r>
      <w:r w:rsidRPr="003F136D" w:rsidR="0082393F">
        <w:t xml:space="preserve"> notices</w:t>
      </w:r>
      <w:r w:rsidRPr="003F136D">
        <w:t xml:space="preserve">, scheduling, </w:t>
      </w:r>
      <w:r w:rsidR="000B7FE2">
        <w:t>assessment</w:t>
      </w:r>
      <w:r w:rsidRPr="003F136D">
        <w:t xml:space="preserve"> administration, and communication by email and text messaging. It </w:t>
      </w:r>
      <w:r w:rsidRPr="003F136D" w:rsidR="0082393F">
        <w:t xml:space="preserve">also </w:t>
      </w:r>
      <w:r w:rsidRPr="003F136D">
        <w:t xml:space="preserve">includes a </w:t>
      </w:r>
      <w:r w:rsidRPr="003F136D" w:rsidR="008837AE">
        <w:t xml:space="preserve">HIPPA-compliant </w:t>
      </w:r>
      <w:r w:rsidRPr="003F136D">
        <w:t>companion mobile app that study participants install on their smart phones that supports several key functions of study participation</w:t>
      </w:r>
      <w:r w:rsidRPr="003F136D" w:rsidR="00BA74BE">
        <w:t xml:space="preserve"> including</w:t>
      </w:r>
      <w:r w:rsidRPr="003F136D">
        <w:t xml:space="preserve"> notifications of </w:t>
      </w:r>
      <w:r w:rsidR="000B7FE2">
        <w:t>assessment</w:t>
      </w:r>
      <w:r w:rsidRPr="003F136D">
        <w:t xml:space="preserve">s available, administration of </w:t>
      </w:r>
      <w:r w:rsidR="000B7FE2">
        <w:t>assessment</w:t>
      </w:r>
      <w:r w:rsidRPr="003F136D">
        <w:t xml:space="preserve">s, </w:t>
      </w:r>
      <w:r w:rsidRPr="003F136D" w:rsidR="00BA74BE">
        <w:t xml:space="preserve">a </w:t>
      </w:r>
      <w:r w:rsidRPr="003F136D">
        <w:t>messaging center, appointment scheduling</w:t>
      </w:r>
      <w:r w:rsidRPr="003F136D" w:rsidR="00706FD6">
        <w:t xml:space="preserve">, secure </w:t>
      </w:r>
      <w:r w:rsidRPr="003F136D" w:rsidR="001B0A7F">
        <w:t xml:space="preserve">HIPPA-complaint </w:t>
      </w:r>
      <w:r w:rsidRPr="003F136D" w:rsidR="00706FD6">
        <w:t>document upload</w:t>
      </w:r>
      <w:r w:rsidRPr="003F136D" w:rsidR="001B0A7F">
        <w:t xml:space="preserve"> and return of laboratory results, and </w:t>
      </w:r>
      <w:r w:rsidRPr="003F136D" w:rsidR="005631FC">
        <w:t xml:space="preserve">a </w:t>
      </w:r>
      <w:r w:rsidRPr="003F136D" w:rsidR="001B0A7F">
        <w:t>HIPPA-compliant telehealth video</w:t>
      </w:r>
      <w:r w:rsidRPr="003F136D" w:rsidR="005631FC">
        <w:t xml:space="preserve"> conference platform</w:t>
      </w:r>
      <w:r w:rsidRPr="003F136D" w:rsidR="001B0A7F">
        <w:t xml:space="preserve">. </w:t>
      </w:r>
      <w:r w:rsidRPr="003F136D" w:rsidR="001B0A7F">
        <w:t>SMaRT</w:t>
      </w:r>
      <w:r w:rsidRPr="003F136D" w:rsidR="001B0A7F">
        <w:t xml:space="preserve"> develops an individualized study timeline for each participant as they are enrolled, with target dates for all study activities (</w:t>
      </w:r>
      <w:r w:rsidR="000B7FE2">
        <w:t>assessment</w:t>
      </w:r>
      <w:r w:rsidRPr="003F136D" w:rsidR="001B0A7F">
        <w:t xml:space="preserve">s, testing, qualitative interviews, etc.). Participants can elect to receive messages and communicate with study staff by email, through text messages, or through </w:t>
      </w:r>
      <w:r w:rsidRPr="003F136D" w:rsidR="00895486">
        <w:t xml:space="preserve">the </w:t>
      </w:r>
      <w:r w:rsidRPr="003F136D" w:rsidR="00895486">
        <w:t>SMaRT</w:t>
      </w:r>
      <w:r w:rsidRPr="003F136D" w:rsidR="001B0A7F">
        <w:t xml:space="preserve"> study app. Reminders for study assessments, return of biological specimens, uploading of HIV test results and qualitative interviews will be delivered through the </w:t>
      </w:r>
      <w:r w:rsidRPr="003F136D" w:rsidR="001B0A7F">
        <w:t>SMaRT</w:t>
      </w:r>
      <w:r w:rsidRPr="003F136D" w:rsidR="001B0A7F">
        <w:t xml:space="preserve"> system, using the method (email, SMS, app messaging) that the participant has chosen.</w:t>
      </w:r>
    </w:p>
    <w:bookmarkEnd w:id="13"/>
    <w:p w:rsidR="002C5246" w:rsidRPr="002C5246" w:rsidP="00200035" w14:paraId="2B8EB9AB" w14:textId="77777777"/>
    <w:p w:rsidR="002C5246" w:rsidP="002C5246" w14:paraId="6BAB5C17" w14:textId="77569FA7">
      <w:pPr>
        <w:pStyle w:val="ListParagraph"/>
        <w:spacing w:after="0" w:line="240" w:lineRule="auto"/>
        <w:ind w:left="0"/>
        <w:contextualSpacing w:val="0"/>
        <w:rPr>
          <w:rFonts w:ascii="Times New Roman" w:hAnsi="Times New Roman" w:eastAsiaTheme="minorHAnsi"/>
          <w:b/>
          <w:bCs/>
          <w:sz w:val="24"/>
          <w:szCs w:val="24"/>
          <w:lang w:val="en-US" w:eastAsia="en-US"/>
        </w:rPr>
      </w:pPr>
      <w:r w:rsidRPr="00872253">
        <w:rPr>
          <w:rFonts w:ascii="Times New Roman" w:hAnsi="Times New Roman" w:eastAsiaTheme="minorHAnsi"/>
          <w:b/>
          <w:bCs/>
          <w:sz w:val="24"/>
          <w:szCs w:val="24"/>
          <w:lang w:val="en-US" w:eastAsia="en-US"/>
        </w:rPr>
        <w:t xml:space="preserve">4.    </w:t>
      </w:r>
      <w:bookmarkStart w:id="14" w:name="EffortsToIdentifyDuplication4"/>
      <w:r w:rsidRPr="00872253">
        <w:rPr>
          <w:rFonts w:ascii="Times New Roman" w:hAnsi="Times New Roman" w:eastAsiaTheme="minorHAnsi"/>
          <w:b/>
          <w:bCs/>
          <w:sz w:val="24"/>
          <w:szCs w:val="24"/>
          <w:lang w:val="en-US" w:eastAsia="en-US"/>
        </w:rPr>
        <w:t>Efforts to Identify Duplication and Use of Similar Information</w:t>
      </w:r>
    </w:p>
    <w:bookmarkEnd w:id="14"/>
    <w:p w:rsidR="00090F20" w:rsidP="003F558C" w14:paraId="4F5DB2D7" w14:textId="114E4991">
      <w:pPr>
        <w:spacing w:line="259" w:lineRule="auto"/>
        <w:rPr>
          <w:rFonts w:eastAsiaTheme="minorHAnsi"/>
          <w:szCs w:val="24"/>
        </w:rPr>
      </w:pPr>
    </w:p>
    <w:p w:rsidR="00CD5C45" w:rsidRPr="00081ADA" w:rsidP="00CD5C45" w14:paraId="1C468F6E" w14:textId="4D1ADBBC">
      <w:pPr>
        <w:spacing w:line="259" w:lineRule="auto"/>
        <w:rPr>
          <w:rFonts w:eastAsiaTheme="minorHAnsi"/>
          <w:szCs w:val="24"/>
        </w:rPr>
      </w:pPr>
      <w:r w:rsidRPr="00081ADA">
        <w:rPr>
          <w:rFonts w:eastAsiaTheme="minorHAnsi"/>
          <w:szCs w:val="24"/>
        </w:rPr>
        <w:t>In 2021, CDC provided clinical guidelines</w:t>
      </w:r>
      <w:r w:rsidRPr="00081ADA" w:rsidR="00D548D7">
        <w:rPr>
          <w:rFonts w:eastAsiaTheme="minorHAnsi"/>
          <w:szCs w:val="24"/>
          <w:vertAlign w:val="superscript"/>
        </w:rPr>
        <w:t>1</w:t>
      </w:r>
      <w:r w:rsidR="00E11D50">
        <w:rPr>
          <w:rFonts w:eastAsiaTheme="minorHAnsi"/>
          <w:szCs w:val="24"/>
          <w:vertAlign w:val="superscript"/>
        </w:rPr>
        <w:t>5</w:t>
      </w:r>
      <w:r w:rsidRPr="00081ADA">
        <w:rPr>
          <w:rFonts w:eastAsiaTheme="minorHAnsi"/>
          <w:szCs w:val="24"/>
        </w:rPr>
        <w:t xml:space="preserve"> addressing new products for PrEP for MSM, including bi-monthly injectable PrEP (</w:t>
      </w:r>
      <w:r w:rsidRPr="00081ADA">
        <w:rPr>
          <w:rFonts w:eastAsiaTheme="minorHAnsi"/>
          <w:szCs w:val="24"/>
        </w:rPr>
        <w:t>Apretude</w:t>
      </w:r>
      <w:r w:rsidRPr="00081ADA">
        <w:rPr>
          <w:rFonts w:eastAsiaTheme="minorHAnsi"/>
          <w:szCs w:val="24"/>
        </w:rPr>
        <w:t xml:space="preserve">, cabotegravir-long acting) and on demand oral PrEP (also known as event-driven or 2-1-1 oral dosing). Prior to 2021, behavioral research on PrEP focused solely on the daily oral modality (Truvada, </w:t>
      </w:r>
      <w:r w:rsidRPr="00081ADA">
        <w:rPr>
          <w:rFonts w:eastAsiaTheme="minorHAnsi"/>
          <w:szCs w:val="24"/>
        </w:rPr>
        <w:t>Descovy</w:t>
      </w:r>
      <w:r w:rsidRPr="00081ADA">
        <w:rPr>
          <w:rFonts w:eastAsiaTheme="minorHAnsi"/>
          <w:szCs w:val="24"/>
        </w:rPr>
        <w:t>) and its use and adherence among MSM in the United States</w:t>
      </w:r>
      <w:r w:rsidR="00B60A5E">
        <w:rPr>
          <w:rFonts w:eastAsiaTheme="minorHAnsi"/>
          <w:szCs w:val="24"/>
        </w:rPr>
        <w:t>.</w:t>
      </w:r>
      <w:r w:rsidRPr="00081ADA" w:rsidR="008124CE">
        <w:rPr>
          <w:rFonts w:eastAsiaTheme="minorHAnsi"/>
          <w:szCs w:val="24"/>
          <w:vertAlign w:val="superscript"/>
        </w:rPr>
        <w:t>1</w:t>
      </w:r>
      <w:r w:rsidR="005A5DFE">
        <w:rPr>
          <w:rFonts w:eastAsiaTheme="minorHAnsi"/>
          <w:szCs w:val="24"/>
          <w:vertAlign w:val="superscript"/>
        </w:rPr>
        <w:t>6</w:t>
      </w:r>
      <w:r w:rsidRPr="00081ADA" w:rsidR="008124CE">
        <w:rPr>
          <w:rFonts w:eastAsiaTheme="minorHAnsi"/>
          <w:szCs w:val="24"/>
          <w:vertAlign w:val="superscript"/>
        </w:rPr>
        <w:t>, 1</w:t>
      </w:r>
      <w:r w:rsidR="005A5DFE">
        <w:rPr>
          <w:rFonts w:eastAsiaTheme="minorHAnsi"/>
          <w:szCs w:val="24"/>
          <w:vertAlign w:val="superscript"/>
        </w:rPr>
        <w:t>7</w:t>
      </w:r>
      <w:r w:rsidRPr="00081ADA">
        <w:rPr>
          <w:rFonts w:eastAsiaTheme="minorHAnsi"/>
          <w:szCs w:val="24"/>
        </w:rPr>
        <w:t xml:space="preserve"> While some earlier studies assessed behavioral intentions related to hypothetical injectable and on demand PrEP products in this population</w:t>
      </w:r>
      <w:r w:rsidR="00B60A5E">
        <w:rPr>
          <w:rFonts w:eastAsiaTheme="minorHAnsi"/>
          <w:szCs w:val="24"/>
        </w:rPr>
        <w:t>,</w:t>
      </w:r>
      <w:r w:rsidRPr="00081ADA" w:rsidR="00DD0BC3">
        <w:rPr>
          <w:rFonts w:eastAsiaTheme="minorHAnsi"/>
          <w:szCs w:val="24"/>
          <w:vertAlign w:val="superscript"/>
        </w:rPr>
        <w:t>1</w:t>
      </w:r>
      <w:r w:rsidR="005A5DFE">
        <w:rPr>
          <w:rFonts w:eastAsiaTheme="minorHAnsi"/>
          <w:szCs w:val="24"/>
          <w:vertAlign w:val="superscript"/>
        </w:rPr>
        <w:t>8</w:t>
      </w:r>
      <w:r w:rsidRPr="00081ADA" w:rsidR="00DD0BC3">
        <w:rPr>
          <w:rFonts w:eastAsiaTheme="minorHAnsi"/>
          <w:szCs w:val="24"/>
          <w:vertAlign w:val="superscript"/>
        </w:rPr>
        <w:t>, 1</w:t>
      </w:r>
      <w:r w:rsidR="00011CFC">
        <w:rPr>
          <w:rFonts w:eastAsiaTheme="minorHAnsi"/>
          <w:szCs w:val="24"/>
          <w:vertAlign w:val="superscript"/>
        </w:rPr>
        <w:t>9</w:t>
      </w:r>
      <w:r w:rsidRPr="00081ADA">
        <w:rPr>
          <w:rFonts w:eastAsiaTheme="minorHAnsi"/>
          <w:szCs w:val="24"/>
        </w:rPr>
        <w:t xml:space="preserve"> research has not yet assessed actual behavioral choices over time once products are available for </w:t>
      </w:r>
      <w:r w:rsidR="00657FD0">
        <w:rPr>
          <w:rFonts w:eastAsiaTheme="minorHAnsi"/>
          <w:szCs w:val="24"/>
        </w:rPr>
        <w:t xml:space="preserve">MSM in the </w:t>
      </w:r>
      <w:r w:rsidRPr="00081ADA">
        <w:rPr>
          <w:rFonts w:eastAsiaTheme="minorHAnsi"/>
          <w:szCs w:val="24"/>
        </w:rPr>
        <w:t>U.S. Transitioning among products is likely with emergence of new products, as well as over time for an individual, but these behaviors have not yet been assessed</w:t>
      </w:r>
      <w:r w:rsidRPr="00081ADA" w:rsidR="00802C87">
        <w:rPr>
          <w:rFonts w:eastAsiaTheme="minorHAnsi"/>
          <w:szCs w:val="24"/>
        </w:rPr>
        <w:t>.</w:t>
      </w:r>
      <w:r w:rsidR="0050074F">
        <w:rPr>
          <w:rFonts w:eastAsiaTheme="minorHAnsi"/>
          <w:szCs w:val="24"/>
          <w:vertAlign w:val="superscript"/>
        </w:rPr>
        <w:t>20</w:t>
      </w:r>
      <w:r w:rsidRPr="00081ADA">
        <w:rPr>
          <w:rFonts w:eastAsiaTheme="minorHAnsi"/>
          <w:szCs w:val="24"/>
        </w:rPr>
        <w:t xml:space="preserve"> Past PrEP use and adherence studies have largely been clinic based</w:t>
      </w:r>
      <w:r w:rsidR="004632C7">
        <w:rPr>
          <w:rFonts w:eastAsiaTheme="minorHAnsi"/>
          <w:szCs w:val="24"/>
        </w:rPr>
        <w:t>.</w:t>
      </w:r>
      <w:r w:rsidR="0050074F">
        <w:rPr>
          <w:rFonts w:eastAsiaTheme="minorHAnsi"/>
          <w:szCs w:val="24"/>
          <w:vertAlign w:val="superscript"/>
        </w:rPr>
        <w:t>21</w:t>
      </w:r>
      <w:r w:rsidRPr="00081ADA">
        <w:rPr>
          <w:rFonts w:eastAsiaTheme="minorHAnsi"/>
          <w:szCs w:val="24"/>
        </w:rPr>
        <w:t xml:space="preserve"> Other MSM cohort studies currently in development during this new era of multiple available PrEP products may focus on either current PrEP users in clinic settings (e.g., </w:t>
      </w:r>
      <w:r w:rsidRPr="00081ADA">
        <w:rPr>
          <w:rFonts w:eastAsiaTheme="minorHAnsi"/>
          <w:szCs w:val="24"/>
        </w:rPr>
        <w:t>PrEPChoice</w:t>
      </w:r>
      <w:r w:rsidRPr="00081ADA">
        <w:rPr>
          <w:rFonts w:eastAsiaTheme="minorHAnsi"/>
          <w:szCs w:val="24"/>
        </w:rPr>
        <w:t xml:space="preserve">) or men not using PrEP (none identified), but not on both populations of MSM when applying a standard assessment across the two groups for relevant comparisons over time. Lastly, we are not able to identify any MSM cohort studies that are focused on developing and testing prevention messages in the new era of several PrEP products, and then providing rapid reports to a federal agency about recommendations for immediate messaging by agency and funded partners.  </w:t>
      </w:r>
    </w:p>
    <w:p w:rsidR="00CD5C45" w:rsidRPr="00081ADA" w:rsidP="00CD5C45" w14:paraId="59F92F19" w14:textId="77777777">
      <w:pPr>
        <w:spacing w:line="259" w:lineRule="auto"/>
        <w:rPr>
          <w:rFonts w:eastAsiaTheme="minorHAnsi"/>
          <w:szCs w:val="24"/>
        </w:rPr>
      </w:pPr>
    </w:p>
    <w:p w:rsidR="003321E2" w:rsidRPr="00081ADA" w:rsidP="003F558C" w14:paraId="50249A90" w14:textId="759C5765">
      <w:pPr>
        <w:spacing w:line="259" w:lineRule="auto"/>
        <w:rPr>
          <w:rFonts w:eastAsiaTheme="minorHAnsi"/>
          <w:szCs w:val="24"/>
        </w:rPr>
      </w:pPr>
      <w:r w:rsidRPr="00081ADA">
        <w:rPr>
          <w:rFonts w:eastAsiaTheme="minorHAnsi"/>
          <w:szCs w:val="24"/>
        </w:rPr>
        <w:t xml:space="preserve">Because the HIV prevention behavior and other information gathered in this study will focus on a large community-based, 2-year cohort of MSM that includes men who are (a) using PrEP and (b) not using PrEP at baseline, the Agency believes this study is unique in its efforts herein. Further, this study is unique in that it will develop and test prevention messages to help close identified gaps in HIV protective behavior in the cohort of </w:t>
      </w:r>
      <w:r w:rsidRPr="00081ADA" w:rsidR="00003036">
        <w:rPr>
          <w:rFonts w:eastAsiaTheme="minorHAnsi"/>
          <w:szCs w:val="24"/>
        </w:rPr>
        <w:t>MSM and</w:t>
      </w:r>
      <w:r w:rsidRPr="00081ADA">
        <w:rPr>
          <w:rFonts w:eastAsiaTheme="minorHAnsi"/>
          <w:szCs w:val="24"/>
        </w:rPr>
        <w:t xml:space="preserve"> provide rapid reports to the Agency following each wave of data collection</w:t>
      </w:r>
      <w:r w:rsidR="006B754D">
        <w:rPr>
          <w:rFonts w:eastAsiaTheme="minorHAnsi"/>
          <w:szCs w:val="24"/>
        </w:rPr>
        <w:t>. These reports will</w:t>
      </w:r>
      <w:r w:rsidRPr="00081ADA">
        <w:rPr>
          <w:rFonts w:eastAsiaTheme="minorHAnsi"/>
          <w:szCs w:val="24"/>
        </w:rPr>
        <w:t xml:space="preserve"> summarize key findings and give recommendations for prevention messaging by the Agency and its funded programs in this new era of multiple available PrEP products. </w:t>
      </w:r>
    </w:p>
    <w:p w:rsidR="00872253" w:rsidRPr="00081ADA" w:rsidP="00872253" w14:paraId="14B7FA4A" w14:textId="0CD021D8">
      <w:pPr>
        <w:keepNext/>
        <w:keepLines/>
        <w:spacing w:before="240"/>
        <w:outlineLvl w:val="0"/>
        <w:rPr>
          <w:b/>
          <w:szCs w:val="24"/>
        </w:rPr>
      </w:pPr>
      <w:bookmarkStart w:id="15" w:name="_Toc485202299"/>
      <w:r w:rsidRPr="00081ADA">
        <w:rPr>
          <w:b/>
          <w:szCs w:val="24"/>
        </w:rPr>
        <w:t xml:space="preserve">5.    </w:t>
      </w:r>
      <w:bookmarkStart w:id="16" w:name="ImpactOnSmallBusinesses5"/>
      <w:r w:rsidRPr="00081ADA">
        <w:rPr>
          <w:b/>
          <w:szCs w:val="24"/>
        </w:rPr>
        <w:t>Impact on Small Businesses or Other Small Entities</w:t>
      </w:r>
      <w:bookmarkEnd w:id="15"/>
    </w:p>
    <w:bookmarkEnd w:id="16"/>
    <w:p w:rsidR="00872253" w:rsidRPr="00081ADA" w:rsidP="00872253" w14:paraId="7109B83B" w14:textId="77777777">
      <w:pPr>
        <w:rPr>
          <w:szCs w:val="24"/>
        </w:rPr>
      </w:pPr>
    </w:p>
    <w:p w:rsidR="00872253" w:rsidRPr="00081ADA" w:rsidP="00872253" w14:paraId="1CED96FD" w14:textId="77777777">
      <w:pPr>
        <w:rPr>
          <w:szCs w:val="24"/>
        </w:rPr>
      </w:pPr>
      <w:r w:rsidRPr="00081ADA">
        <w:rPr>
          <w:szCs w:val="24"/>
        </w:rPr>
        <w:t>This collection request does not involve burden to small businesses or other small entities.</w:t>
      </w:r>
    </w:p>
    <w:p w:rsidR="00872253" w:rsidRPr="00081ADA" w:rsidP="00872253" w14:paraId="61C61C95" w14:textId="5591E7FE">
      <w:pPr>
        <w:keepNext/>
        <w:keepLines/>
        <w:spacing w:before="240"/>
        <w:outlineLvl w:val="0"/>
        <w:rPr>
          <w:b/>
          <w:szCs w:val="24"/>
        </w:rPr>
      </w:pPr>
      <w:bookmarkStart w:id="17" w:name="_Toc485202300"/>
      <w:r w:rsidRPr="00081ADA">
        <w:rPr>
          <w:b/>
          <w:szCs w:val="24"/>
        </w:rPr>
        <w:t xml:space="preserve">6.    </w:t>
      </w:r>
      <w:bookmarkStart w:id="18" w:name="Consequences6"/>
      <w:r w:rsidRPr="00081ADA">
        <w:rPr>
          <w:b/>
          <w:szCs w:val="24"/>
        </w:rPr>
        <w:t>Consequences of Collecting the Information Less Frequently</w:t>
      </w:r>
      <w:bookmarkEnd w:id="17"/>
      <w:bookmarkEnd w:id="18"/>
    </w:p>
    <w:p w:rsidR="00872253" w:rsidRPr="00081ADA" w:rsidP="00872253" w14:paraId="08437492" w14:textId="0734D162">
      <w:pPr>
        <w:rPr>
          <w:szCs w:val="24"/>
        </w:rPr>
      </w:pPr>
    </w:p>
    <w:p w:rsidR="004B43D6" w:rsidRPr="00081ADA" w:rsidP="00872253" w14:paraId="62EF7FA2" w14:textId="4CFC13A0">
      <w:pPr>
        <w:rPr>
          <w:szCs w:val="24"/>
        </w:rPr>
      </w:pPr>
      <w:r w:rsidRPr="00081ADA">
        <w:rPr>
          <w:szCs w:val="24"/>
        </w:rPr>
        <w:t xml:space="preserve">The study will provide the </w:t>
      </w:r>
      <w:r w:rsidRPr="00081ADA" w:rsidR="008517A0">
        <w:rPr>
          <w:szCs w:val="24"/>
        </w:rPr>
        <w:t xml:space="preserve">quantitative and qualitative data needed to </w:t>
      </w:r>
      <w:r w:rsidRPr="00081ADA" w:rsidR="001F30DB">
        <w:rPr>
          <w:szCs w:val="24"/>
        </w:rPr>
        <w:t>assess men’s use and preferences for prevention modalities, awareness, knowledge, beliefs and perceptions of HIV/STD prevention products, and structured assessments of prevention messages to develop effective messaging to close identified prevention protection gaps in behavior.</w:t>
      </w:r>
      <w:r w:rsidRPr="00081ADA" w:rsidR="006E23DD">
        <w:rPr>
          <w:szCs w:val="24"/>
        </w:rPr>
        <w:t xml:space="preserve"> Data will be collected </w:t>
      </w:r>
      <w:r w:rsidR="00407113">
        <w:rPr>
          <w:szCs w:val="24"/>
        </w:rPr>
        <w:t>over a</w:t>
      </w:r>
      <w:r w:rsidRPr="00081ADA" w:rsidR="006E23DD">
        <w:rPr>
          <w:szCs w:val="24"/>
        </w:rPr>
        <w:t xml:space="preserve"> two-year follow up period</w:t>
      </w:r>
      <w:r w:rsidRPr="00081ADA" w:rsidR="005F071A">
        <w:rPr>
          <w:szCs w:val="24"/>
        </w:rPr>
        <w:t>. Q</w:t>
      </w:r>
      <w:r w:rsidRPr="00081ADA" w:rsidR="00987254">
        <w:rPr>
          <w:szCs w:val="24"/>
        </w:rPr>
        <w:t xml:space="preserve">uantitative data will be collected at </w:t>
      </w:r>
      <w:r w:rsidR="006B754D">
        <w:rPr>
          <w:szCs w:val="24"/>
        </w:rPr>
        <w:t>3</w:t>
      </w:r>
      <w:r w:rsidRPr="00081ADA" w:rsidR="00987254">
        <w:rPr>
          <w:szCs w:val="24"/>
        </w:rPr>
        <w:t xml:space="preserve">-month </w:t>
      </w:r>
      <w:r w:rsidRPr="00081ADA" w:rsidR="00EC0D36">
        <w:rPr>
          <w:szCs w:val="24"/>
        </w:rPr>
        <w:t xml:space="preserve">intervals </w:t>
      </w:r>
      <w:r w:rsidRPr="00081ADA" w:rsidR="00F233F1">
        <w:rPr>
          <w:szCs w:val="24"/>
        </w:rPr>
        <w:t xml:space="preserve">and </w:t>
      </w:r>
      <w:r w:rsidRPr="00081ADA" w:rsidR="00EC0D36">
        <w:rPr>
          <w:szCs w:val="24"/>
        </w:rPr>
        <w:t>biospecimens at 6-month intervals</w:t>
      </w:r>
      <w:r w:rsidRPr="00081ADA" w:rsidR="005F071A">
        <w:rPr>
          <w:szCs w:val="24"/>
        </w:rPr>
        <w:t xml:space="preserve">. </w:t>
      </w:r>
      <w:r w:rsidRPr="00081ADA" w:rsidR="004A586C">
        <w:rPr>
          <w:szCs w:val="24"/>
        </w:rPr>
        <w:t xml:space="preserve">A series of three qualitative interviews will be conducted </w:t>
      </w:r>
      <w:r w:rsidRPr="00081ADA" w:rsidR="00281306">
        <w:rPr>
          <w:szCs w:val="24"/>
        </w:rPr>
        <w:t xml:space="preserve">at 6-month intervals and qualitative focus group discussions </w:t>
      </w:r>
      <w:r w:rsidRPr="00081ADA" w:rsidR="00BD280F">
        <w:rPr>
          <w:szCs w:val="24"/>
        </w:rPr>
        <w:t xml:space="preserve">will occur </w:t>
      </w:r>
      <w:r w:rsidRPr="00081ADA" w:rsidR="008B5086">
        <w:rPr>
          <w:szCs w:val="24"/>
        </w:rPr>
        <w:t xml:space="preserve">every six months. </w:t>
      </w:r>
      <w:r w:rsidRPr="00081ADA" w:rsidR="003C585C">
        <w:rPr>
          <w:szCs w:val="24"/>
        </w:rPr>
        <w:t xml:space="preserve">Collecting data less frequently would limit our ability </w:t>
      </w:r>
      <w:r w:rsidRPr="00081ADA" w:rsidR="00B00444">
        <w:rPr>
          <w:szCs w:val="24"/>
        </w:rPr>
        <w:t xml:space="preserve">to conduct real-time monitoring of </w:t>
      </w:r>
      <w:r w:rsidRPr="00081ADA" w:rsidR="003620C8">
        <w:rPr>
          <w:szCs w:val="24"/>
        </w:rPr>
        <w:t xml:space="preserve">PrEP </w:t>
      </w:r>
      <w:r w:rsidRPr="00081ADA" w:rsidR="001E273C">
        <w:rPr>
          <w:szCs w:val="24"/>
        </w:rPr>
        <w:t xml:space="preserve">use and </w:t>
      </w:r>
      <w:r w:rsidRPr="00081ADA" w:rsidR="00DD2AD7">
        <w:rPr>
          <w:szCs w:val="24"/>
        </w:rPr>
        <w:t>preferences and</w:t>
      </w:r>
      <w:r w:rsidRPr="00081ADA" w:rsidR="001E273C">
        <w:rPr>
          <w:szCs w:val="24"/>
        </w:rPr>
        <w:t xml:space="preserve"> </w:t>
      </w:r>
      <w:r w:rsidRPr="00081ADA" w:rsidR="00BB34F1">
        <w:rPr>
          <w:szCs w:val="24"/>
        </w:rPr>
        <w:t xml:space="preserve">actively </w:t>
      </w:r>
      <w:r w:rsidRPr="00081ADA" w:rsidR="00050857">
        <w:rPr>
          <w:szCs w:val="24"/>
        </w:rPr>
        <w:t xml:space="preserve">assess </w:t>
      </w:r>
      <w:r w:rsidRPr="00081ADA" w:rsidR="006332AC">
        <w:rPr>
          <w:szCs w:val="24"/>
        </w:rPr>
        <w:t xml:space="preserve">the impact of </w:t>
      </w:r>
      <w:r w:rsidRPr="00081ADA" w:rsidR="007549CC">
        <w:rPr>
          <w:szCs w:val="24"/>
        </w:rPr>
        <w:t>prevention messages to rapidly inform</w:t>
      </w:r>
      <w:r w:rsidRPr="00081ADA" w:rsidR="000B69FE">
        <w:rPr>
          <w:szCs w:val="24"/>
        </w:rPr>
        <w:t xml:space="preserve"> the </w:t>
      </w:r>
      <w:r w:rsidRPr="00081ADA" w:rsidR="001D2547">
        <w:rPr>
          <w:szCs w:val="24"/>
        </w:rPr>
        <w:t>development and delivery</w:t>
      </w:r>
      <w:r w:rsidRPr="00081ADA" w:rsidR="000B69FE">
        <w:rPr>
          <w:szCs w:val="24"/>
        </w:rPr>
        <w:t xml:space="preserve"> of prevention messaging</w:t>
      </w:r>
      <w:r w:rsidRPr="00081ADA" w:rsidR="008A073A">
        <w:rPr>
          <w:szCs w:val="24"/>
        </w:rPr>
        <w:t>.</w:t>
      </w:r>
      <w:r w:rsidRPr="00081ADA" w:rsidR="00580319">
        <w:rPr>
          <w:szCs w:val="24"/>
        </w:rPr>
        <w:t xml:space="preserve"> The number of </w:t>
      </w:r>
      <w:r w:rsidRPr="00081ADA" w:rsidR="008102FD">
        <w:rPr>
          <w:szCs w:val="24"/>
        </w:rPr>
        <w:t xml:space="preserve">collections is the minimum required to </w:t>
      </w:r>
      <w:r w:rsidRPr="00081ADA" w:rsidR="00701A35">
        <w:rPr>
          <w:szCs w:val="24"/>
        </w:rPr>
        <w:t xml:space="preserve">ensure timely delivery of </w:t>
      </w:r>
      <w:r w:rsidRPr="00081ADA" w:rsidR="005F4D30">
        <w:rPr>
          <w:szCs w:val="24"/>
        </w:rPr>
        <w:t xml:space="preserve">responsive and meaningful messaging. </w:t>
      </w:r>
    </w:p>
    <w:p w:rsidR="00AA78EA" w:rsidRPr="00081ADA" w:rsidP="00AA78EA" w14:paraId="2F5F38BC" w14:textId="0544EE91">
      <w:pPr>
        <w:pStyle w:val="Heading1"/>
        <w:numPr>
          <w:ilvl w:val="0"/>
          <w:numId w:val="0"/>
        </w:numPr>
        <w:rPr>
          <w:rFonts w:cs="Times New Roman"/>
          <w:szCs w:val="24"/>
        </w:rPr>
      </w:pPr>
      <w:bookmarkStart w:id="19" w:name="_7.__"/>
      <w:bookmarkStart w:id="20" w:name="_Toc485202301"/>
      <w:bookmarkEnd w:id="19"/>
      <w:r w:rsidRPr="00081ADA">
        <w:rPr>
          <w:rFonts w:cs="Times New Roman"/>
          <w:szCs w:val="24"/>
        </w:rPr>
        <w:t>7.    Special Circumstances Relating to the Guidelines of 5 CFR 1320.5</w:t>
      </w:r>
      <w:bookmarkEnd w:id="20"/>
    </w:p>
    <w:p w:rsidR="00AA78EA" w:rsidRPr="00081ADA" w:rsidP="00AA78EA" w14:paraId="731055AB" w14:textId="77777777">
      <w:pPr>
        <w:rPr>
          <w:szCs w:val="24"/>
        </w:rPr>
      </w:pPr>
    </w:p>
    <w:p w:rsidR="0014704E" w:rsidRPr="00081ADA" w:rsidP="008D4A91" w14:paraId="776171C7" w14:textId="15AE893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szCs w:val="24"/>
        </w:rPr>
      </w:pPr>
      <w:bookmarkStart w:id="21" w:name="_8.__"/>
      <w:bookmarkStart w:id="22" w:name="_Toc485202302"/>
      <w:bookmarkEnd w:id="21"/>
      <w:r w:rsidRPr="00081ADA">
        <w:rPr>
          <w:szCs w:val="24"/>
        </w:rPr>
        <w:t xml:space="preserve">There are no special circumstances. The message testing activities fully comply with the regulations and guidelines in 5 CFR 1320.5.  </w:t>
      </w:r>
    </w:p>
    <w:p w:rsidR="00AA78EA" w:rsidRPr="00081ADA" w:rsidP="00AA78EA" w14:paraId="01368FCA" w14:textId="430C0C10">
      <w:pPr>
        <w:pStyle w:val="Heading1"/>
        <w:numPr>
          <w:ilvl w:val="0"/>
          <w:numId w:val="0"/>
        </w:numPr>
        <w:rPr>
          <w:rFonts w:cs="Times New Roman"/>
          <w:szCs w:val="24"/>
        </w:rPr>
      </w:pPr>
      <w:r w:rsidRPr="00081ADA">
        <w:rPr>
          <w:rFonts w:cs="Times New Roman"/>
          <w:szCs w:val="24"/>
        </w:rPr>
        <w:t>8.   Comments in Response to the Federal Register Notice and Efforts to Consult Outside the Agency</w:t>
      </w:r>
      <w:bookmarkEnd w:id="22"/>
    </w:p>
    <w:p w:rsidR="007455AE" w:rsidP="00EC4AB4" w14:paraId="36E606D6" w14:textId="77777777">
      <w:pPr>
        <w:rPr>
          <w:rFonts w:eastAsia="Calibri"/>
          <w:szCs w:val="24"/>
        </w:rPr>
      </w:pPr>
    </w:p>
    <w:p w:rsidR="00AA78EA" w:rsidRPr="00EC4AB4" w:rsidP="00EC4AB4" w14:paraId="45B89778" w14:textId="6EA402C7">
      <w:pPr>
        <w:rPr>
          <w:rFonts w:eastAsia="Calibri"/>
          <w:szCs w:val="24"/>
        </w:rPr>
      </w:pPr>
      <w:r w:rsidRPr="00081ADA">
        <w:rPr>
          <w:szCs w:val="24"/>
        </w:rPr>
        <w:t xml:space="preserve">A </w:t>
      </w:r>
      <w:r w:rsidR="007455AE">
        <w:rPr>
          <w:szCs w:val="24"/>
        </w:rPr>
        <w:t xml:space="preserve">60-Day </w:t>
      </w:r>
      <w:r w:rsidRPr="00081ADA">
        <w:rPr>
          <w:szCs w:val="24"/>
        </w:rPr>
        <w:t xml:space="preserve">Federal Register Notice </w:t>
      </w:r>
      <w:r w:rsidR="007455AE">
        <w:rPr>
          <w:szCs w:val="24"/>
        </w:rPr>
        <w:t xml:space="preserve">to solicit public comments </w:t>
      </w:r>
      <w:r w:rsidRPr="00081ADA">
        <w:rPr>
          <w:szCs w:val="24"/>
        </w:rPr>
        <w:t>was published on 11/16/2022, Vol. 87, No. 220, pages 68696-68698</w:t>
      </w:r>
      <w:r w:rsidRPr="00081ADA">
        <w:rPr>
          <w:szCs w:val="24"/>
        </w:rPr>
        <w:t xml:space="preserve"> (</w:t>
      </w:r>
      <w:r w:rsidRPr="00081ADA">
        <w:rPr>
          <w:b/>
          <w:szCs w:val="24"/>
        </w:rPr>
        <w:t>Attachment 2</w:t>
      </w:r>
      <w:r w:rsidR="007455AE">
        <w:rPr>
          <w:b/>
          <w:szCs w:val="24"/>
        </w:rPr>
        <w:t>a</w:t>
      </w:r>
      <w:r w:rsidRPr="00081ADA">
        <w:rPr>
          <w:szCs w:val="24"/>
        </w:rPr>
        <w:t xml:space="preserve">). </w:t>
      </w:r>
      <w:r w:rsidRPr="00081ADA" w:rsidR="009B11A9">
        <w:rPr>
          <w:szCs w:val="24"/>
        </w:rPr>
        <w:t xml:space="preserve">CDC received </w:t>
      </w:r>
      <w:r w:rsidRPr="00081ADA" w:rsidR="009A5775">
        <w:rPr>
          <w:szCs w:val="24"/>
        </w:rPr>
        <w:t>two comments during the 60-day notice period</w:t>
      </w:r>
      <w:r w:rsidR="007455AE">
        <w:rPr>
          <w:szCs w:val="24"/>
        </w:rPr>
        <w:t xml:space="preserve"> (</w:t>
      </w:r>
      <w:r w:rsidRPr="007455AE" w:rsidR="007455AE">
        <w:rPr>
          <w:b/>
          <w:bCs/>
          <w:szCs w:val="24"/>
        </w:rPr>
        <w:t>Attachment 2b</w:t>
      </w:r>
      <w:r w:rsidR="007455AE">
        <w:rPr>
          <w:szCs w:val="24"/>
        </w:rPr>
        <w:t>)</w:t>
      </w:r>
      <w:r w:rsidRPr="00081ADA" w:rsidR="009A5775">
        <w:rPr>
          <w:szCs w:val="24"/>
        </w:rPr>
        <w:t xml:space="preserve">. The first was a </w:t>
      </w:r>
      <w:r w:rsidRPr="00081ADA" w:rsidR="009B11A9">
        <w:rPr>
          <w:szCs w:val="24"/>
        </w:rPr>
        <w:t>letter of general support</w:t>
      </w:r>
      <w:r w:rsidRPr="00081ADA" w:rsidR="00A456F9">
        <w:rPr>
          <w:szCs w:val="24"/>
        </w:rPr>
        <w:t xml:space="preserve"> </w:t>
      </w:r>
      <w:r w:rsidRPr="00081ADA" w:rsidR="009A5775">
        <w:rPr>
          <w:szCs w:val="24"/>
        </w:rPr>
        <w:t xml:space="preserve">to which CDC replied </w:t>
      </w:r>
      <w:r w:rsidRPr="00081ADA" w:rsidR="002853AD">
        <w:rPr>
          <w:szCs w:val="24"/>
        </w:rPr>
        <w:t xml:space="preserve">thanking the </w:t>
      </w:r>
      <w:r w:rsidRPr="00081ADA" w:rsidR="00C30FD6">
        <w:rPr>
          <w:szCs w:val="24"/>
        </w:rPr>
        <w:t>respondent</w:t>
      </w:r>
      <w:r w:rsidRPr="00081ADA" w:rsidR="002853AD">
        <w:rPr>
          <w:szCs w:val="24"/>
        </w:rPr>
        <w:t>. The second letter had several recommendations</w:t>
      </w:r>
      <w:r w:rsidRPr="00081ADA" w:rsidR="009218F0">
        <w:rPr>
          <w:szCs w:val="24"/>
        </w:rPr>
        <w:t xml:space="preserve"> for improving the study in the areas of </w:t>
      </w:r>
      <w:r w:rsidRPr="00081ADA" w:rsidR="00FF0F35">
        <w:rPr>
          <w:szCs w:val="24"/>
        </w:rPr>
        <w:t xml:space="preserve">study design, </w:t>
      </w:r>
      <w:r w:rsidRPr="00081ADA" w:rsidR="009218F0">
        <w:rPr>
          <w:szCs w:val="24"/>
        </w:rPr>
        <w:t xml:space="preserve">recruitment, </w:t>
      </w:r>
      <w:r w:rsidRPr="00081ADA" w:rsidR="00CA2A9B">
        <w:rPr>
          <w:szCs w:val="24"/>
        </w:rPr>
        <w:t xml:space="preserve">participant inclusion criteria, </w:t>
      </w:r>
      <w:r w:rsidRPr="00081ADA" w:rsidR="004259C2">
        <w:rPr>
          <w:szCs w:val="24"/>
        </w:rPr>
        <w:t xml:space="preserve">and </w:t>
      </w:r>
      <w:r w:rsidRPr="00081ADA" w:rsidR="00BE7220">
        <w:rPr>
          <w:szCs w:val="24"/>
        </w:rPr>
        <w:t>the provision of</w:t>
      </w:r>
      <w:r w:rsidRPr="00081ADA" w:rsidR="00CA2A9B">
        <w:rPr>
          <w:szCs w:val="24"/>
        </w:rPr>
        <w:t xml:space="preserve"> participant compensation</w:t>
      </w:r>
      <w:r w:rsidRPr="00081ADA" w:rsidR="000906AC">
        <w:rPr>
          <w:szCs w:val="24"/>
        </w:rPr>
        <w:t xml:space="preserve"> to limit </w:t>
      </w:r>
      <w:r w:rsidRPr="00081ADA" w:rsidR="004259C2">
        <w:rPr>
          <w:szCs w:val="24"/>
        </w:rPr>
        <w:t xml:space="preserve">selection bias. CDC replied </w:t>
      </w:r>
      <w:r w:rsidRPr="00081ADA" w:rsidR="009251DB">
        <w:rPr>
          <w:szCs w:val="24"/>
        </w:rPr>
        <w:t xml:space="preserve">explaining the scientific rational for </w:t>
      </w:r>
      <w:r w:rsidRPr="00081ADA" w:rsidR="007D6E44">
        <w:rPr>
          <w:szCs w:val="24"/>
        </w:rPr>
        <w:t>the racial and ethnic makeup of the sample</w:t>
      </w:r>
      <w:r w:rsidRPr="00081ADA" w:rsidR="003A6E46">
        <w:rPr>
          <w:szCs w:val="24"/>
        </w:rPr>
        <w:t>;</w:t>
      </w:r>
      <w:r w:rsidRPr="00081ADA" w:rsidR="007D6E44">
        <w:rPr>
          <w:szCs w:val="24"/>
        </w:rPr>
        <w:t xml:space="preserve"> </w:t>
      </w:r>
      <w:r w:rsidRPr="00081ADA" w:rsidR="008A2F45">
        <w:rPr>
          <w:szCs w:val="24"/>
        </w:rPr>
        <w:t xml:space="preserve">the selection of </w:t>
      </w:r>
      <w:r w:rsidRPr="00081ADA" w:rsidR="003F1D21">
        <w:rPr>
          <w:szCs w:val="24"/>
        </w:rPr>
        <w:t>two</w:t>
      </w:r>
      <w:r w:rsidRPr="00081ADA" w:rsidR="008A2F45">
        <w:rPr>
          <w:szCs w:val="24"/>
        </w:rPr>
        <w:t xml:space="preserve"> cohorts rather than </w:t>
      </w:r>
      <w:r w:rsidRPr="00081ADA" w:rsidR="003F1D21">
        <w:rPr>
          <w:szCs w:val="24"/>
        </w:rPr>
        <w:t>three</w:t>
      </w:r>
      <w:r w:rsidRPr="00081ADA" w:rsidR="008A2F45">
        <w:rPr>
          <w:szCs w:val="24"/>
        </w:rPr>
        <w:t xml:space="preserve">; </w:t>
      </w:r>
      <w:r w:rsidRPr="00081ADA" w:rsidR="00B34731">
        <w:rPr>
          <w:szCs w:val="24"/>
        </w:rPr>
        <w:t xml:space="preserve">and </w:t>
      </w:r>
      <w:r w:rsidRPr="00081ADA" w:rsidR="008A2F45">
        <w:rPr>
          <w:szCs w:val="24"/>
        </w:rPr>
        <w:t>the inclusion criteria</w:t>
      </w:r>
      <w:r w:rsidRPr="00081ADA" w:rsidR="00B34731">
        <w:rPr>
          <w:szCs w:val="24"/>
        </w:rPr>
        <w:t xml:space="preserve">. CDC also reassured the respondent that </w:t>
      </w:r>
      <w:r w:rsidRPr="00081ADA" w:rsidR="00736BE9">
        <w:rPr>
          <w:szCs w:val="24"/>
        </w:rPr>
        <w:t>the</w:t>
      </w:r>
      <w:r w:rsidRPr="00081ADA" w:rsidR="006F0C80">
        <w:rPr>
          <w:szCs w:val="24"/>
        </w:rPr>
        <w:t xml:space="preserve"> study</w:t>
      </w:r>
      <w:r w:rsidRPr="00081ADA" w:rsidR="00BE71F3">
        <w:rPr>
          <w:szCs w:val="24"/>
        </w:rPr>
        <w:t xml:space="preserve"> </w:t>
      </w:r>
      <w:r w:rsidRPr="00081ADA" w:rsidR="00196CA7">
        <w:rPr>
          <w:szCs w:val="24"/>
        </w:rPr>
        <w:t>would be</w:t>
      </w:r>
      <w:r w:rsidRPr="00081ADA" w:rsidR="00BE71F3">
        <w:rPr>
          <w:szCs w:val="24"/>
        </w:rPr>
        <w:t xml:space="preserve"> utiliz</w:t>
      </w:r>
      <w:r w:rsidRPr="00081ADA" w:rsidR="00196CA7">
        <w:rPr>
          <w:szCs w:val="24"/>
        </w:rPr>
        <w:t>ing</w:t>
      </w:r>
      <w:r w:rsidRPr="00081ADA" w:rsidR="00BE71F3">
        <w:rPr>
          <w:szCs w:val="24"/>
        </w:rPr>
        <w:t xml:space="preserve"> the recruitment methods</w:t>
      </w:r>
      <w:r w:rsidR="007D5282">
        <w:rPr>
          <w:szCs w:val="24"/>
        </w:rPr>
        <w:t xml:space="preserve"> that</w:t>
      </w:r>
      <w:r w:rsidRPr="00081ADA" w:rsidR="00BE71F3">
        <w:rPr>
          <w:szCs w:val="24"/>
        </w:rPr>
        <w:t xml:space="preserve"> </w:t>
      </w:r>
      <w:r w:rsidRPr="00081ADA" w:rsidR="00FD5F52">
        <w:rPr>
          <w:szCs w:val="24"/>
        </w:rPr>
        <w:t xml:space="preserve">they </w:t>
      </w:r>
      <w:r w:rsidRPr="00081ADA" w:rsidR="00196CA7">
        <w:rPr>
          <w:szCs w:val="24"/>
        </w:rPr>
        <w:t>suggested</w:t>
      </w:r>
      <w:r w:rsidRPr="00081ADA" w:rsidR="00330662">
        <w:rPr>
          <w:szCs w:val="24"/>
        </w:rPr>
        <w:t>, and that th</w:t>
      </w:r>
      <w:r w:rsidRPr="00081ADA" w:rsidR="00110A86">
        <w:rPr>
          <w:szCs w:val="24"/>
        </w:rPr>
        <w:t xml:space="preserve">e study </w:t>
      </w:r>
      <w:r w:rsidRPr="00081ADA" w:rsidR="00FD5F52">
        <w:rPr>
          <w:szCs w:val="24"/>
        </w:rPr>
        <w:t>does plan</w:t>
      </w:r>
      <w:r w:rsidRPr="00081ADA" w:rsidR="00110A86">
        <w:rPr>
          <w:szCs w:val="24"/>
        </w:rPr>
        <w:t xml:space="preserve"> to </w:t>
      </w:r>
      <w:r w:rsidR="00F50456">
        <w:rPr>
          <w:szCs w:val="24"/>
        </w:rPr>
        <w:t xml:space="preserve">provide </w:t>
      </w:r>
      <w:r w:rsidRPr="00081ADA" w:rsidR="00E51F10">
        <w:rPr>
          <w:szCs w:val="24"/>
        </w:rPr>
        <w:t>study participants</w:t>
      </w:r>
      <w:r w:rsidR="00F50456">
        <w:rPr>
          <w:szCs w:val="24"/>
        </w:rPr>
        <w:t xml:space="preserve"> with a token of appreciation</w:t>
      </w:r>
      <w:r w:rsidRPr="00081ADA" w:rsidR="00E51F10">
        <w:rPr>
          <w:szCs w:val="24"/>
        </w:rPr>
        <w:t xml:space="preserve">. </w:t>
      </w:r>
      <w:r w:rsidRPr="00EC4AB4" w:rsidR="00EC4AB4">
        <w:rPr>
          <w:rFonts w:eastAsia="Calibri"/>
          <w:szCs w:val="24"/>
        </w:rPr>
        <w:t xml:space="preserve">No changes were made to the supporting statement or data collection instruments.  </w:t>
      </w:r>
    </w:p>
    <w:p w:rsidR="001839F7" w:rsidRPr="00081ADA" w:rsidP="00EC4AB4" w14:paraId="2CB3FD42" w14:textId="77777777">
      <w:pPr>
        <w:pStyle w:val="ListParagraph"/>
        <w:spacing w:after="0" w:line="240" w:lineRule="auto"/>
        <w:ind w:left="0"/>
        <w:contextualSpacing w:val="0"/>
        <w:rPr>
          <w:rFonts w:ascii="Times New Roman" w:hAnsi="Times New Roman" w:eastAsiaTheme="minorHAnsi"/>
          <w:b/>
          <w:bCs/>
          <w:sz w:val="24"/>
          <w:szCs w:val="24"/>
          <w:lang w:val="en-US" w:eastAsia="en-US"/>
        </w:rPr>
      </w:pPr>
    </w:p>
    <w:p w:rsidR="00B01C8F" w:rsidRPr="00081ADA" w:rsidP="00EC4AB4" w14:paraId="0FFE74A4" w14:textId="0AB307A0">
      <w:pPr>
        <w:pStyle w:val="ListParagraph"/>
        <w:spacing w:after="0" w:line="240" w:lineRule="auto"/>
        <w:ind w:left="0"/>
        <w:contextualSpacing w:val="0"/>
        <w:rPr>
          <w:rFonts w:ascii="Times New Roman" w:hAnsi="Times New Roman" w:eastAsiaTheme="minorHAnsi"/>
          <w:sz w:val="24"/>
          <w:szCs w:val="24"/>
          <w:lang w:val="en-US" w:eastAsia="en-US"/>
        </w:rPr>
      </w:pPr>
      <w:r w:rsidRPr="00081ADA">
        <w:rPr>
          <w:rFonts w:ascii="Times New Roman" w:hAnsi="Times New Roman" w:eastAsiaTheme="minorHAnsi"/>
          <w:sz w:val="24"/>
          <w:szCs w:val="24"/>
          <w:lang w:val="en-US" w:eastAsia="en-US"/>
        </w:rPr>
        <w:t xml:space="preserve">In addition, </w:t>
      </w:r>
      <w:r w:rsidRPr="00081ADA" w:rsidR="00AC1A0E">
        <w:rPr>
          <w:rFonts w:ascii="Times New Roman" w:hAnsi="Times New Roman" w:eastAsiaTheme="minorHAnsi"/>
          <w:sz w:val="24"/>
          <w:szCs w:val="24"/>
          <w:lang w:val="en-US" w:eastAsia="en-US"/>
        </w:rPr>
        <w:t xml:space="preserve">Emory University, San Diego State University, and University of </w:t>
      </w:r>
      <w:r w:rsidR="00AC4B1B">
        <w:rPr>
          <w:rFonts w:ascii="Times New Roman" w:hAnsi="Times New Roman" w:eastAsiaTheme="minorHAnsi"/>
          <w:sz w:val="24"/>
          <w:szCs w:val="24"/>
          <w:lang w:val="en-US" w:eastAsia="en-US"/>
        </w:rPr>
        <w:t>Chicago</w:t>
      </w:r>
      <w:r w:rsidRPr="00081ADA" w:rsidR="00AC4B1B">
        <w:rPr>
          <w:rFonts w:ascii="Times New Roman" w:hAnsi="Times New Roman" w:eastAsiaTheme="minorHAnsi"/>
          <w:sz w:val="24"/>
          <w:szCs w:val="24"/>
          <w:lang w:val="en-US" w:eastAsia="en-US"/>
        </w:rPr>
        <w:t xml:space="preserve"> </w:t>
      </w:r>
      <w:r w:rsidRPr="00081ADA" w:rsidR="005B1416">
        <w:rPr>
          <w:rFonts w:ascii="Times New Roman" w:hAnsi="Times New Roman" w:eastAsiaTheme="minorHAnsi"/>
          <w:sz w:val="24"/>
          <w:szCs w:val="24"/>
          <w:lang w:val="en-US" w:eastAsia="en-US"/>
        </w:rPr>
        <w:t xml:space="preserve">were </w:t>
      </w:r>
      <w:r w:rsidR="00184053">
        <w:rPr>
          <w:rFonts w:ascii="Times New Roman" w:hAnsi="Times New Roman" w:eastAsiaTheme="minorHAnsi"/>
          <w:sz w:val="24"/>
          <w:szCs w:val="24"/>
          <w:lang w:val="en-US" w:eastAsia="en-US"/>
        </w:rPr>
        <w:t>involved in</w:t>
      </w:r>
      <w:r w:rsidRPr="00081ADA" w:rsidR="005B1416">
        <w:rPr>
          <w:rFonts w:ascii="Times New Roman" w:hAnsi="Times New Roman" w:eastAsiaTheme="minorHAnsi"/>
          <w:sz w:val="24"/>
          <w:szCs w:val="24"/>
          <w:lang w:val="en-US" w:eastAsia="en-US"/>
        </w:rPr>
        <w:t xml:space="preserve"> the development of this study in 2022 and 2023. </w:t>
      </w:r>
      <w:r w:rsidRPr="00081ADA" w:rsidR="00387D57">
        <w:rPr>
          <w:rFonts w:ascii="Times New Roman" w:hAnsi="Times New Roman" w:eastAsiaTheme="minorHAnsi"/>
          <w:sz w:val="24"/>
          <w:szCs w:val="24"/>
          <w:lang w:val="en-US" w:eastAsia="en-US"/>
        </w:rPr>
        <w:t xml:space="preserve">There were no unresolved issues associated with the </w:t>
      </w:r>
      <w:r w:rsidR="00676843">
        <w:rPr>
          <w:rFonts w:ascii="Times New Roman" w:hAnsi="Times New Roman" w:eastAsiaTheme="minorHAnsi"/>
          <w:sz w:val="24"/>
          <w:szCs w:val="24"/>
          <w:lang w:val="en-US" w:eastAsia="en-US"/>
        </w:rPr>
        <w:t>development</w:t>
      </w:r>
      <w:r w:rsidRPr="00081ADA" w:rsidR="00676843">
        <w:rPr>
          <w:rFonts w:ascii="Times New Roman" w:hAnsi="Times New Roman" w:eastAsiaTheme="minorHAnsi"/>
          <w:sz w:val="24"/>
          <w:szCs w:val="24"/>
          <w:lang w:val="en-US" w:eastAsia="en-US"/>
        </w:rPr>
        <w:t xml:space="preserve"> </w:t>
      </w:r>
      <w:r w:rsidRPr="00081ADA" w:rsidR="00387D57">
        <w:rPr>
          <w:rFonts w:ascii="Times New Roman" w:hAnsi="Times New Roman" w:eastAsiaTheme="minorHAnsi"/>
          <w:sz w:val="24"/>
          <w:szCs w:val="24"/>
          <w:lang w:val="en-US" w:eastAsia="en-US"/>
        </w:rPr>
        <w:t>process</w:t>
      </w:r>
      <w:r w:rsidRPr="00081ADA" w:rsidR="00F06D60">
        <w:rPr>
          <w:rFonts w:ascii="Times New Roman" w:hAnsi="Times New Roman" w:eastAsiaTheme="minorHAnsi"/>
          <w:sz w:val="24"/>
          <w:szCs w:val="24"/>
          <w:lang w:val="en-US" w:eastAsia="en-US"/>
        </w:rPr>
        <w:t xml:space="preserve">.  </w:t>
      </w:r>
    </w:p>
    <w:p w:rsidR="008C0E73" w:rsidRPr="00081ADA" w:rsidP="00EC4AB4" w14:paraId="1324FB8D" w14:textId="0CD30B58">
      <w:pPr>
        <w:pStyle w:val="ListParagraph"/>
        <w:spacing w:after="0" w:line="240" w:lineRule="auto"/>
        <w:ind w:left="0"/>
        <w:contextualSpacing w:val="0"/>
        <w:rPr>
          <w:rFonts w:ascii="Times New Roman" w:hAnsi="Times New Roman" w:eastAsiaTheme="minorHAnsi"/>
          <w:sz w:val="24"/>
          <w:szCs w:val="24"/>
          <w:lang w:val="en-US" w:eastAsia="en-US"/>
        </w:rPr>
      </w:pPr>
    </w:p>
    <w:tbl>
      <w:tblPr>
        <w:tblStyle w:val="TableGrid"/>
        <w:tblW w:w="0" w:type="auto"/>
        <w:tblLook w:val="04A0"/>
      </w:tblPr>
      <w:tblGrid>
        <w:gridCol w:w="4662"/>
        <w:gridCol w:w="4688"/>
      </w:tblGrid>
      <w:tr w14:paraId="43D47E6E" w14:textId="77777777" w:rsidTr="008B5B9C">
        <w:tblPrEx>
          <w:tblW w:w="0" w:type="auto"/>
          <w:tblLook w:val="04A0"/>
        </w:tblPrEx>
        <w:tc>
          <w:tcPr>
            <w:tcW w:w="4662" w:type="dxa"/>
          </w:tcPr>
          <w:p w:rsidR="00434994" w:rsidRPr="00830A60" w:rsidP="008B5B9C" w14:paraId="5DC1A251" w14:textId="77777777">
            <w:r w:rsidRPr="00830A60">
              <w:t>Patrick Sullivan, Principal Investigator</w:t>
            </w:r>
          </w:p>
          <w:p w:rsidR="00434994" w:rsidRPr="00830A60" w:rsidP="008B5B9C" w14:paraId="687CD936" w14:textId="77777777">
            <w:r w:rsidRPr="00830A60">
              <w:t>Emory University</w:t>
            </w:r>
          </w:p>
          <w:p w:rsidR="00434994" w:rsidRPr="00830A60" w:rsidP="008B5B9C" w14:paraId="18A5DA04" w14:textId="77777777">
            <w:r w:rsidRPr="00830A60">
              <w:t>1518 Clifton Rd NE</w:t>
            </w:r>
          </w:p>
          <w:p w:rsidR="00434994" w:rsidRPr="00830A60" w:rsidP="008B5B9C" w14:paraId="2DA9866C" w14:textId="77777777">
            <w:r w:rsidRPr="00830A60">
              <w:t>Atlanta, GA 30322</w:t>
            </w:r>
          </w:p>
          <w:p w:rsidR="00434994" w:rsidRPr="00830A60" w:rsidP="008B5B9C" w14:paraId="5B96B533" w14:textId="77777777">
            <w:r w:rsidRPr="00830A60">
              <w:t>404-210-6039</w:t>
            </w:r>
          </w:p>
          <w:p w:rsidR="00434994" w:rsidRPr="00B80F52" w:rsidP="008B5B9C" w14:paraId="3FB248CF" w14:textId="0B0635B9">
            <w:r w:rsidRPr="00475700">
              <w:t>psulli@emory.edu</w:t>
            </w:r>
            <w:r w:rsidRPr="00830A60">
              <w:t xml:space="preserve"> </w:t>
            </w:r>
          </w:p>
        </w:tc>
        <w:tc>
          <w:tcPr>
            <w:tcW w:w="4688" w:type="dxa"/>
          </w:tcPr>
          <w:p w:rsidR="00434994" w:rsidRPr="00830A60" w:rsidP="008B5B9C" w14:paraId="359FFA87" w14:textId="77777777">
            <w:r w:rsidRPr="00830A60">
              <w:t>Travis Sanchez, Co-Investigator</w:t>
            </w:r>
          </w:p>
          <w:p w:rsidR="00434994" w:rsidRPr="00830A60" w:rsidP="008B5B9C" w14:paraId="555AD1E7" w14:textId="77777777">
            <w:r w:rsidRPr="00830A60">
              <w:t>Emory University</w:t>
            </w:r>
          </w:p>
          <w:p w:rsidR="00434994" w:rsidRPr="00830A60" w:rsidP="008B5B9C" w14:paraId="183361FD" w14:textId="77777777">
            <w:r w:rsidRPr="00830A60">
              <w:t>1518 Clifton Rd NE</w:t>
            </w:r>
          </w:p>
          <w:p w:rsidR="00434994" w:rsidRPr="00830A60" w:rsidP="008B5B9C" w14:paraId="0642DCF0" w14:textId="77777777">
            <w:r w:rsidRPr="00830A60">
              <w:t>Atlanta, GA 30322</w:t>
            </w:r>
          </w:p>
          <w:p w:rsidR="00434994" w:rsidRPr="00830A60" w:rsidP="008B5B9C" w14:paraId="4E22953D" w14:textId="77777777">
            <w:r w:rsidRPr="00830A60">
              <w:t>404-727-8403</w:t>
            </w:r>
          </w:p>
          <w:p w:rsidR="00434994" w:rsidRPr="00B80F52" w:rsidP="008B5B9C" w14:paraId="1FC42BE4" w14:textId="7415051E">
            <w:r w:rsidRPr="00475700">
              <w:t>travis.sanchez@emory.edu</w:t>
            </w:r>
            <w:r w:rsidRPr="00830A60">
              <w:t xml:space="preserve"> </w:t>
            </w:r>
          </w:p>
        </w:tc>
      </w:tr>
      <w:tr w14:paraId="4190E1AE" w14:textId="77777777" w:rsidTr="008B5B9C">
        <w:tblPrEx>
          <w:tblW w:w="0" w:type="auto"/>
          <w:tblLook w:val="04A0"/>
        </w:tblPrEx>
        <w:tc>
          <w:tcPr>
            <w:tcW w:w="4662" w:type="dxa"/>
          </w:tcPr>
          <w:p w:rsidR="00723078" w:rsidP="008B5B9C" w14:paraId="01C51A86" w14:textId="0D8E32AE">
            <w:r w:rsidRPr="00723078">
              <w:t xml:space="preserve">Aaron Siegler, </w:t>
            </w:r>
            <w:r>
              <w:t>Investigator</w:t>
            </w:r>
          </w:p>
          <w:p w:rsidR="007D524F" w:rsidP="008B5B9C" w14:paraId="233AE513" w14:textId="7B8F958F">
            <w:r>
              <w:t>Emory University</w:t>
            </w:r>
          </w:p>
          <w:p w:rsidR="007D524F" w:rsidP="008B5B9C" w14:paraId="4E698FAD" w14:textId="6310FBE7">
            <w:r>
              <w:t>1518 Clifton Rd NE</w:t>
            </w:r>
          </w:p>
          <w:p w:rsidR="007D524F" w:rsidRPr="002E46EB" w:rsidP="008B5B9C" w14:paraId="1D9CB179" w14:textId="049AB070">
            <w:pPr>
              <w:rPr>
                <w:lang w:val="pt-BR"/>
              </w:rPr>
            </w:pPr>
            <w:r w:rsidRPr="002E46EB">
              <w:rPr>
                <w:lang w:val="pt-BR"/>
              </w:rPr>
              <w:t>Atlanta, GA 30322</w:t>
            </w:r>
          </w:p>
          <w:p w:rsidR="00857E07" w:rsidRPr="002E46EB" w:rsidP="008B5B9C" w14:paraId="3D6F6652" w14:textId="683882DE">
            <w:pPr>
              <w:rPr>
                <w:lang w:val="pt-BR"/>
              </w:rPr>
            </w:pPr>
            <w:r w:rsidRPr="002E46EB">
              <w:rPr>
                <w:lang w:val="pt-BR"/>
              </w:rPr>
              <w:t>404-712-9733</w:t>
            </w:r>
          </w:p>
          <w:p w:rsidR="00857E07" w:rsidRPr="002E46EB" w:rsidP="008B5B9C" w14:paraId="03659BFE" w14:textId="68258B2A">
            <w:pPr>
              <w:rPr>
                <w:lang w:val="pt-BR"/>
              </w:rPr>
            </w:pPr>
            <w:r w:rsidRPr="002E46EB">
              <w:rPr>
                <w:lang w:val="pt-BR"/>
              </w:rPr>
              <w:t>asiegle@emory.edu</w:t>
            </w:r>
          </w:p>
        </w:tc>
        <w:tc>
          <w:tcPr>
            <w:tcW w:w="4688" w:type="dxa"/>
          </w:tcPr>
          <w:p w:rsidR="00434994" w:rsidRPr="00830A60" w:rsidP="008B5B9C" w14:paraId="6C1E09AE" w14:textId="77777777">
            <w:r w:rsidRPr="002E46EB">
              <w:rPr>
                <w:lang w:val="pt-BR"/>
              </w:rPr>
              <w:t xml:space="preserve"> </w:t>
            </w:r>
            <w:r w:rsidRPr="00830A60">
              <w:t xml:space="preserve">Keith Horvath, Investigator </w:t>
            </w:r>
          </w:p>
          <w:p w:rsidR="00434994" w:rsidRPr="00830A60" w:rsidP="008B5B9C" w14:paraId="57665112" w14:textId="77777777">
            <w:r w:rsidRPr="00830A60">
              <w:t xml:space="preserve">San Diego State University </w:t>
            </w:r>
          </w:p>
          <w:p w:rsidR="00434994" w:rsidRPr="00830A60" w:rsidP="008B5B9C" w14:paraId="0B40F8EF" w14:textId="77777777">
            <w:r w:rsidRPr="00830A60">
              <w:t>6363 Alvarado Court, Suite 250</w:t>
            </w:r>
          </w:p>
          <w:p w:rsidR="00434994" w:rsidRPr="00830A60" w:rsidP="008B5B9C" w14:paraId="569A90AF" w14:textId="77777777">
            <w:r w:rsidRPr="00830A60">
              <w:t>San Diego, CA 92120</w:t>
            </w:r>
          </w:p>
          <w:p w:rsidR="00434994" w:rsidRPr="00830A60" w:rsidP="008B5B9C" w14:paraId="02AD7BB2" w14:textId="77777777">
            <w:r w:rsidRPr="00830A60">
              <w:t>619-594-3346</w:t>
            </w:r>
          </w:p>
          <w:p w:rsidR="00434994" w:rsidRPr="00B80F52" w:rsidP="008B5B9C" w14:paraId="546F0147" w14:textId="21591E3F">
            <w:r w:rsidRPr="00475700">
              <w:t>khorvath@sdsu.edu</w:t>
            </w:r>
          </w:p>
        </w:tc>
      </w:tr>
      <w:tr w14:paraId="09A43A96" w14:textId="77777777" w:rsidTr="008B5B9C">
        <w:tblPrEx>
          <w:tblW w:w="0" w:type="auto"/>
          <w:tblLook w:val="04A0"/>
        </w:tblPrEx>
        <w:trPr>
          <w:trHeight w:val="1430"/>
        </w:trPr>
        <w:tc>
          <w:tcPr>
            <w:tcW w:w="4662" w:type="dxa"/>
          </w:tcPr>
          <w:p w:rsidR="00857E07" w:rsidRPr="00475700" w:rsidP="008B5B9C" w14:paraId="5699C88C" w14:textId="77777777">
            <w:pPr>
              <w:rPr>
                <w:rStyle w:val="Hyperlink"/>
                <w:color w:val="auto"/>
                <w:u w:val="none"/>
              </w:rPr>
            </w:pPr>
            <w:r w:rsidRPr="00475700">
              <w:rPr>
                <w:rStyle w:val="Hyperlink"/>
                <w:color w:val="auto"/>
                <w:u w:val="none"/>
              </w:rPr>
              <w:t xml:space="preserve">John Schneider, Investigator </w:t>
            </w:r>
          </w:p>
          <w:p w:rsidR="00857E07" w:rsidRPr="00475700" w:rsidP="008B5B9C" w14:paraId="3D1484FA" w14:textId="77777777">
            <w:pPr>
              <w:rPr>
                <w:rStyle w:val="Hyperlink"/>
                <w:color w:val="auto"/>
                <w:u w:val="none"/>
              </w:rPr>
            </w:pPr>
            <w:r w:rsidRPr="00475700">
              <w:rPr>
                <w:rStyle w:val="Hyperlink"/>
                <w:color w:val="auto"/>
                <w:u w:val="none"/>
              </w:rPr>
              <w:t>University of Chicago</w:t>
            </w:r>
          </w:p>
          <w:p w:rsidR="00857E07" w:rsidRPr="00475700" w:rsidP="008B5B9C" w14:paraId="4B83F68E" w14:textId="77777777">
            <w:pPr>
              <w:rPr>
                <w:rStyle w:val="Hyperlink"/>
                <w:color w:val="auto"/>
                <w:u w:val="none"/>
              </w:rPr>
            </w:pPr>
            <w:r w:rsidRPr="00475700">
              <w:rPr>
                <w:rStyle w:val="Hyperlink"/>
                <w:color w:val="auto"/>
                <w:u w:val="none"/>
              </w:rPr>
              <w:t>5841 South Maryland Ave</w:t>
            </w:r>
          </w:p>
          <w:p w:rsidR="00857E07" w:rsidRPr="00475700" w:rsidP="008B5B9C" w14:paraId="06A7E5A8" w14:textId="77777777">
            <w:pPr>
              <w:rPr>
                <w:rStyle w:val="Hyperlink"/>
                <w:u w:val="none"/>
              </w:rPr>
            </w:pPr>
            <w:r w:rsidRPr="00475700">
              <w:rPr>
                <w:rStyle w:val="Hyperlink"/>
                <w:color w:val="auto"/>
                <w:u w:val="none"/>
              </w:rPr>
              <w:t>Chicago, IL 60637</w:t>
            </w:r>
          </w:p>
          <w:p w:rsidR="00857E07" w:rsidP="008B5B9C" w14:paraId="6589EBD8" w14:textId="77777777">
            <w:r>
              <w:t>773-702-1000</w:t>
            </w:r>
          </w:p>
          <w:p w:rsidR="00857E07" w:rsidRPr="000F2DF5" w:rsidP="008B5B9C" w14:paraId="7D9F6D44" w14:textId="196CA8DF">
            <w:r>
              <w:t>Jschnei1@bsd.uchicago.edu</w:t>
            </w:r>
          </w:p>
        </w:tc>
        <w:tc>
          <w:tcPr>
            <w:tcW w:w="4688" w:type="dxa"/>
          </w:tcPr>
          <w:p w:rsidR="00434994" w:rsidRPr="00B80F52" w:rsidP="008B5B9C" w14:paraId="682FB79F" w14:textId="77777777"/>
        </w:tc>
      </w:tr>
    </w:tbl>
    <w:p w:rsidR="008C0E73" w:rsidRPr="00081ADA" w:rsidP="002C5246" w14:paraId="1766EE83" w14:textId="77777777">
      <w:pPr>
        <w:pStyle w:val="ListParagraph"/>
        <w:spacing w:after="0" w:line="240" w:lineRule="auto"/>
        <w:ind w:left="0"/>
        <w:contextualSpacing w:val="0"/>
        <w:rPr>
          <w:rFonts w:ascii="Times New Roman" w:hAnsi="Times New Roman" w:eastAsiaTheme="minorHAnsi"/>
          <w:sz w:val="24"/>
          <w:szCs w:val="24"/>
          <w:lang w:val="en-US" w:eastAsia="en-US"/>
        </w:rPr>
      </w:pPr>
    </w:p>
    <w:p w:rsidR="00AA78EA" w:rsidRPr="00081ADA" w:rsidP="00AA78EA" w14:paraId="266C4874" w14:textId="2AA276B5">
      <w:pPr>
        <w:pStyle w:val="Heading1"/>
        <w:numPr>
          <w:ilvl w:val="0"/>
          <w:numId w:val="0"/>
        </w:numPr>
        <w:rPr>
          <w:rFonts w:cs="Times New Roman"/>
          <w:szCs w:val="24"/>
        </w:rPr>
      </w:pPr>
      <w:bookmarkStart w:id="23" w:name="_9.__"/>
      <w:bookmarkStart w:id="24" w:name="_Toc485202303"/>
      <w:bookmarkEnd w:id="23"/>
      <w:r w:rsidRPr="00081ADA">
        <w:rPr>
          <w:rFonts w:cs="Times New Roman"/>
          <w:szCs w:val="24"/>
        </w:rPr>
        <w:t>9.   Explanation of Any Payment or Gift to Respondents</w:t>
      </w:r>
      <w:bookmarkEnd w:id="24"/>
    </w:p>
    <w:p w:rsidR="002C5246" w:rsidRPr="00081ADA" w:rsidP="00EC4AB4" w14:paraId="32A9D693" w14:textId="45F3534E">
      <w:pPr>
        <w:pStyle w:val="NoSpacing"/>
        <w:tabs>
          <w:tab w:val="left" w:pos="360"/>
        </w:tabs>
        <w:rPr>
          <w:rFonts w:cs="Times New Roman"/>
          <w:szCs w:val="24"/>
        </w:rPr>
      </w:pPr>
    </w:p>
    <w:p w:rsidR="00377FE8" w:rsidRPr="00081ADA" w:rsidP="00EC4AB4" w14:paraId="6EE2E096" w14:textId="66F34E0E">
      <w:pPr>
        <w:rPr>
          <w:szCs w:val="24"/>
        </w:rPr>
      </w:pPr>
      <w:r w:rsidRPr="00081ADA">
        <w:rPr>
          <w:szCs w:val="24"/>
        </w:rPr>
        <w:t xml:space="preserve">Participants will receive a </w:t>
      </w:r>
      <w:r w:rsidRPr="00E32C7E">
        <w:rPr>
          <w:szCs w:val="24"/>
        </w:rPr>
        <w:t>$50</w:t>
      </w:r>
      <w:r w:rsidRPr="00081ADA">
        <w:rPr>
          <w:szCs w:val="24"/>
        </w:rPr>
        <w:t xml:space="preserve"> for completion of </w:t>
      </w:r>
      <w:r w:rsidR="00433AB8">
        <w:rPr>
          <w:szCs w:val="24"/>
        </w:rPr>
        <w:t xml:space="preserve">each </w:t>
      </w:r>
      <w:r w:rsidR="006C2FBC">
        <w:rPr>
          <w:szCs w:val="24"/>
        </w:rPr>
        <w:t>quantitative</w:t>
      </w:r>
      <w:r w:rsidRPr="00081ADA">
        <w:rPr>
          <w:szCs w:val="24"/>
        </w:rPr>
        <w:t xml:space="preserve"> </w:t>
      </w:r>
      <w:r w:rsidR="000B7FE2">
        <w:rPr>
          <w:szCs w:val="24"/>
        </w:rPr>
        <w:t>assessment</w:t>
      </w:r>
      <w:r w:rsidRPr="00081ADA">
        <w:rPr>
          <w:szCs w:val="24"/>
        </w:rPr>
        <w:t xml:space="preserve"> </w:t>
      </w:r>
      <w:r w:rsidR="006C2FBC">
        <w:rPr>
          <w:szCs w:val="24"/>
        </w:rPr>
        <w:t xml:space="preserve">(8 total) </w:t>
      </w:r>
      <w:r w:rsidRPr="00081ADA">
        <w:rPr>
          <w:szCs w:val="24"/>
        </w:rPr>
        <w:t xml:space="preserve">and </w:t>
      </w:r>
      <w:r w:rsidR="00433AB8">
        <w:rPr>
          <w:szCs w:val="24"/>
        </w:rPr>
        <w:t>$50 for each</w:t>
      </w:r>
      <w:r w:rsidR="006C2FBC">
        <w:rPr>
          <w:szCs w:val="24"/>
        </w:rPr>
        <w:t xml:space="preserve"> </w:t>
      </w:r>
      <w:r w:rsidR="00433AB8">
        <w:rPr>
          <w:szCs w:val="24"/>
        </w:rPr>
        <w:t>HIV</w:t>
      </w:r>
      <w:r w:rsidR="006C2FBC">
        <w:rPr>
          <w:szCs w:val="24"/>
        </w:rPr>
        <w:t>/</w:t>
      </w:r>
      <w:r w:rsidR="00433AB8">
        <w:rPr>
          <w:szCs w:val="24"/>
        </w:rPr>
        <w:t>STI testing kit completed</w:t>
      </w:r>
      <w:r w:rsidR="006C2FBC">
        <w:rPr>
          <w:szCs w:val="24"/>
        </w:rPr>
        <w:t xml:space="preserve"> (4 total)</w:t>
      </w:r>
      <w:r w:rsidRPr="00081ADA">
        <w:rPr>
          <w:szCs w:val="24"/>
        </w:rPr>
        <w:t xml:space="preserve">. Participants </w:t>
      </w:r>
      <w:r w:rsidR="006C2FBC">
        <w:rPr>
          <w:szCs w:val="24"/>
        </w:rPr>
        <w:t>may receive a maximum token of</w:t>
      </w:r>
      <w:r w:rsidRPr="00081ADA">
        <w:rPr>
          <w:szCs w:val="24"/>
        </w:rPr>
        <w:t xml:space="preserve"> </w:t>
      </w:r>
      <w:r w:rsidRPr="00E32C7E">
        <w:rPr>
          <w:szCs w:val="24"/>
        </w:rPr>
        <w:t>$</w:t>
      </w:r>
      <w:r w:rsidR="006C2FBC">
        <w:rPr>
          <w:szCs w:val="24"/>
        </w:rPr>
        <w:t>600</w:t>
      </w:r>
      <w:r w:rsidRPr="00081ADA" w:rsidR="006C2FBC">
        <w:rPr>
          <w:szCs w:val="24"/>
        </w:rPr>
        <w:t xml:space="preserve"> </w:t>
      </w:r>
      <w:r w:rsidR="003B7EBB">
        <w:rPr>
          <w:szCs w:val="24"/>
        </w:rPr>
        <w:t>if they complete all</w:t>
      </w:r>
      <w:r w:rsidR="002C4050">
        <w:rPr>
          <w:szCs w:val="24"/>
        </w:rPr>
        <w:t xml:space="preserve"> </w:t>
      </w:r>
      <w:r w:rsidR="009A59B6">
        <w:rPr>
          <w:szCs w:val="24"/>
        </w:rPr>
        <w:t>eight</w:t>
      </w:r>
      <w:r w:rsidR="000B7FE2">
        <w:rPr>
          <w:szCs w:val="24"/>
        </w:rPr>
        <w:t xml:space="preserve"> assessments </w:t>
      </w:r>
      <w:r w:rsidR="006C2FBC">
        <w:rPr>
          <w:szCs w:val="24"/>
        </w:rPr>
        <w:t xml:space="preserve">and </w:t>
      </w:r>
      <w:r w:rsidR="002C4050">
        <w:rPr>
          <w:szCs w:val="24"/>
        </w:rPr>
        <w:t xml:space="preserve">all four </w:t>
      </w:r>
      <w:r w:rsidR="006C2FBC">
        <w:rPr>
          <w:szCs w:val="24"/>
        </w:rPr>
        <w:t>test kits</w:t>
      </w:r>
      <w:r w:rsidRPr="00081ADA">
        <w:rPr>
          <w:szCs w:val="24"/>
        </w:rPr>
        <w:t xml:space="preserve">. </w:t>
      </w:r>
      <w:r w:rsidR="006C2FBC">
        <w:rPr>
          <w:szCs w:val="24"/>
        </w:rPr>
        <w:t>A subset of participants (</w:t>
      </w:r>
      <w:r w:rsidR="00AE79D9">
        <w:rPr>
          <w:szCs w:val="24"/>
        </w:rPr>
        <w:t>189</w:t>
      </w:r>
      <w:r w:rsidR="006C2FBC">
        <w:rPr>
          <w:szCs w:val="24"/>
        </w:rPr>
        <w:t>) will be purposively selected to participate in either a single focus group discussion (</w:t>
      </w:r>
      <w:r w:rsidR="00405DE1">
        <w:rPr>
          <w:szCs w:val="24"/>
        </w:rPr>
        <w:t>144</w:t>
      </w:r>
      <w:r w:rsidR="006C2FBC">
        <w:rPr>
          <w:szCs w:val="24"/>
        </w:rPr>
        <w:t>) or a series of three in-depth interviews (45). Individuals who are selected for in-depth interviews</w:t>
      </w:r>
      <w:r w:rsidRPr="00081ADA">
        <w:rPr>
          <w:szCs w:val="24"/>
        </w:rPr>
        <w:t xml:space="preserve"> will receive </w:t>
      </w:r>
      <w:r w:rsidRPr="00E32C7E">
        <w:rPr>
          <w:szCs w:val="24"/>
        </w:rPr>
        <w:t>$</w:t>
      </w:r>
      <w:r w:rsidR="006C2FBC">
        <w:rPr>
          <w:szCs w:val="24"/>
        </w:rPr>
        <w:t>75</w:t>
      </w:r>
      <w:r w:rsidRPr="00081ADA" w:rsidR="006C2FBC">
        <w:rPr>
          <w:szCs w:val="24"/>
        </w:rPr>
        <w:t xml:space="preserve"> </w:t>
      </w:r>
      <w:r w:rsidRPr="00081ADA">
        <w:rPr>
          <w:szCs w:val="24"/>
        </w:rPr>
        <w:t>for each interview</w:t>
      </w:r>
      <w:r w:rsidR="00D4590E">
        <w:rPr>
          <w:szCs w:val="24"/>
        </w:rPr>
        <w:t xml:space="preserve">. Participants </w:t>
      </w:r>
      <w:r w:rsidR="0089161E">
        <w:rPr>
          <w:szCs w:val="24"/>
        </w:rPr>
        <w:t>may receive a maximum</w:t>
      </w:r>
      <w:r w:rsidRPr="00081ADA">
        <w:rPr>
          <w:szCs w:val="24"/>
        </w:rPr>
        <w:t xml:space="preserve"> token of </w:t>
      </w:r>
      <w:r w:rsidRPr="00E32C7E">
        <w:rPr>
          <w:szCs w:val="24"/>
        </w:rPr>
        <w:t>$</w:t>
      </w:r>
      <w:r w:rsidR="006C2FBC">
        <w:rPr>
          <w:szCs w:val="24"/>
        </w:rPr>
        <w:t>225</w:t>
      </w:r>
      <w:r w:rsidRPr="00081ADA" w:rsidR="006C2FBC">
        <w:rPr>
          <w:szCs w:val="24"/>
        </w:rPr>
        <w:t xml:space="preserve"> </w:t>
      </w:r>
      <w:r w:rsidR="003B7EBB">
        <w:rPr>
          <w:szCs w:val="24"/>
        </w:rPr>
        <w:t>if they complete</w:t>
      </w:r>
      <w:r w:rsidRPr="00081ADA">
        <w:rPr>
          <w:szCs w:val="24"/>
        </w:rPr>
        <w:t xml:space="preserve"> all three interviews. </w:t>
      </w:r>
      <w:r w:rsidR="006C2FBC">
        <w:rPr>
          <w:szCs w:val="24"/>
        </w:rPr>
        <w:t>Individuals who are selected to join a focus group</w:t>
      </w:r>
      <w:r w:rsidRPr="00081ADA" w:rsidR="006C2FBC">
        <w:rPr>
          <w:szCs w:val="24"/>
        </w:rPr>
        <w:t xml:space="preserve"> </w:t>
      </w:r>
      <w:r w:rsidRPr="00081ADA">
        <w:rPr>
          <w:szCs w:val="24"/>
        </w:rPr>
        <w:t xml:space="preserve">will receive </w:t>
      </w:r>
      <w:r w:rsidRPr="00E32C7E">
        <w:rPr>
          <w:szCs w:val="24"/>
        </w:rPr>
        <w:t>$</w:t>
      </w:r>
      <w:r w:rsidR="006C2FBC">
        <w:rPr>
          <w:szCs w:val="24"/>
        </w:rPr>
        <w:t>75</w:t>
      </w:r>
      <w:r w:rsidRPr="00081ADA" w:rsidR="006C2FBC">
        <w:rPr>
          <w:szCs w:val="24"/>
        </w:rPr>
        <w:t xml:space="preserve"> </w:t>
      </w:r>
      <w:r w:rsidRPr="00081ADA">
        <w:rPr>
          <w:szCs w:val="24"/>
        </w:rPr>
        <w:t>for participation in</w:t>
      </w:r>
      <w:r w:rsidR="006C2FBC">
        <w:rPr>
          <w:szCs w:val="24"/>
        </w:rPr>
        <w:t xml:space="preserve"> a single</w:t>
      </w:r>
      <w:r w:rsidR="00960021">
        <w:rPr>
          <w:szCs w:val="24"/>
        </w:rPr>
        <w:t xml:space="preserve"> </w:t>
      </w:r>
      <w:r w:rsidRPr="00081ADA">
        <w:rPr>
          <w:szCs w:val="24"/>
        </w:rPr>
        <w:t>90-minute focus group discussion. All payments will be provided in the form of an electronic gift card that will be emailed to participants.</w:t>
      </w:r>
      <w:r w:rsidR="00602B56">
        <w:rPr>
          <w:szCs w:val="24"/>
        </w:rPr>
        <w:t xml:space="preserve"> </w:t>
      </w:r>
    </w:p>
    <w:p w:rsidR="00377FE8" w:rsidP="00EC4AB4" w14:paraId="10CED2C1" w14:textId="3673122D">
      <w:pPr>
        <w:rPr>
          <w:szCs w:val="24"/>
        </w:rPr>
      </w:pPr>
    </w:p>
    <w:p w:rsidR="00047D50" w:rsidP="00EC4AB4" w14:paraId="778D2016" w14:textId="16B30121">
      <w:pPr>
        <w:rPr>
          <w:szCs w:val="24"/>
        </w:rPr>
      </w:pPr>
      <w:r>
        <w:rPr>
          <w:szCs w:val="24"/>
        </w:rPr>
        <w:t>MIC DROP Incentives</w:t>
      </w:r>
    </w:p>
    <w:tbl>
      <w:tblPr>
        <w:tblStyle w:val="TableGrid"/>
        <w:tblW w:w="0" w:type="auto"/>
        <w:tblLook w:val="04A0"/>
      </w:tblPr>
      <w:tblGrid>
        <w:gridCol w:w="3415"/>
        <w:gridCol w:w="1260"/>
        <w:gridCol w:w="2070"/>
        <w:gridCol w:w="1350"/>
      </w:tblGrid>
      <w:tr w14:paraId="7475EF39" w14:textId="77777777" w:rsidTr="004A16E9">
        <w:tblPrEx>
          <w:tblW w:w="0" w:type="auto"/>
          <w:tblLook w:val="04A0"/>
        </w:tblPrEx>
        <w:tc>
          <w:tcPr>
            <w:tcW w:w="3415" w:type="dxa"/>
            <w:tcBorders>
              <w:top w:val="single" w:sz="4" w:space="0" w:color="auto"/>
              <w:left w:val="single" w:sz="4" w:space="0" w:color="auto"/>
              <w:bottom w:val="single" w:sz="4" w:space="0" w:color="auto"/>
            </w:tcBorders>
            <w:shd w:val="clear" w:color="auto" w:fill="D9D9D9" w:themeFill="background1" w:themeFillShade="D9"/>
          </w:tcPr>
          <w:p w:rsidR="00465200" w:rsidRPr="00465200" w:rsidP="00465200" w14:paraId="581C4952"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Data collection activity</w:t>
            </w:r>
          </w:p>
        </w:tc>
        <w:tc>
          <w:tcPr>
            <w:tcW w:w="1260" w:type="dxa"/>
            <w:tcBorders>
              <w:top w:val="single" w:sz="4" w:space="0" w:color="auto"/>
              <w:bottom w:val="single" w:sz="4" w:space="0" w:color="auto"/>
            </w:tcBorders>
            <w:shd w:val="clear" w:color="auto" w:fill="D9D9D9" w:themeFill="background1" w:themeFillShade="D9"/>
          </w:tcPr>
          <w:p w:rsidR="00465200" w:rsidRPr="00465200" w:rsidP="00465200" w14:paraId="5035C074"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Incentive amount</w:t>
            </w:r>
          </w:p>
        </w:tc>
        <w:tc>
          <w:tcPr>
            <w:tcW w:w="2070" w:type="dxa"/>
            <w:tcBorders>
              <w:top w:val="single" w:sz="4" w:space="0" w:color="auto"/>
              <w:bottom w:val="single" w:sz="4" w:space="0" w:color="auto"/>
            </w:tcBorders>
            <w:shd w:val="clear" w:color="auto" w:fill="D9D9D9" w:themeFill="background1" w:themeFillShade="D9"/>
          </w:tcPr>
          <w:p w:rsidR="00465200" w:rsidRPr="00465200" w:rsidP="00465200" w14:paraId="39251109"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Total number of times administered</w:t>
            </w:r>
          </w:p>
        </w:tc>
        <w:tc>
          <w:tcPr>
            <w:tcW w:w="1350" w:type="dxa"/>
            <w:tcBorders>
              <w:top w:val="single" w:sz="4" w:space="0" w:color="auto"/>
              <w:bottom w:val="single" w:sz="4" w:space="0" w:color="auto"/>
              <w:right w:val="single" w:sz="4" w:space="0" w:color="auto"/>
            </w:tcBorders>
            <w:shd w:val="clear" w:color="auto" w:fill="D9D9D9" w:themeFill="background1" w:themeFillShade="D9"/>
          </w:tcPr>
          <w:p w:rsidR="00465200" w:rsidRPr="00465200" w:rsidP="00465200" w14:paraId="5E0B5983"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Maximum incentive</w:t>
            </w:r>
          </w:p>
        </w:tc>
      </w:tr>
      <w:tr w14:paraId="7A05B759" w14:textId="77777777" w:rsidTr="004A16E9">
        <w:tblPrEx>
          <w:tblW w:w="0" w:type="auto"/>
          <w:tblLook w:val="04A0"/>
        </w:tblPrEx>
        <w:tc>
          <w:tcPr>
            <w:tcW w:w="3415" w:type="dxa"/>
            <w:tcBorders>
              <w:top w:val="single" w:sz="4" w:space="0" w:color="auto"/>
            </w:tcBorders>
            <w:shd w:val="clear" w:color="auto" w:fill="BFBFBF" w:themeFill="background1" w:themeFillShade="BF"/>
          </w:tcPr>
          <w:p w:rsidR="00465200" w:rsidRPr="00465200" w:rsidP="00465200" w14:paraId="6B67487A" w14:textId="77777777">
            <w:pP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Quantitative assessment</w:t>
            </w:r>
          </w:p>
        </w:tc>
        <w:tc>
          <w:tcPr>
            <w:tcW w:w="1260" w:type="dxa"/>
            <w:tcBorders>
              <w:top w:val="single" w:sz="4" w:space="0" w:color="auto"/>
            </w:tcBorders>
            <w:shd w:val="clear" w:color="auto" w:fill="BFBFBF" w:themeFill="background1" w:themeFillShade="BF"/>
          </w:tcPr>
          <w:p w:rsidR="00465200" w:rsidRPr="00465200" w:rsidP="00465200" w14:paraId="74546A60"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50</w:t>
            </w:r>
          </w:p>
        </w:tc>
        <w:tc>
          <w:tcPr>
            <w:tcW w:w="2070" w:type="dxa"/>
            <w:tcBorders>
              <w:top w:val="single" w:sz="4" w:space="0" w:color="auto"/>
            </w:tcBorders>
            <w:shd w:val="clear" w:color="auto" w:fill="BFBFBF" w:themeFill="background1" w:themeFillShade="BF"/>
          </w:tcPr>
          <w:p w:rsidR="00465200" w:rsidRPr="00465200" w:rsidP="00465200" w14:paraId="6581E107"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8</w:t>
            </w:r>
          </w:p>
        </w:tc>
        <w:tc>
          <w:tcPr>
            <w:tcW w:w="1350" w:type="dxa"/>
            <w:tcBorders>
              <w:top w:val="single" w:sz="4" w:space="0" w:color="auto"/>
            </w:tcBorders>
            <w:shd w:val="clear" w:color="auto" w:fill="BFBFBF" w:themeFill="background1" w:themeFillShade="BF"/>
          </w:tcPr>
          <w:p w:rsidR="00465200" w:rsidRPr="00465200" w:rsidP="00465200" w14:paraId="42A2C8FF"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400</w:t>
            </w:r>
          </w:p>
        </w:tc>
      </w:tr>
      <w:tr w14:paraId="2A617A4D" w14:textId="77777777" w:rsidTr="004A16E9">
        <w:tblPrEx>
          <w:tblW w:w="0" w:type="auto"/>
          <w:tblLook w:val="04A0"/>
        </w:tblPrEx>
        <w:tc>
          <w:tcPr>
            <w:tcW w:w="3415" w:type="dxa"/>
            <w:shd w:val="clear" w:color="auto" w:fill="BFBFBF" w:themeFill="background1" w:themeFillShade="BF"/>
          </w:tcPr>
          <w:p w:rsidR="00465200" w:rsidRPr="00465200" w:rsidP="00465200" w14:paraId="4857D3EF" w14:textId="0B18100E">
            <w:pPr>
              <w:rPr>
                <w:rFonts w:asciiTheme="minorHAnsi" w:eastAsiaTheme="minorHAnsi" w:hAnsiTheme="minorHAnsi" w:cstheme="minorBidi"/>
                <w:sz w:val="22"/>
                <w:szCs w:val="22"/>
              </w:rPr>
            </w:pPr>
            <w:r>
              <w:rPr>
                <w:rFonts w:asciiTheme="minorHAnsi" w:eastAsiaTheme="minorHAnsi" w:hAnsiTheme="minorHAnsi" w:cstheme="minorBidi"/>
                <w:sz w:val="22"/>
                <w:szCs w:val="22"/>
              </w:rPr>
              <w:t>825</w:t>
            </w:r>
            <w:r w:rsidRPr="00465200">
              <w:rPr>
                <w:rFonts w:asciiTheme="minorHAnsi" w:eastAsiaTheme="minorHAnsi" w:hAnsiTheme="minorHAnsi" w:cstheme="minorBidi"/>
                <w:sz w:val="22"/>
                <w:szCs w:val="22"/>
              </w:rPr>
              <w:t>HIV</w:t>
            </w:r>
            <w:r w:rsidR="00A04C32">
              <w:rPr>
                <w:rFonts w:asciiTheme="minorHAnsi" w:eastAsiaTheme="minorHAnsi" w:hAnsiTheme="minorHAnsi" w:cstheme="minorBidi"/>
                <w:sz w:val="22"/>
                <w:szCs w:val="22"/>
              </w:rPr>
              <w:t>/</w:t>
            </w:r>
            <w:r w:rsidRPr="00465200">
              <w:rPr>
                <w:rFonts w:asciiTheme="minorHAnsi" w:eastAsiaTheme="minorHAnsi" w:hAnsiTheme="minorHAnsi" w:cstheme="minorBidi"/>
                <w:sz w:val="22"/>
                <w:szCs w:val="22"/>
              </w:rPr>
              <w:t>STI self-tests</w:t>
            </w:r>
          </w:p>
        </w:tc>
        <w:tc>
          <w:tcPr>
            <w:tcW w:w="1260" w:type="dxa"/>
            <w:shd w:val="clear" w:color="auto" w:fill="BFBFBF" w:themeFill="background1" w:themeFillShade="BF"/>
          </w:tcPr>
          <w:p w:rsidR="00465200" w:rsidRPr="00465200" w:rsidP="00465200" w14:paraId="6C6A4260"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50</w:t>
            </w:r>
          </w:p>
        </w:tc>
        <w:tc>
          <w:tcPr>
            <w:tcW w:w="2070" w:type="dxa"/>
            <w:shd w:val="clear" w:color="auto" w:fill="BFBFBF" w:themeFill="background1" w:themeFillShade="BF"/>
          </w:tcPr>
          <w:p w:rsidR="00465200" w:rsidRPr="00465200" w:rsidP="00465200" w14:paraId="438152D0"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4</w:t>
            </w:r>
          </w:p>
        </w:tc>
        <w:tc>
          <w:tcPr>
            <w:tcW w:w="1350" w:type="dxa"/>
            <w:shd w:val="clear" w:color="auto" w:fill="BFBFBF" w:themeFill="background1" w:themeFillShade="BF"/>
          </w:tcPr>
          <w:p w:rsidR="00465200" w:rsidRPr="00465200" w:rsidP="00465200" w14:paraId="5352CBCE"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200</w:t>
            </w:r>
          </w:p>
        </w:tc>
      </w:tr>
      <w:tr w14:paraId="0299B114" w14:textId="77777777" w:rsidTr="004A16E9">
        <w:tblPrEx>
          <w:tblW w:w="0" w:type="auto"/>
          <w:tblLook w:val="04A0"/>
        </w:tblPrEx>
        <w:tc>
          <w:tcPr>
            <w:tcW w:w="6745" w:type="dxa"/>
            <w:gridSpan w:val="3"/>
            <w:shd w:val="clear" w:color="auto" w:fill="F2F2F2" w:themeFill="background1" w:themeFillShade="F2"/>
          </w:tcPr>
          <w:p w:rsidR="00465200" w:rsidRPr="00465200" w:rsidP="00465200" w14:paraId="789D94FD"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Total for all assessments and self-tests</w:t>
            </w:r>
          </w:p>
        </w:tc>
        <w:tc>
          <w:tcPr>
            <w:tcW w:w="1350" w:type="dxa"/>
            <w:shd w:val="clear" w:color="auto" w:fill="F2F2F2" w:themeFill="background1" w:themeFillShade="F2"/>
          </w:tcPr>
          <w:p w:rsidR="00465200" w:rsidRPr="00465200" w:rsidP="00465200" w14:paraId="5069B6E1"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600</w:t>
            </w:r>
          </w:p>
        </w:tc>
      </w:tr>
      <w:tr w14:paraId="739A6794" w14:textId="77777777" w:rsidTr="004A16E9">
        <w:tblPrEx>
          <w:tblW w:w="0" w:type="auto"/>
          <w:tblLook w:val="04A0"/>
        </w:tblPrEx>
        <w:tc>
          <w:tcPr>
            <w:tcW w:w="3415" w:type="dxa"/>
            <w:shd w:val="clear" w:color="auto" w:fill="BFBFBF" w:themeFill="background1" w:themeFillShade="BF"/>
          </w:tcPr>
          <w:p w:rsidR="00465200" w:rsidRPr="00465200" w:rsidP="00465200" w14:paraId="5D2B0FD9" w14:textId="144EBBAA">
            <w:pP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In-depth interview</w:t>
            </w:r>
            <w:r w:rsidR="004A16E9">
              <w:rPr>
                <w:rFonts w:asciiTheme="minorHAnsi" w:eastAsiaTheme="minorHAnsi" w:hAnsiTheme="minorHAnsi" w:cstheme="minorBidi"/>
                <w:sz w:val="22"/>
                <w:szCs w:val="22"/>
              </w:rPr>
              <w:t xml:space="preserve"> (n=45)</w:t>
            </w:r>
          </w:p>
        </w:tc>
        <w:tc>
          <w:tcPr>
            <w:tcW w:w="1260" w:type="dxa"/>
            <w:shd w:val="clear" w:color="auto" w:fill="BFBFBF" w:themeFill="background1" w:themeFillShade="BF"/>
          </w:tcPr>
          <w:p w:rsidR="00465200" w:rsidRPr="00465200" w:rsidP="00465200" w14:paraId="580BF1E4"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75</w:t>
            </w:r>
          </w:p>
        </w:tc>
        <w:tc>
          <w:tcPr>
            <w:tcW w:w="2070" w:type="dxa"/>
            <w:shd w:val="clear" w:color="auto" w:fill="BFBFBF" w:themeFill="background1" w:themeFillShade="BF"/>
          </w:tcPr>
          <w:p w:rsidR="00465200" w:rsidRPr="00465200" w:rsidP="00465200" w14:paraId="5D4BA48C"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3</w:t>
            </w:r>
          </w:p>
        </w:tc>
        <w:tc>
          <w:tcPr>
            <w:tcW w:w="1350" w:type="dxa"/>
            <w:shd w:val="clear" w:color="auto" w:fill="BFBFBF" w:themeFill="background1" w:themeFillShade="BF"/>
          </w:tcPr>
          <w:p w:rsidR="00465200" w:rsidRPr="00465200" w:rsidP="00465200" w14:paraId="39F47E34"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225</w:t>
            </w:r>
          </w:p>
        </w:tc>
      </w:tr>
      <w:tr w14:paraId="304748BA" w14:textId="77777777" w:rsidTr="004A16E9">
        <w:tblPrEx>
          <w:tblW w:w="0" w:type="auto"/>
          <w:tblLook w:val="04A0"/>
        </w:tblPrEx>
        <w:tc>
          <w:tcPr>
            <w:tcW w:w="3415" w:type="dxa"/>
            <w:shd w:val="clear" w:color="auto" w:fill="BFBFBF" w:themeFill="background1" w:themeFillShade="BF"/>
          </w:tcPr>
          <w:p w:rsidR="00465200" w:rsidRPr="00465200" w:rsidP="00465200" w14:paraId="48D358DE" w14:textId="186A7C26">
            <w:pP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Focus group discussion</w:t>
            </w:r>
            <w:r w:rsidR="004A16E9">
              <w:rPr>
                <w:rFonts w:asciiTheme="minorHAnsi" w:eastAsiaTheme="minorHAnsi" w:hAnsiTheme="minorHAnsi" w:cstheme="minorBidi"/>
                <w:sz w:val="22"/>
                <w:szCs w:val="22"/>
              </w:rPr>
              <w:t xml:space="preserve"> (n=144)</w:t>
            </w:r>
          </w:p>
        </w:tc>
        <w:tc>
          <w:tcPr>
            <w:tcW w:w="1260" w:type="dxa"/>
            <w:shd w:val="clear" w:color="auto" w:fill="BFBFBF" w:themeFill="background1" w:themeFillShade="BF"/>
          </w:tcPr>
          <w:p w:rsidR="00465200" w:rsidRPr="00465200" w:rsidP="00465200" w14:paraId="6F051E21"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75</w:t>
            </w:r>
          </w:p>
        </w:tc>
        <w:tc>
          <w:tcPr>
            <w:tcW w:w="2070" w:type="dxa"/>
            <w:shd w:val="clear" w:color="auto" w:fill="BFBFBF" w:themeFill="background1" w:themeFillShade="BF"/>
          </w:tcPr>
          <w:p w:rsidR="00465200" w:rsidRPr="00465200" w:rsidP="00465200" w14:paraId="3261BDE4"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1</w:t>
            </w:r>
          </w:p>
        </w:tc>
        <w:tc>
          <w:tcPr>
            <w:tcW w:w="1350" w:type="dxa"/>
            <w:shd w:val="clear" w:color="auto" w:fill="BFBFBF" w:themeFill="background1" w:themeFillShade="BF"/>
          </w:tcPr>
          <w:p w:rsidR="00465200" w:rsidRPr="00465200" w:rsidP="00465200" w14:paraId="6ABEAEDD"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75</w:t>
            </w:r>
          </w:p>
        </w:tc>
      </w:tr>
    </w:tbl>
    <w:p w:rsidR="00327C26" w:rsidP="00EC4AB4" w14:paraId="6C3F05C2" w14:textId="77777777">
      <w:pPr>
        <w:rPr>
          <w:szCs w:val="24"/>
        </w:rPr>
      </w:pPr>
    </w:p>
    <w:p w:rsidR="00A62F09" w:rsidRPr="00A62F09" w:rsidP="00A62F09" w14:paraId="4C3432F2" w14:textId="6A876A25">
      <w:pPr>
        <w:rPr>
          <w:szCs w:val="24"/>
        </w:rPr>
      </w:pPr>
      <w:r w:rsidRPr="00A62F09">
        <w:rPr>
          <w:szCs w:val="24"/>
        </w:rPr>
        <w:t>The proposed incentives for the MIC-DROP study are based on the researchers’ recent experiences with a similar study, Project PEACH – Parrying the Pitfalls of PrEP: Preventing Premature PrEP Discontinuation and STI’s Among Young Black MSM</w:t>
      </w:r>
      <w:r w:rsidRPr="00A62F09">
        <w:rPr>
          <w:szCs w:val="24"/>
          <w:vertAlign w:val="superscript"/>
        </w:rPr>
        <w:t>2</w:t>
      </w:r>
      <w:r w:rsidR="00774EC4">
        <w:rPr>
          <w:szCs w:val="24"/>
          <w:vertAlign w:val="superscript"/>
        </w:rPr>
        <w:t>2</w:t>
      </w:r>
      <w:r w:rsidRPr="00A62F09">
        <w:rPr>
          <w:szCs w:val="24"/>
        </w:rPr>
        <w:t xml:space="preserve">.  Project PEACH is an intervention study with the goal of preventing new HIV infections among young, black men who have sex with men (MSM) in Atlanta, GA by increasing HIV pre-exposure prophylaxis (PrEP) use, decreasing PrEP discontinuation, and preventing sexually transmitted infections (STI) </w:t>
      </w:r>
      <w:r w:rsidRPr="00A62F09">
        <w:rPr>
          <w:szCs w:val="24"/>
        </w:rPr>
        <w:t>through the use of</w:t>
      </w:r>
      <w:r w:rsidRPr="00A62F09">
        <w:rPr>
          <w:szCs w:val="24"/>
        </w:rPr>
        <w:t xml:space="preserve"> STI post-exposure prophylaxis (PEP).  Participants are enrolled in the study for 2 years with frequent follow-up time points to assess PrEP and STI PEP usage and detect warning signs for PrEP discontinuation so that peer navigators and clinicians can intervene to prevent it.  Like the MIC DROP study, Project PEACH study activities include downloading a </w:t>
      </w:r>
      <w:r w:rsidRPr="00A62F09">
        <w:rPr>
          <w:szCs w:val="24"/>
        </w:rPr>
        <w:t xml:space="preserve">mobile phone app, engaging in ongoing web-based quantitative surveys, and serial HIV and STI self-testing. Additionally, Project PEACH participants were also asked to attend three in-person visits and complete weekly and monthly quizzes. Project PEACH launched in November 2021; however, 7 months into the study, we had only enrolled 30 people and fell significantly behind our grant milestones. Additionally, we had low engagement with our web-based surveys. To enroll this difficult to reach population and improve our retention outcomes, we had to increase our incentive amounts to $125 for in-person surveys and testing and $40 for web-based surveys. Seven months after making these changes to our incentives, we were able to enroll an additional 109 participants for Project PEACH.  Since this time, the impact of COVID-19 and inflation have continued to make recruitment extremely challenging. We anticipate having similar challenges with enrolling participants for MIC-DROP. </w:t>
      </w:r>
      <w:r w:rsidRPr="00A62F09">
        <w:rPr>
          <w:szCs w:val="24"/>
        </w:rPr>
        <w:t>In order to</w:t>
      </w:r>
      <w:r w:rsidRPr="00A62F09">
        <w:rPr>
          <w:szCs w:val="24"/>
        </w:rPr>
        <w:t xml:space="preserve"> mitigate these challenges, we propose a modest increase to the incentive amounts recommended by OMB guidelines. </w:t>
      </w:r>
    </w:p>
    <w:p w:rsidR="00047D50" w:rsidRPr="00081ADA" w:rsidP="00EC4AB4" w14:paraId="5157BAB7" w14:textId="77777777">
      <w:pPr>
        <w:rPr>
          <w:szCs w:val="24"/>
        </w:rPr>
      </w:pPr>
    </w:p>
    <w:p w:rsidR="0062681B" w:rsidP="00C117EC" w14:paraId="715A3BA0" w14:textId="639260EE">
      <w:pPr>
        <w:rPr>
          <w:szCs w:val="24"/>
        </w:rPr>
      </w:pPr>
      <w:r w:rsidRPr="00081ADA">
        <w:rPr>
          <w:szCs w:val="24"/>
        </w:rPr>
        <w:t>In his memorandum for the president’s management council dated January 20, 2006, the Administrator of the Office of Information and Regulatory Affairs of the Office of Management and Budget wrot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w:t>
      </w:r>
      <w:r w:rsidRPr="00E32C7E" w:rsidR="001C7219">
        <w:rPr>
          <w:szCs w:val="24"/>
          <w:vertAlign w:val="superscript"/>
        </w:rPr>
        <w:t>2</w:t>
      </w:r>
      <w:r w:rsidR="00774EC4">
        <w:rPr>
          <w:szCs w:val="24"/>
          <w:vertAlign w:val="superscript"/>
        </w:rPr>
        <w:t>3</w:t>
      </w:r>
      <w:r w:rsidRPr="00081ADA">
        <w:rPr>
          <w:szCs w:val="24"/>
        </w:rPr>
        <w:t xml:space="preserve"> The use of tokens of appreciation in the proposed research is appropriate according to this guidance. The primary goal of the project is to develop and assess the potential impact of practical messages about emerging HIV prevention information and approaches (e.g., PrEP, condom effectiveness, peer group HIV prevalence) for MSM</w:t>
      </w:r>
      <w:r w:rsidR="00863108">
        <w:rPr>
          <w:szCs w:val="24"/>
        </w:rPr>
        <w:t xml:space="preserve">, including </w:t>
      </w:r>
      <w:r w:rsidR="000D47D1">
        <w:rPr>
          <w:szCs w:val="24"/>
        </w:rPr>
        <w:t>Black and Latino MSM</w:t>
      </w:r>
      <w:r w:rsidRPr="00081ADA">
        <w:rPr>
          <w:szCs w:val="24"/>
        </w:rPr>
        <w:t xml:space="preserve">. This study seeks to recruit, enroll, and follow </w:t>
      </w:r>
      <w:r w:rsidRPr="00081ADA" w:rsidR="00F934A5">
        <w:rPr>
          <w:szCs w:val="24"/>
        </w:rPr>
        <w:t>a</w:t>
      </w:r>
      <w:r w:rsidRPr="00081ADA">
        <w:rPr>
          <w:szCs w:val="24"/>
        </w:rPr>
        <w:t xml:space="preserve"> </w:t>
      </w:r>
      <w:r w:rsidRPr="00081ADA" w:rsidR="00D36843">
        <w:rPr>
          <w:szCs w:val="24"/>
        </w:rPr>
        <w:t>stigmatized population</w:t>
      </w:r>
      <w:r w:rsidRPr="00081ADA">
        <w:rPr>
          <w:szCs w:val="24"/>
        </w:rPr>
        <w:t xml:space="preserve">, while also asking highly sensitive questions about issues such as </w:t>
      </w:r>
      <w:r w:rsidRPr="00081ADA" w:rsidR="004A51BE">
        <w:rPr>
          <w:szCs w:val="24"/>
        </w:rPr>
        <w:t>PrEP use</w:t>
      </w:r>
      <w:r w:rsidRPr="00081ADA">
        <w:rPr>
          <w:szCs w:val="24"/>
        </w:rPr>
        <w:t xml:space="preserve">, </w:t>
      </w:r>
      <w:r w:rsidRPr="00081ADA" w:rsidR="00F20EAC">
        <w:rPr>
          <w:szCs w:val="24"/>
        </w:rPr>
        <w:t xml:space="preserve">HIV and STIs, and sexual </w:t>
      </w:r>
      <w:r w:rsidRPr="00081ADA" w:rsidR="004A51BE">
        <w:rPr>
          <w:szCs w:val="24"/>
        </w:rPr>
        <w:t>behaviors</w:t>
      </w:r>
      <w:r w:rsidRPr="00081ADA">
        <w:rPr>
          <w:szCs w:val="24"/>
        </w:rPr>
        <w:t xml:space="preserve">.  </w:t>
      </w:r>
      <w:r w:rsidRPr="00081ADA" w:rsidR="004647E2">
        <w:rPr>
          <w:szCs w:val="24"/>
        </w:rPr>
        <w:t>Further, o</w:t>
      </w:r>
      <w:r w:rsidRPr="00081ADA" w:rsidR="003C2D2C">
        <w:rPr>
          <w:szCs w:val="24"/>
        </w:rPr>
        <w:t xml:space="preserve">ffering tokens of appreciation is </w:t>
      </w:r>
      <w:r w:rsidRPr="00081ADA" w:rsidR="00AC7A7E">
        <w:rPr>
          <w:szCs w:val="24"/>
        </w:rPr>
        <w:t xml:space="preserve">critical when </w:t>
      </w:r>
      <w:r w:rsidRPr="00081ADA" w:rsidR="00726FC8">
        <w:rPr>
          <w:szCs w:val="24"/>
        </w:rPr>
        <w:t>recruiting</w:t>
      </w:r>
      <w:r w:rsidRPr="00081ADA" w:rsidR="003C2D2C">
        <w:rPr>
          <w:szCs w:val="24"/>
        </w:rPr>
        <w:t xml:space="preserve"> minorities and historically underrepresented groups in research.</w:t>
      </w:r>
      <w:r w:rsidRPr="00081ADA" w:rsidR="005E00F9">
        <w:rPr>
          <w:szCs w:val="24"/>
        </w:rPr>
        <w:t xml:space="preserve"> A meta-analysis of 95 studies published between January 1999 and April 2005 describing methods of increasing minority persons’ enrollment and retention in research studies found that remuneration enhanced retention among this group.</w:t>
      </w:r>
      <w:r w:rsidRPr="006E4CB3" w:rsidR="00152919">
        <w:rPr>
          <w:szCs w:val="24"/>
          <w:vertAlign w:val="superscript"/>
        </w:rPr>
        <w:t>2</w:t>
      </w:r>
      <w:r w:rsidR="00774EC4">
        <w:rPr>
          <w:szCs w:val="24"/>
          <w:vertAlign w:val="superscript"/>
        </w:rPr>
        <w:t>4</w:t>
      </w:r>
    </w:p>
    <w:p w:rsidR="0062681B" w:rsidRPr="00081ADA" w:rsidP="00EC4AB4" w14:paraId="23B0D730" w14:textId="77777777">
      <w:pPr>
        <w:pStyle w:val="NoSpacing"/>
        <w:tabs>
          <w:tab w:val="left" w:pos="360"/>
        </w:tabs>
        <w:rPr>
          <w:rFonts w:cs="Times New Roman"/>
          <w:szCs w:val="24"/>
        </w:rPr>
      </w:pPr>
    </w:p>
    <w:p w:rsidR="00CA6BAA" w:rsidRPr="00081ADA" w:rsidP="00EC4AB4" w14:paraId="51270384" w14:textId="6E37793D">
      <w:pPr>
        <w:rPr>
          <w:szCs w:val="24"/>
        </w:rPr>
      </w:pPr>
      <w:r w:rsidRPr="00081ADA">
        <w:rPr>
          <w:szCs w:val="24"/>
        </w:rPr>
        <w:t>Remuneration has been used in other HIV-related CDC data collection efforts, such as for National HIV Behavioral Surveillance (OMB 0920-0770, exp. 5/31/2014)</w:t>
      </w:r>
      <w:r w:rsidRPr="00081ADA" w:rsidR="00EC4BC4">
        <w:rPr>
          <w:szCs w:val="24"/>
        </w:rPr>
        <w:t xml:space="preserve"> </w:t>
      </w:r>
      <w:r w:rsidRPr="00081ADA">
        <w:rPr>
          <w:szCs w:val="24"/>
        </w:rPr>
        <w:t xml:space="preserve">and the Testing Brief Messages for Black and Latino MSM Study (OMB 0920-14SY under 0920-0840, exp. 1/31/2019), </w:t>
      </w:r>
      <w:r w:rsidR="00EC4BC4">
        <w:rPr>
          <w:szCs w:val="24"/>
        </w:rPr>
        <w:t>both</w:t>
      </w:r>
      <w:r w:rsidRPr="00081ADA">
        <w:rPr>
          <w:szCs w:val="24"/>
        </w:rPr>
        <w:t xml:space="preserve"> of which included hard-to-reach populations and had a similar length of time for completing the client interview as in this proposed research. </w:t>
      </w:r>
      <w:r w:rsidR="00B5654F">
        <w:rPr>
          <w:szCs w:val="24"/>
        </w:rPr>
        <w:t xml:space="preserve">This </w:t>
      </w:r>
      <w:r w:rsidR="00EC4AB4">
        <w:rPr>
          <w:szCs w:val="24"/>
        </w:rPr>
        <w:t>remuneration</w:t>
      </w:r>
      <w:r w:rsidR="00B5654F">
        <w:rPr>
          <w:szCs w:val="24"/>
        </w:rPr>
        <w:t xml:space="preserve"> approach and these </w:t>
      </w:r>
      <w:r w:rsidR="00EC4AB4">
        <w:rPr>
          <w:szCs w:val="24"/>
        </w:rPr>
        <w:t xml:space="preserve">token </w:t>
      </w:r>
      <w:r w:rsidR="00B5654F">
        <w:rPr>
          <w:szCs w:val="24"/>
        </w:rPr>
        <w:t xml:space="preserve">levels are consistent with a recent CDC study with a similar population, </w:t>
      </w:r>
      <w:r w:rsidRPr="00481BB3" w:rsidR="00481BB3">
        <w:rPr>
          <w:szCs w:val="24"/>
        </w:rPr>
        <w:t>Mobile Messaging Intervention to Present New HIV Prevention Options for Men Who have Sex with Men (MSM): Randomized Controlled Trial</w:t>
      </w:r>
      <w:r w:rsidR="00B5654F">
        <w:rPr>
          <w:szCs w:val="24"/>
        </w:rPr>
        <w:t xml:space="preserve"> (OMB 0920-</w:t>
      </w:r>
      <w:r w:rsidR="00EC4AB4">
        <w:rPr>
          <w:szCs w:val="24"/>
        </w:rPr>
        <w:t>1209</w:t>
      </w:r>
      <w:r w:rsidR="00B5654F">
        <w:rPr>
          <w:szCs w:val="24"/>
        </w:rPr>
        <w:t xml:space="preserve">, exp. </w:t>
      </w:r>
      <w:r w:rsidR="00EC4AB4">
        <w:rPr>
          <w:szCs w:val="24"/>
        </w:rPr>
        <w:t>12</w:t>
      </w:r>
      <w:r w:rsidR="00CF120B">
        <w:rPr>
          <w:szCs w:val="24"/>
        </w:rPr>
        <w:t>/</w:t>
      </w:r>
      <w:r w:rsidR="00EC4AB4">
        <w:rPr>
          <w:szCs w:val="24"/>
        </w:rPr>
        <w:t>31</w:t>
      </w:r>
      <w:r w:rsidR="0088374E">
        <w:rPr>
          <w:szCs w:val="24"/>
        </w:rPr>
        <w:t>/201</w:t>
      </w:r>
      <w:r w:rsidR="00EC4AB4">
        <w:rPr>
          <w:szCs w:val="24"/>
        </w:rPr>
        <w:t>9</w:t>
      </w:r>
      <w:r w:rsidR="00B5654F">
        <w:rPr>
          <w:szCs w:val="24"/>
        </w:rPr>
        <w:t xml:space="preserve">). </w:t>
      </w:r>
      <w:r w:rsidRPr="00B5654F" w:rsidR="00B5654F">
        <w:rPr>
          <w:szCs w:val="24"/>
        </w:rPr>
        <w:t xml:space="preserve">In each of these projects, tokens of appreciation </w:t>
      </w:r>
      <w:r w:rsidR="00EC4AB4">
        <w:rPr>
          <w:szCs w:val="24"/>
        </w:rPr>
        <w:t>helped to</w:t>
      </w:r>
      <w:r w:rsidRPr="00B5654F" w:rsidR="00B5654F">
        <w:rPr>
          <w:szCs w:val="24"/>
        </w:rPr>
        <w:t xml:space="preserve"> increase </w:t>
      </w:r>
      <w:r w:rsidR="00B5654F">
        <w:rPr>
          <w:szCs w:val="24"/>
        </w:rPr>
        <w:t xml:space="preserve">and maintain </w:t>
      </w:r>
      <w:r w:rsidRPr="00B5654F" w:rsidR="00B5654F">
        <w:rPr>
          <w:szCs w:val="24"/>
        </w:rPr>
        <w:t>participation rates.</w:t>
      </w:r>
    </w:p>
    <w:p w:rsidR="002C5246" w:rsidRPr="00081ADA" w:rsidP="00EC4AB4" w14:paraId="7CD36D4B" w14:textId="5614C9C9">
      <w:pPr>
        <w:pStyle w:val="NoSpacing"/>
        <w:tabs>
          <w:tab w:val="left" w:pos="360"/>
        </w:tabs>
        <w:rPr>
          <w:rFonts w:cs="Times New Roman"/>
          <w:szCs w:val="24"/>
        </w:rPr>
      </w:pPr>
    </w:p>
    <w:p w:rsidR="002C5246" w:rsidRPr="00081ADA" w:rsidP="000A4126" w14:paraId="768E0174" w14:textId="65F5C277">
      <w:pPr>
        <w:pStyle w:val="NoSpacing"/>
        <w:tabs>
          <w:tab w:val="left" w:pos="360"/>
        </w:tabs>
        <w:rPr>
          <w:rFonts w:cs="Times New Roman"/>
          <w:b/>
          <w:bCs/>
          <w:szCs w:val="24"/>
        </w:rPr>
      </w:pPr>
      <w:r w:rsidRPr="00081ADA">
        <w:rPr>
          <w:rFonts w:cs="Times New Roman"/>
          <w:b/>
          <w:bCs/>
          <w:szCs w:val="24"/>
        </w:rPr>
        <w:t>10.</w:t>
      </w:r>
      <w:r w:rsidRPr="00081ADA">
        <w:rPr>
          <w:rFonts w:cs="Times New Roman"/>
          <w:b/>
          <w:bCs/>
          <w:szCs w:val="24"/>
        </w:rPr>
        <w:tab/>
        <w:t xml:space="preserve"> </w:t>
      </w:r>
      <w:bookmarkStart w:id="25" w:name="ProtectionOfThePrivacy10"/>
      <w:r w:rsidRPr="00081ADA">
        <w:rPr>
          <w:rFonts w:cs="Times New Roman"/>
          <w:b/>
          <w:bCs/>
          <w:szCs w:val="24"/>
        </w:rPr>
        <w:t>Protection of the Privacy and Confidentiality of Information Provided by Respondents</w:t>
      </w:r>
      <w:bookmarkEnd w:id="25"/>
    </w:p>
    <w:p w:rsidR="00C10799" w:rsidP="00EC4AB4" w14:paraId="20323B21" w14:textId="77777777">
      <w:pPr>
        <w:pStyle w:val="NoSpacing"/>
        <w:tabs>
          <w:tab w:val="left" w:pos="360"/>
        </w:tabs>
        <w:rPr>
          <w:rFonts w:cs="Times New Roman"/>
          <w:b/>
          <w:bCs/>
        </w:rPr>
      </w:pPr>
    </w:p>
    <w:p w:rsidR="00052270" w:rsidRPr="00EC4AB4" w:rsidP="00EC4AB4" w14:paraId="1F5E069B" w14:textId="3A125FA2">
      <w:pPr>
        <w:rPr>
          <w:rFonts w:eastAsia="Calibri"/>
          <w:szCs w:val="24"/>
        </w:rPr>
      </w:pPr>
      <w:r w:rsidRPr="00EC4AB4">
        <w:rPr>
          <w:rFonts w:eastAsia="Calibri"/>
          <w:szCs w:val="24"/>
        </w:rPr>
        <w:t xml:space="preserve">The </w:t>
      </w:r>
      <w:r w:rsidR="00AF6F75">
        <w:rPr>
          <w:rFonts w:eastAsia="Calibri"/>
          <w:szCs w:val="24"/>
        </w:rPr>
        <w:t xml:space="preserve">CDC National Center for HIV, </w:t>
      </w:r>
      <w:r w:rsidR="009D73CC">
        <w:rPr>
          <w:rFonts w:eastAsia="Calibri"/>
          <w:szCs w:val="24"/>
        </w:rPr>
        <w:t xml:space="preserve">Viral </w:t>
      </w:r>
      <w:r w:rsidR="00AF6F75">
        <w:rPr>
          <w:rFonts w:eastAsia="Calibri"/>
          <w:szCs w:val="24"/>
        </w:rPr>
        <w:t>Hepatitis</w:t>
      </w:r>
      <w:r w:rsidR="009D73CC">
        <w:rPr>
          <w:rFonts w:eastAsia="Calibri"/>
          <w:szCs w:val="24"/>
        </w:rPr>
        <w:t>, STD, and TB Prevention (</w:t>
      </w:r>
      <w:r w:rsidRPr="00EC4AB4">
        <w:rPr>
          <w:rFonts w:eastAsia="Calibri"/>
          <w:szCs w:val="24"/>
        </w:rPr>
        <w:t>NCHHSTP</w:t>
      </w:r>
      <w:r w:rsidR="009D73CC">
        <w:rPr>
          <w:rFonts w:eastAsia="Calibri"/>
          <w:szCs w:val="24"/>
        </w:rPr>
        <w:t>)</w:t>
      </w:r>
      <w:r w:rsidRPr="00EC4AB4">
        <w:rPr>
          <w:rFonts w:eastAsia="Calibri"/>
          <w:szCs w:val="24"/>
        </w:rPr>
        <w:t xml:space="preserve"> Associate Director for Science Office has reviewed this project and determined the Privacy Act applies to this information collection activity.  </w:t>
      </w:r>
      <w:r w:rsidRPr="00EC4AB4" w:rsidR="00C42A6C">
        <w:rPr>
          <w:rFonts w:eastAsia="Calibri"/>
          <w:szCs w:val="24"/>
        </w:rPr>
        <w:t xml:space="preserve">A Privacy Impact Assessment </w:t>
      </w:r>
      <w:r w:rsidRPr="00EC4AB4" w:rsidR="004F554F">
        <w:rPr>
          <w:rFonts w:eastAsia="Calibri"/>
          <w:szCs w:val="24"/>
        </w:rPr>
        <w:t>has been</w:t>
      </w:r>
      <w:r w:rsidRPr="00EC4AB4" w:rsidR="002F5832">
        <w:rPr>
          <w:rFonts w:eastAsia="Calibri"/>
          <w:szCs w:val="24"/>
        </w:rPr>
        <w:t xml:space="preserve"> conducted </w:t>
      </w:r>
      <w:r w:rsidRPr="00EC4AB4" w:rsidR="000D2401">
        <w:rPr>
          <w:rFonts w:eastAsia="Calibri"/>
          <w:szCs w:val="24"/>
        </w:rPr>
        <w:t>(</w:t>
      </w:r>
      <w:r w:rsidRPr="00EC4AB4" w:rsidR="000D2401">
        <w:rPr>
          <w:rFonts w:eastAsia="Calibri"/>
          <w:b/>
          <w:bCs/>
          <w:szCs w:val="24"/>
        </w:rPr>
        <w:t>Attachment 8</w:t>
      </w:r>
      <w:r w:rsidRPr="00EC4AB4" w:rsidR="000D2401">
        <w:rPr>
          <w:rFonts w:eastAsia="Calibri"/>
          <w:szCs w:val="24"/>
        </w:rPr>
        <w:t>)</w:t>
      </w:r>
      <w:r w:rsidRPr="00EC4AB4">
        <w:rPr>
          <w:rFonts w:eastAsia="Calibri"/>
          <w:szCs w:val="24"/>
        </w:rPr>
        <w:t>.</w:t>
      </w:r>
      <w:r w:rsidRPr="00EC4AB4" w:rsidR="000D2401">
        <w:rPr>
          <w:rFonts w:eastAsia="Calibri"/>
          <w:szCs w:val="24"/>
        </w:rPr>
        <w:t xml:space="preserve"> </w:t>
      </w:r>
    </w:p>
    <w:p w:rsidR="00CA507C" w:rsidRPr="00081ADA" w:rsidP="00EC4AB4" w14:paraId="36BA3362" w14:textId="4721C8CB">
      <w:pPr>
        <w:rPr>
          <w:rFonts w:eastAsia="Calibri"/>
          <w:szCs w:val="24"/>
        </w:rPr>
      </w:pPr>
    </w:p>
    <w:p w:rsidR="004F554F" w:rsidRPr="00081ADA" w:rsidP="00EC4AB4" w14:paraId="63A378F4" w14:textId="706EFA55">
      <w:pPr>
        <w:rPr>
          <w:rFonts w:eastAsia="Calibri"/>
          <w:szCs w:val="24"/>
        </w:rPr>
      </w:pPr>
      <w:r w:rsidRPr="00081ADA">
        <w:rPr>
          <w:rFonts w:eastAsia="Calibri"/>
          <w:szCs w:val="24"/>
        </w:rPr>
        <w:t>The awardee, Emory University</w:t>
      </w:r>
      <w:r w:rsidRPr="00081ADA" w:rsidR="00B07C8E">
        <w:rPr>
          <w:rFonts w:eastAsia="Calibri"/>
          <w:szCs w:val="24"/>
        </w:rPr>
        <w:t xml:space="preserve"> </w:t>
      </w:r>
      <w:r w:rsidRPr="00081ADA">
        <w:rPr>
          <w:rFonts w:eastAsia="Calibri"/>
          <w:szCs w:val="24"/>
        </w:rPr>
        <w:t xml:space="preserve">and </w:t>
      </w:r>
      <w:r w:rsidRPr="00081ADA" w:rsidR="00B07C8E">
        <w:rPr>
          <w:rFonts w:eastAsia="Calibri"/>
          <w:szCs w:val="24"/>
        </w:rPr>
        <w:t xml:space="preserve">their </w:t>
      </w:r>
      <w:r w:rsidRPr="00081ADA">
        <w:rPr>
          <w:rFonts w:eastAsia="Calibri"/>
          <w:szCs w:val="24"/>
        </w:rPr>
        <w:t xml:space="preserve">partners, University of </w:t>
      </w:r>
      <w:r w:rsidR="00AC4B1B">
        <w:rPr>
          <w:rFonts w:eastAsia="Calibri"/>
          <w:szCs w:val="24"/>
        </w:rPr>
        <w:t>Chicago</w:t>
      </w:r>
      <w:r w:rsidRPr="00081ADA" w:rsidR="00B07C8E">
        <w:rPr>
          <w:rFonts w:eastAsia="Calibri"/>
          <w:szCs w:val="24"/>
        </w:rPr>
        <w:t>,</w:t>
      </w:r>
      <w:r w:rsidRPr="00081ADA">
        <w:rPr>
          <w:rFonts w:eastAsia="Calibri"/>
          <w:szCs w:val="24"/>
        </w:rPr>
        <w:t xml:space="preserve"> and </w:t>
      </w:r>
      <w:r w:rsidRPr="00081ADA" w:rsidR="00B07C8E">
        <w:rPr>
          <w:rFonts w:eastAsia="Calibri"/>
          <w:szCs w:val="24"/>
        </w:rPr>
        <w:t>San Diego State University</w:t>
      </w:r>
      <w:r w:rsidRPr="00081ADA">
        <w:rPr>
          <w:rFonts w:eastAsia="Calibri"/>
          <w:szCs w:val="24"/>
        </w:rPr>
        <w:t xml:space="preserve">, will be responsible for collecting all data for this study. </w:t>
      </w:r>
      <w:r w:rsidRPr="00081ADA">
        <w:rPr>
          <w:rFonts w:eastAsia="Calibri"/>
          <w:szCs w:val="24"/>
        </w:rPr>
        <w:t xml:space="preserve">Personally identifiable information will not be shared with CDC. </w:t>
      </w:r>
    </w:p>
    <w:p w:rsidR="004F554F" w:rsidRPr="00081ADA" w:rsidP="00EC4AB4" w14:paraId="2CC0DF20" w14:textId="116406E7">
      <w:pPr>
        <w:rPr>
          <w:rFonts w:eastAsia="Calibri"/>
          <w:szCs w:val="24"/>
        </w:rPr>
      </w:pPr>
      <w:r w:rsidRPr="00081ADA">
        <w:rPr>
          <w:rFonts w:eastAsia="Calibri"/>
          <w:szCs w:val="24"/>
        </w:rPr>
        <w:t xml:space="preserve"> </w:t>
      </w:r>
    </w:p>
    <w:p w:rsidR="00380339" w:rsidRPr="00081ADA" w:rsidP="00EC4AB4" w14:paraId="51F4245C" w14:textId="64518129">
      <w:pPr>
        <w:rPr>
          <w:szCs w:val="24"/>
        </w:rPr>
      </w:pPr>
      <w:r w:rsidRPr="00081ADA">
        <w:rPr>
          <w:rFonts w:eastAsia="Calibri"/>
          <w:szCs w:val="24"/>
        </w:rPr>
        <w:t>T</w:t>
      </w:r>
      <w:r w:rsidRPr="00081ADA" w:rsidR="004F554F">
        <w:rPr>
          <w:rFonts w:eastAsia="Calibri"/>
          <w:szCs w:val="24"/>
        </w:rPr>
        <w:t>he t</w:t>
      </w:r>
      <w:r w:rsidRPr="00081ADA">
        <w:rPr>
          <w:rFonts w:eastAsia="Calibri"/>
          <w:szCs w:val="24"/>
        </w:rPr>
        <w:t>erms of the CDC Cooperative Agreement authorizing data collection require the grantee to maintain the privacy of all information collected. Section 301(d) of the Public Health Service (PHS) Act, as amended by Section 2012 of the 21</w:t>
      </w:r>
      <w:r w:rsidRPr="00081ADA">
        <w:rPr>
          <w:rFonts w:eastAsia="Calibri"/>
          <w:szCs w:val="24"/>
          <w:vertAlign w:val="superscript"/>
        </w:rPr>
        <w:t>st</w:t>
      </w:r>
      <w:r w:rsidRPr="00081ADA">
        <w:rPr>
          <w:rFonts w:eastAsia="Calibri"/>
          <w:szCs w:val="24"/>
        </w:rPr>
        <w:t xml:space="preserve"> Century Cure Act, P.L. 114-255 (42 U.S.C. 241(d), </w:t>
      </w:r>
      <w:r w:rsidRPr="00081ADA">
        <w:rPr>
          <w:szCs w:val="24"/>
        </w:rPr>
        <w:t xml:space="preserve">states that the Secretary shall issue Certificates of Confidentiality to persons engaged in biomedical, behavioral, clinical, or other research activities in which identifiable, sensitive information is collected. This study meets those requirements. The Certificate of Confidentiality further protects the privacy of subjects by limiting the disclosure of identifiable, sensitive information. </w:t>
      </w:r>
      <w:r w:rsidRPr="00081ADA">
        <w:rPr>
          <w:rFonts w:eastAsia="Calibri"/>
          <w:szCs w:val="24"/>
        </w:rPr>
        <w:t xml:space="preserve">With this Certificate, the research team cannot be forced (for example, by court subpoena) to disclose identifying information from study participants for any civil, criminal, administrative, legislative, or other proceeding, whether at the federal, state, or local level. </w:t>
      </w:r>
    </w:p>
    <w:p w:rsidR="00380339" w:rsidRPr="00081ADA" w:rsidP="00EC4AB4" w14:paraId="7620DDD9" w14:textId="17DD5E0A">
      <w:pPr>
        <w:rPr>
          <w:rFonts w:eastAsia="Calibri"/>
          <w:szCs w:val="24"/>
        </w:rPr>
      </w:pPr>
    </w:p>
    <w:p w:rsidR="00FF1D65" w:rsidP="00EC4AB4" w14:paraId="4F993E45" w14:textId="2AAE0537">
      <w:pPr>
        <w:rPr>
          <w:rFonts w:eastAsia="Calibri"/>
          <w:szCs w:val="24"/>
        </w:rPr>
      </w:pPr>
      <w:r w:rsidRPr="00DB7165">
        <w:rPr>
          <w:rFonts w:eastAsia="Calibri"/>
          <w:szCs w:val="24"/>
        </w:rPr>
        <w:t xml:space="preserve">To minimize risks to confidentiality, we will provide study data with all appropriate physical and operational security protections. </w:t>
      </w:r>
      <w:r w:rsidR="00E32C7E">
        <w:rPr>
          <w:rFonts w:eastAsia="Calibri"/>
          <w:szCs w:val="24"/>
        </w:rPr>
        <w:t>A</w:t>
      </w:r>
      <w:r w:rsidRPr="00DB7165">
        <w:rPr>
          <w:rFonts w:eastAsia="Calibri"/>
          <w:szCs w:val="24"/>
        </w:rPr>
        <w:t>ll identifiable data collected regarding study participants will be maintained on the study</w:t>
      </w:r>
      <w:r w:rsidRPr="00DB7165">
        <w:rPr>
          <w:rFonts w:eastAsia="Calibri"/>
          <w:b/>
          <w:szCs w:val="24"/>
        </w:rPr>
        <w:t xml:space="preserve"> </w:t>
      </w:r>
      <w:r w:rsidRPr="00DB7165">
        <w:rPr>
          <w:rFonts w:eastAsia="Calibri"/>
          <w:szCs w:val="24"/>
        </w:rPr>
        <w:t xml:space="preserve">server. This will be maintained separately from all other information, </w:t>
      </w:r>
      <w:r w:rsidRPr="00DB7165" w:rsidR="007062DA">
        <w:rPr>
          <w:rFonts w:eastAsia="Calibri"/>
          <w:szCs w:val="24"/>
        </w:rPr>
        <w:t>including</w:t>
      </w:r>
      <w:r w:rsidRPr="00DB7165">
        <w:rPr>
          <w:rFonts w:eastAsia="Calibri"/>
          <w:szCs w:val="24"/>
        </w:rPr>
        <w:t xml:space="preserve"> baseline </w:t>
      </w:r>
      <w:r w:rsidR="000B7FE2">
        <w:rPr>
          <w:rFonts w:eastAsia="Calibri"/>
          <w:szCs w:val="24"/>
        </w:rPr>
        <w:t>assessment</w:t>
      </w:r>
      <w:r w:rsidRPr="00DB7165">
        <w:rPr>
          <w:rFonts w:eastAsia="Calibri"/>
          <w:szCs w:val="24"/>
        </w:rPr>
        <w:t xml:space="preserve"> responses, follow-up </w:t>
      </w:r>
      <w:r w:rsidR="000B7FE2">
        <w:rPr>
          <w:rFonts w:eastAsia="Calibri"/>
          <w:szCs w:val="24"/>
        </w:rPr>
        <w:t>assessment</w:t>
      </w:r>
      <w:r w:rsidRPr="00DB7165">
        <w:rPr>
          <w:rFonts w:eastAsia="Calibri"/>
          <w:szCs w:val="24"/>
        </w:rPr>
        <w:t xml:space="preserve"> responses, at-home HIV and STI test results, and qualitative assessments. A master list linking the identifiers and study data will be stored on the study server, and access to these confidential files will be managed by the Project Coordinator and Principal Investigator. All participants will be assigned a unique identification</w:t>
      </w:r>
      <w:r w:rsidR="00904D75">
        <w:rPr>
          <w:rFonts w:eastAsia="Calibri"/>
          <w:szCs w:val="24"/>
        </w:rPr>
        <w:t xml:space="preserve"> (ID)</w:t>
      </w:r>
      <w:r w:rsidRPr="00DB7165">
        <w:rPr>
          <w:rFonts w:eastAsia="Calibri"/>
          <w:szCs w:val="24"/>
        </w:rPr>
        <w:t xml:space="preserve"> number</w:t>
      </w:r>
      <w:r>
        <w:rPr>
          <w:rFonts w:eastAsia="Calibri"/>
          <w:szCs w:val="24"/>
        </w:rPr>
        <w:t xml:space="preserve"> which will be unrelated to the participants’ name or other uniquely identifying information.</w:t>
      </w:r>
      <w:r w:rsidRPr="00DB7165">
        <w:rPr>
          <w:rFonts w:eastAsia="Calibri"/>
          <w:szCs w:val="24"/>
        </w:rPr>
        <w:t xml:space="preserve"> </w:t>
      </w:r>
      <w:r>
        <w:rPr>
          <w:rFonts w:eastAsia="Calibri"/>
          <w:szCs w:val="24"/>
        </w:rPr>
        <w:t>Documents containing personally identifying information (PII) and the document linking PII and the study ID number will be maintained separately from study data in password protected files stored within a restricted folder on a secured server</w:t>
      </w:r>
      <w:r w:rsidRPr="00DB7165">
        <w:rPr>
          <w:rFonts w:eastAsia="Calibri"/>
          <w:szCs w:val="24"/>
        </w:rPr>
        <w:t xml:space="preserve">. </w:t>
      </w:r>
      <w:r>
        <w:rPr>
          <w:rFonts w:eastAsia="Calibri"/>
          <w:szCs w:val="24"/>
        </w:rPr>
        <w:t>The linking document</w:t>
      </w:r>
      <w:r w:rsidRPr="00DB7165">
        <w:rPr>
          <w:rFonts w:eastAsia="Calibri"/>
          <w:szCs w:val="24"/>
        </w:rPr>
        <w:t xml:space="preserve"> </w:t>
      </w:r>
      <w:r>
        <w:rPr>
          <w:rFonts w:eastAsia="Calibri"/>
          <w:szCs w:val="24"/>
        </w:rPr>
        <w:t>and documents containing PII</w:t>
      </w:r>
      <w:r w:rsidRPr="00DB7165">
        <w:rPr>
          <w:rFonts w:eastAsia="Calibri"/>
          <w:szCs w:val="24"/>
        </w:rPr>
        <w:t xml:space="preserve"> will be accessible only to Investigators, Project Coordinators, and other staff who </w:t>
      </w:r>
      <w:r w:rsidR="00EC4AB4">
        <w:rPr>
          <w:rFonts w:eastAsia="Calibri"/>
          <w:szCs w:val="24"/>
        </w:rPr>
        <w:t xml:space="preserve">will </w:t>
      </w:r>
      <w:r w:rsidRPr="00DB7165">
        <w:rPr>
          <w:rFonts w:eastAsia="Calibri"/>
          <w:szCs w:val="24"/>
        </w:rPr>
        <w:t xml:space="preserve">undergo training in data security procedures. </w:t>
      </w:r>
    </w:p>
    <w:p w:rsidR="00FF1D65" w:rsidP="00EC4AB4" w14:paraId="496901B8" w14:textId="77777777">
      <w:pPr>
        <w:rPr>
          <w:rFonts w:eastAsia="Calibri"/>
          <w:szCs w:val="24"/>
        </w:rPr>
      </w:pPr>
    </w:p>
    <w:p w:rsidR="004F554F" w:rsidRPr="00DB7165" w:rsidP="00EC4AB4" w14:paraId="3840D1EF" w14:textId="1FF71EDD">
      <w:pPr>
        <w:rPr>
          <w:rFonts w:eastAsia="Calibri"/>
          <w:szCs w:val="24"/>
        </w:rPr>
      </w:pPr>
      <w:r w:rsidRPr="00DB7165">
        <w:rPr>
          <w:rFonts w:eastAsia="Calibri"/>
          <w:szCs w:val="24"/>
        </w:rPr>
        <w:t xml:space="preserve">All web survey data will be collected using </w:t>
      </w:r>
      <w:r w:rsidRPr="00DB7165">
        <w:rPr>
          <w:rFonts w:eastAsia="Calibri"/>
          <w:szCs w:val="24"/>
        </w:rPr>
        <w:t>Alchemer</w:t>
      </w:r>
      <w:r w:rsidRPr="00DB7165">
        <w:rPr>
          <w:rFonts w:eastAsia="Calibri"/>
          <w:szCs w:val="24"/>
        </w:rPr>
        <w:t xml:space="preserve">, a secure, encrypted electronic platform with which the Emory site team has established a business associate agreement to ensure HIPAA-compliance. Study data stored by </w:t>
      </w:r>
      <w:r w:rsidRPr="00DB7165">
        <w:rPr>
          <w:rFonts w:eastAsia="Calibri"/>
          <w:szCs w:val="24"/>
        </w:rPr>
        <w:t>Alchemer</w:t>
      </w:r>
      <w:r w:rsidRPr="00DB7165">
        <w:rPr>
          <w:rFonts w:eastAsia="Calibri"/>
          <w:szCs w:val="24"/>
        </w:rPr>
        <w:t xml:space="preserve"> are maintained on a dedicated secure server, with no co-mingling of study data with other </w:t>
      </w:r>
      <w:r w:rsidRPr="00DB7165">
        <w:rPr>
          <w:rFonts w:eastAsia="Calibri"/>
          <w:szCs w:val="24"/>
        </w:rPr>
        <w:t>Alchemer</w:t>
      </w:r>
      <w:r w:rsidRPr="00DB7165">
        <w:rPr>
          <w:rFonts w:eastAsia="Calibri"/>
          <w:szCs w:val="24"/>
        </w:rPr>
        <w:t xml:space="preserve"> customer data, or between Emory projects administered by </w:t>
      </w:r>
      <w:r w:rsidRPr="00DB7165">
        <w:rPr>
          <w:rFonts w:eastAsia="Calibri"/>
          <w:szCs w:val="24"/>
        </w:rPr>
        <w:t>Alchemer</w:t>
      </w:r>
      <w:r w:rsidRPr="00DB7165">
        <w:rPr>
          <w:rFonts w:eastAsia="Calibri"/>
          <w:szCs w:val="24"/>
        </w:rPr>
        <w:t xml:space="preserve">. Data collected via </w:t>
      </w:r>
      <w:r w:rsidRPr="00DB7165">
        <w:rPr>
          <w:rFonts w:eastAsia="Calibri"/>
          <w:szCs w:val="24"/>
        </w:rPr>
        <w:t>Alchemer</w:t>
      </w:r>
      <w:r w:rsidRPr="00DB7165">
        <w:rPr>
          <w:rFonts w:eastAsia="Calibri"/>
          <w:szCs w:val="24"/>
        </w:rPr>
        <w:t xml:space="preserve"> are automatically encrypted, with the coded access only available to the Project Director and the PIs. </w:t>
      </w:r>
      <w:r w:rsidRPr="00DB7165">
        <w:rPr>
          <w:rFonts w:eastAsia="Calibri"/>
          <w:szCs w:val="24"/>
        </w:rPr>
        <w:t>All data will be secured during transmission by using a 256-bit SSL encryption or higher, and the SSL certificate will be from a reputable provider (</w:t>
      </w:r>
      <w:r w:rsidRPr="00DB7165" w:rsidR="002C78BF">
        <w:rPr>
          <w:rFonts w:eastAsia="Calibri"/>
          <w:szCs w:val="24"/>
        </w:rPr>
        <w:t>e.g.,</w:t>
      </w:r>
      <w:r w:rsidRPr="00DB7165">
        <w:rPr>
          <w:rFonts w:eastAsia="Calibri"/>
          <w:szCs w:val="24"/>
        </w:rPr>
        <w:t xml:space="preserve"> VeriSign).</w:t>
      </w:r>
    </w:p>
    <w:p w:rsidR="00FF1D65" w:rsidRPr="00DB7165" w:rsidP="00EC4AB4" w14:paraId="56BDFD3A" w14:textId="77777777">
      <w:pPr>
        <w:rPr>
          <w:rFonts w:eastAsia="Calibri"/>
          <w:szCs w:val="24"/>
        </w:rPr>
      </w:pPr>
    </w:p>
    <w:p w:rsidR="004F554F" w:rsidRPr="00DB7165" w:rsidP="00EC4AB4" w14:paraId="27895A38" w14:textId="77777777">
      <w:pPr>
        <w:rPr>
          <w:rFonts w:eastAsia="Calibri"/>
          <w:szCs w:val="24"/>
        </w:rPr>
      </w:pPr>
      <w:r w:rsidRPr="00DB7165">
        <w:rPr>
          <w:rFonts w:eastAsia="Calibri"/>
          <w:szCs w:val="24"/>
        </w:rPr>
        <w:t xml:space="preserve">All electronic files and records will be stored in a firewall-protected, encrypted server at Emory University. Access to printed or electronic data will be on a role-based standard; only those study staff who require access to identifying data to complete their study-related roles will be allowed access. All study staff will be trained in security and confidentiality procedures and will sign a confidentiality agreement before receiving access to any participant data. </w:t>
      </w:r>
    </w:p>
    <w:p w:rsidR="00FF1D65" w:rsidRPr="00081ADA" w:rsidP="00EC4AB4" w14:paraId="2EDFF64C" w14:textId="77777777">
      <w:pPr>
        <w:rPr>
          <w:rFonts w:eastAsia="Calibri"/>
          <w:szCs w:val="24"/>
          <w:highlight w:val="yellow"/>
        </w:rPr>
      </w:pPr>
    </w:p>
    <w:p w:rsidR="00FF1D65" w:rsidP="00EC4AB4" w14:paraId="749000D5" w14:textId="4433A8BC">
      <w:pPr>
        <w:rPr>
          <w:rFonts w:eastAsia="Calibri"/>
          <w:szCs w:val="24"/>
        </w:rPr>
      </w:pPr>
      <w:r w:rsidRPr="009E7718">
        <w:rPr>
          <w:rFonts w:eastAsia="Calibri"/>
          <w:iCs/>
          <w:szCs w:val="24"/>
        </w:rPr>
        <w:t xml:space="preserve">The study will </w:t>
      </w:r>
      <w:r w:rsidRPr="009E7718" w:rsidR="00884AA6">
        <w:rPr>
          <w:rFonts w:eastAsia="Calibri"/>
          <w:iCs/>
          <w:szCs w:val="24"/>
        </w:rPr>
        <w:t>rely</w:t>
      </w:r>
      <w:r w:rsidRPr="009E7718">
        <w:rPr>
          <w:rFonts w:eastAsia="Calibri"/>
          <w:iCs/>
          <w:szCs w:val="24"/>
        </w:rPr>
        <w:t xml:space="preserve"> on the </w:t>
      </w:r>
      <w:r>
        <w:rPr>
          <w:rFonts w:eastAsia="Calibri"/>
          <w:iCs/>
          <w:szCs w:val="24"/>
        </w:rPr>
        <w:t xml:space="preserve">HIPPA-compliant </w:t>
      </w:r>
      <w:r w:rsidRPr="009E7718">
        <w:rPr>
          <w:rFonts w:eastAsia="Calibri"/>
          <w:iCs/>
          <w:szCs w:val="24"/>
        </w:rPr>
        <w:t>Zoom video chat service to conduct in-depth</w:t>
      </w:r>
      <w:r w:rsidRPr="009E7718" w:rsidR="00126573">
        <w:rPr>
          <w:rFonts w:eastAsia="Calibri"/>
          <w:iCs/>
          <w:szCs w:val="24"/>
        </w:rPr>
        <w:t xml:space="preserve"> interviews and focus</w:t>
      </w:r>
      <w:r w:rsidRPr="009E7718" w:rsidR="00C166A6">
        <w:rPr>
          <w:rFonts w:eastAsia="Calibri"/>
          <w:iCs/>
          <w:szCs w:val="24"/>
        </w:rPr>
        <w:t xml:space="preserve"> </w:t>
      </w:r>
      <w:r w:rsidRPr="009E7718" w:rsidR="00126573">
        <w:rPr>
          <w:rFonts w:eastAsia="Calibri"/>
          <w:iCs/>
          <w:szCs w:val="24"/>
        </w:rPr>
        <w:t xml:space="preserve">group discussions. </w:t>
      </w:r>
      <w:r w:rsidRPr="009E7718" w:rsidR="004F554F">
        <w:rPr>
          <w:rFonts w:eastAsia="Calibri"/>
          <w:szCs w:val="24"/>
        </w:rPr>
        <w:t xml:space="preserve">Zoom </w:t>
      </w:r>
      <w:r>
        <w:rPr>
          <w:rFonts w:eastAsia="Calibri"/>
          <w:szCs w:val="24"/>
        </w:rPr>
        <w:t>provides end-to-end encryption using</w:t>
      </w:r>
      <w:r w:rsidRPr="009E7718" w:rsidR="004F554F">
        <w:rPr>
          <w:rFonts w:eastAsia="Calibri"/>
          <w:szCs w:val="24"/>
        </w:rPr>
        <w:t xml:space="preserve"> Advance Encryption Standard (AES) 256-bit algorithm, or similar. Session keys are generated with device unique hardware ID to avoid data being read from other devices. This ensures that the consultation cannot be eavesdropped or tampered with. These qualitative assessments will be recorded, and only the audio element will be retained on the secure study server. The recordings from the qualitative assessments will be transcribed </w:t>
      </w:r>
      <w:r>
        <w:rPr>
          <w:rFonts w:eastAsia="Calibri"/>
          <w:szCs w:val="24"/>
        </w:rPr>
        <w:t>and during the transcription process all uniquely identifying information will be removed.</w:t>
      </w:r>
      <w:r w:rsidRPr="009E7718" w:rsidR="004F554F">
        <w:rPr>
          <w:rFonts w:eastAsia="Calibri"/>
          <w:szCs w:val="24"/>
        </w:rPr>
        <w:t xml:space="preserve"> </w:t>
      </w:r>
    </w:p>
    <w:p w:rsidR="00FF1D65" w:rsidRPr="00FF1D65" w:rsidP="00EC4AB4" w14:paraId="0CDD00CD" w14:textId="77777777">
      <w:pPr>
        <w:rPr>
          <w:rFonts w:eastAsia="Calibri"/>
          <w:szCs w:val="24"/>
        </w:rPr>
      </w:pPr>
    </w:p>
    <w:p w:rsidR="004F554F" w:rsidRPr="00081ADA" w:rsidP="00EC4AB4" w14:paraId="5285A094" w14:textId="6486059D">
      <w:pPr>
        <w:rPr>
          <w:rFonts w:eastAsia="Calibri"/>
          <w:szCs w:val="24"/>
        </w:rPr>
      </w:pPr>
      <w:bookmarkStart w:id="26" w:name="_Hlk62660081"/>
      <w:r w:rsidRPr="009E7718">
        <w:rPr>
          <w:rFonts w:eastAsia="Calibri"/>
          <w:szCs w:val="24"/>
        </w:rPr>
        <w:t>The study will use a HIPAA-compliant web-based platform entitled Study Management and Retention Toolkit (</w:t>
      </w:r>
      <w:r w:rsidRPr="009E7718">
        <w:rPr>
          <w:rFonts w:eastAsia="Calibri"/>
          <w:szCs w:val="24"/>
        </w:rPr>
        <w:t>SM</w:t>
      </w:r>
      <w:r w:rsidR="00473F4E">
        <w:rPr>
          <w:rFonts w:eastAsia="Calibri"/>
          <w:szCs w:val="24"/>
        </w:rPr>
        <w:t>a</w:t>
      </w:r>
      <w:r w:rsidRPr="009E7718">
        <w:rPr>
          <w:rFonts w:eastAsia="Calibri"/>
          <w:szCs w:val="24"/>
        </w:rPr>
        <w:t>RT</w:t>
      </w:r>
      <w:r w:rsidRPr="009E7718">
        <w:rPr>
          <w:rFonts w:eastAsia="Calibri"/>
          <w:szCs w:val="24"/>
        </w:rPr>
        <w:t xml:space="preserve">), </w:t>
      </w:r>
      <w:r w:rsidR="00FF1D65">
        <w:rPr>
          <w:rFonts w:eastAsia="Calibri"/>
          <w:szCs w:val="24"/>
        </w:rPr>
        <w:t>a</w:t>
      </w:r>
      <w:r w:rsidRPr="009E7718">
        <w:rPr>
          <w:rFonts w:eastAsia="Calibri"/>
          <w:szCs w:val="24"/>
        </w:rPr>
        <w:t xml:space="preserve"> </w:t>
      </w:r>
      <w:r w:rsidR="00FF1D65">
        <w:rPr>
          <w:rFonts w:eastAsia="Calibri"/>
          <w:szCs w:val="24"/>
        </w:rPr>
        <w:t>study management platform</w:t>
      </w:r>
      <w:r w:rsidRPr="009E7718">
        <w:rPr>
          <w:rFonts w:eastAsia="Calibri"/>
          <w:szCs w:val="24"/>
        </w:rPr>
        <w:t xml:space="preserve"> </w:t>
      </w:r>
      <w:r w:rsidR="00FF1D65">
        <w:rPr>
          <w:rFonts w:eastAsia="Calibri"/>
          <w:szCs w:val="24"/>
        </w:rPr>
        <w:t>that supports</w:t>
      </w:r>
      <w:r w:rsidRPr="009E7718">
        <w:rPr>
          <w:rFonts w:eastAsia="Calibri"/>
          <w:szCs w:val="24"/>
        </w:rPr>
        <w:t xml:space="preserve"> various aspects of participant recruitment, study implementation, and retention. </w:t>
      </w:r>
      <w:r w:rsidR="00FF1D65">
        <w:t>SMaRT</w:t>
      </w:r>
      <w:r w:rsidRPr="003F136D" w:rsidR="00FF1D65">
        <w:t xml:space="preserve"> includes a HIPPA-compliant companion mobile app that study participants install on their smart phones </w:t>
      </w:r>
      <w:r w:rsidR="00FF1D65">
        <w:t>as well as</w:t>
      </w:r>
      <w:r w:rsidRPr="009E7718">
        <w:rPr>
          <w:rFonts w:eastAsia="Calibri"/>
          <w:szCs w:val="24"/>
        </w:rPr>
        <w:t xml:space="preserve"> an admin</w:t>
      </w:r>
      <w:r w:rsidR="00FF1D65">
        <w:rPr>
          <w:rFonts w:eastAsia="Calibri"/>
          <w:szCs w:val="24"/>
        </w:rPr>
        <w:t>istrative</w:t>
      </w:r>
      <w:r w:rsidRPr="009E7718">
        <w:rPr>
          <w:rFonts w:eastAsia="Calibri"/>
          <w:szCs w:val="24"/>
        </w:rPr>
        <w:t xml:space="preserve"> portal</w:t>
      </w:r>
      <w:r w:rsidR="00FF1D65">
        <w:rPr>
          <w:rFonts w:eastAsia="Calibri"/>
          <w:szCs w:val="24"/>
        </w:rPr>
        <w:t xml:space="preserve"> for study staff</w:t>
      </w:r>
      <w:r w:rsidRPr="009E7718">
        <w:rPr>
          <w:rFonts w:eastAsia="Calibri"/>
          <w:szCs w:val="24"/>
        </w:rPr>
        <w:t xml:space="preserve">, which allows for secure messaging, study calendar management, and longitudinal tracking of participants from screening to study completion. The ability to designate specific roles to all </w:t>
      </w:r>
      <w:r w:rsidRPr="009E7718">
        <w:rPr>
          <w:rFonts w:eastAsia="Calibri"/>
          <w:szCs w:val="24"/>
        </w:rPr>
        <w:t>SM</w:t>
      </w:r>
      <w:r w:rsidR="00473F4E">
        <w:rPr>
          <w:rFonts w:eastAsia="Calibri"/>
          <w:szCs w:val="24"/>
        </w:rPr>
        <w:t>a</w:t>
      </w:r>
      <w:r w:rsidRPr="009E7718">
        <w:rPr>
          <w:rFonts w:eastAsia="Calibri"/>
          <w:szCs w:val="24"/>
        </w:rPr>
        <w:t>RT</w:t>
      </w:r>
      <w:r w:rsidRPr="009E7718">
        <w:rPr>
          <w:rFonts w:eastAsia="Calibri"/>
          <w:szCs w:val="24"/>
        </w:rPr>
        <w:t xml:space="preserve"> users allows for greater control around permissions and accessibility to participant information.</w:t>
      </w:r>
      <w:bookmarkEnd w:id="26"/>
    </w:p>
    <w:p w:rsidR="00FF1D65" w:rsidP="00EC4AB4" w14:paraId="57122881" w14:textId="77777777">
      <w:pPr>
        <w:rPr>
          <w:rFonts w:eastAsia="Calibri"/>
          <w:szCs w:val="24"/>
        </w:rPr>
      </w:pPr>
    </w:p>
    <w:p w:rsidR="00FF1D65" w:rsidRPr="00DB7165" w:rsidP="00FF1D65" w14:paraId="1DA8106B" w14:textId="2ED73619">
      <w:pPr>
        <w:rPr>
          <w:rFonts w:eastAsia="Calibri"/>
          <w:szCs w:val="24"/>
        </w:rPr>
      </w:pPr>
      <w:r>
        <w:rPr>
          <w:rFonts w:eastAsia="Calibri"/>
          <w:szCs w:val="24"/>
        </w:rPr>
        <w:t>Study staff will be trained to</w:t>
      </w:r>
      <w:r w:rsidRPr="00DB7165">
        <w:rPr>
          <w:rFonts w:eastAsia="Calibri"/>
          <w:szCs w:val="24"/>
        </w:rPr>
        <w:t xml:space="preserve"> follow regulations for mandatory reporting of breaches in confidentiality or adverse events. All study personnel will have completed </w:t>
      </w:r>
      <w:r>
        <w:rPr>
          <w:rFonts w:eastAsia="Calibri"/>
          <w:szCs w:val="24"/>
        </w:rPr>
        <w:t>human research protections (</w:t>
      </w:r>
      <w:r w:rsidRPr="00DB7165">
        <w:rPr>
          <w:rFonts w:eastAsia="Calibri"/>
          <w:szCs w:val="24"/>
        </w:rPr>
        <w:t>CITI</w:t>
      </w:r>
      <w:r>
        <w:rPr>
          <w:rFonts w:eastAsia="Calibri"/>
          <w:szCs w:val="24"/>
        </w:rPr>
        <w:t>)</w:t>
      </w:r>
      <w:r w:rsidRPr="00DB7165">
        <w:rPr>
          <w:rFonts w:eastAsia="Calibri"/>
          <w:szCs w:val="24"/>
        </w:rPr>
        <w:t xml:space="preserve"> training.</w:t>
      </w:r>
      <w:r>
        <w:rPr>
          <w:rFonts w:eastAsia="Calibri"/>
          <w:szCs w:val="24"/>
        </w:rPr>
        <w:t xml:space="preserve"> </w:t>
      </w:r>
      <w:r w:rsidRPr="00DB7165">
        <w:rPr>
          <w:rFonts w:eastAsia="Calibri"/>
          <w:szCs w:val="24"/>
        </w:rPr>
        <w:t xml:space="preserve">All study staff will be trained to recognize, document, and report any unusual events or circumstances that occur during data collection immediately to the </w:t>
      </w:r>
      <w:r w:rsidR="009D73CC">
        <w:rPr>
          <w:rFonts w:eastAsia="Calibri"/>
          <w:szCs w:val="24"/>
        </w:rPr>
        <w:t>Principal Investigator (</w:t>
      </w:r>
      <w:r w:rsidRPr="00DB7165">
        <w:rPr>
          <w:rFonts w:eastAsia="Calibri"/>
          <w:szCs w:val="24"/>
        </w:rPr>
        <w:t>PI</w:t>
      </w:r>
      <w:r w:rsidR="009D73CC">
        <w:rPr>
          <w:rFonts w:eastAsia="Calibri"/>
          <w:szCs w:val="24"/>
        </w:rPr>
        <w:t>)</w:t>
      </w:r>
      <w:r w:rsidRPr="00DB7165">
        <w:rPr>
          <w:rFonts w:eastAsia="Calibri"/>
          <w:szCs w:val="24"/>
        </w:rPr>
        <w:t xml:space="preserve"> and Emory IRB. If an adverse event appears to be research-related, it will be reported to the </w:t>
      </w:r>
      <w:r w:rsidR="00731B9F">
        <w:rPr>
          <w:rFonts w:eastAsia="Calibri"/>
          <w:szCs w:val="24"/>
        </w:rPr>
        <w:t xml:space="preserve">Office </w:t>
      </w:r>
      <w:r w:rsidR="00A76A2A">
        <w:rPr>
          <w:rFonts w:eastAsia="Calibri"/>
          <w:szCs w:val="24"/>
        </w:rPr>
        <w:t>for</w:t>
      </w:r>
      <w:r w:rsidR="00731B9F">
        <w:rPr>
          <w:rFonts w:eastAsia="Calibri"/>
          <w:szCs w:val="24"/>
        </w:rPr>
        <w:t xml:space="preserve"> Human </w:t>
      </w:r>
      <w:r w:rsidR="00A76A2A">
        <w:rPr>
          <w:rFonts w:eastAsia="Calibri"/>
          <w:szCs w:val="24"/>
        </w:rPr>
        <w:t>Research Protections</w:t>
      </w:r>
      <w:r w:rsidRPr="00DB7165">
        <w:rPr>
          <w:rFonts w:eastAsia="Calibri"/>
          <w:szCs w:val="24"/>
        </w:rPr>
        <w:t xml:space="preserve"> and </w:t>
      </w:r>
      <w:r w:rsidR="00A76A2A">
        <w:rPr>
          <w:rFonts w:eastAsia="Calibri"/>
          <w:szCs w:val="24"/>
        </w:rPr>
        <w:t>CDC</w:t>
      </w:r>
      <w:r w:rsidRPr="00DB7165">
        <w:rPr>
          <w:rFonts w:eastAsia="Calibri"/>
          <w:szCs w:val="24"/>
        </w:rPr>
        <w:t xml:space="preserve">, along with summaries of discussions concerning the event. </w:t>
      </w:r>
      <w:r>
        <w:rPr>
          <w:rFonts w:eastAsia="Calibri"/>
          <w:szCs w:val="24"/>
        </w:rPr>
        <w:t>CDC</w:t>
      </w:r>
      <w:r w:rsidRPr="00DB7165">
        <w:rPr>
          <w:rFonts w:eastAsia="Calibri"/>
          <w:szCs w:val="24"/>
        </w:rPr>
        <w:t xml:space="preserve"> will be informed of any </w:t>
      </w:r>
      <w:r w:rsidR="009D73CC">
        <w:rPr>
          <w:rFonts w:eastAsia="Calibri"/>
          <w:szCs w:val="24"/>
        </w:rPr>
        <w:t>Institutional Review Board (</w:t>
      </w:r>
      <w:r w:rsidRPr="00DB7165">
        <w:rPr>
          <w:rFonts w:eastAsia="Calibri"/>
          <w:szCs w:val="24"/>
        </w:rPr>
        <w:t>IRB</w:t>
      </w:r>
      <w:r w:rsidR="009D73CC">
        <w:rPr>
          <w:rFonts w:eastAsia="Calibri"/>
          <w:szCs w:val="24"/>
        </w:rPr>
        <w:t>)</w:t>
      </w:r>
      <w:r w:rsidRPr="00DB7165">
        <w:rPr>
          <w:rFonts w:eastAsia="Calibri"/>
          <w:szCs w:val="24"/>
        </w:rPr>
        <w:t xml:space="preserve"> action taken concerning any adverse event. The Principal Investigators and Project Director will monitor staff closely. Staff deficient in any aspect of performance will be re-trained, closely monitored for proficiency, and if not adhering to established protocols and procedures, will be terminated. </w:t>
      </w:r>
    </w:p>
    <w:p w:rsidR="00FF1D65" w:rsidRPr="00081ADA" w:rsidP="00EC4AB4" w14:paraId="1140CD94" w14:textId="77777777">
      <w:pPr>
        <w:rPr>
          <w:rFonts w:eastAsia="Calibri"/>
          <w:szCs w:val="24"/>
        </w:rPr>
      </w:pPr>
    </w:p>
    <w:p w:rsidR="00ED43AA" w:rsidP="00EC4AB4" w14:paraId="6FE6E76B" w14:textId="784123BD">
      <w:pPr>
        <w:rPr>
          <w:rFonts w:eastAsia="Calibri"/>
          <w:color w:val="000000"/>
          <w:szCs w:val="24"/>
          <w:shd w:val="clear" w:color="auto" w:fill="FFFFFF"/>
        </w:rPr>
      </w:pPr>
      <w:r w:rsidRPr="00582497">
        <w:rPr>
          <w:rFonts w:eastAsiaTheme="minorHAnsi"/>
          <w:szCs w:val="24"/>
        </w:rPr>
        <w:t xml:space="preserve">Six months after study completion, participant contact information and all links between survey responses and contact information forms will be destroyed. </w:t>
      </w:r>
      <w:r w:rsidRPr="00DA6F38" w:rsidR="00DA6F38">
        <w:rPr>
          <w:rFonts w:eastAsiaTheme="minorHAnsi"/>
          <w:szCs w:val="24"/>
        </w:rPr>
        <w:t>De-linked study data will be retained for up to 25 years in accordance with Emory University Libraries and Information Technology Records Management Policy, Policy #5.21, Research Records: Clinical Trials, 21 CFR 312.62 (c); O.C.G.A. 9-3-24; (updated 10/1/2022).</w:t>
      </w:r>
      <w:r w:rsidRPr="00081ADA">
        <w:rPr>
          <w:rFonts w:eastAsia="Calibri"/>
          <w:color w:val="000000"/>
          <w:szCs w:val="24"/>
          <w:shd w:val="clear" w:color="auto" w:fill="FFFFFF"/>
        </w:rPr>
        <w:t xml:space="preserve"> Regarding the public access dataset, CDC will store complete de-identified data on a secure server that is accessible through the Division of HIV Prevention, HIV Research Branch for 6 years; after which time, the data will be archived according to guidance set forth by CDC Records Management Policy, Policy # CDC-GA-2005-07 (updated 9/14/2021). </w:t>
      </w:r>
    </w:p>
    <w:p w:rsidR="00A76A2A" w:rsidRPr="00582497" w:rsidP="00EC4AB4" w14:paraId="7604FBEC" w14:textId="77777777">
      <w:pPr>
        <w:rPr>
          <w:rFonts w:eastAsiaTheme="minorHAnsi"/>
          <w:szCs w:val="24"/>
        </w:rPr>
      </w:pPr>
    </w:p>
    <w:p w:rsidR="00304135" w:rsidRPr="00A76A2A" w:rsidP="00A76A2A" w14:paraId="3B0F8FCD" w14:textId="23FC8EE7">
      <w:pPr>
        <w:widowControl w:val="0"/>
        <w:tabs>
          <w:tab w:val="left" w:pos="-1440"/>
          <w:tab w:val="left" w:pos="-720"/>
        </w:tabs>
        <w:suppressAutoHyphens/>
        <w:rPr>
          <w:rFonts w:eastAsia="Calibri"/>
          <w:szCs w:val="24"/>
        </w:rPr>
      </w:pPr>
      <w:r w:rsidRPr="00081ADA">
        <w:rPr>
          <w:rFonts w:eastAsia="Calibri"/>
          <w:szCs w:val="24"/>
        </w:rPr>
        <w:t>De-identified, summary data may be used in manuscripts, presentations and reports that highlight the activities and successes of this program. Public access to the data will be provided at the completion of the study and after the dissemination of the primary findings. Any data made publicly available after the completion of the study will be de-identified and will not be linked to participant contact information</w:t>
      </w:r>
      <w:r w:rsidR="00DA6F38">
        <w:rPr>
          <w:rFonts w:eastAsia="Calibri"/>
          <w:szCs w:val="24"/>
        </w:rPr>
        <w:t xml:space="preserve">. The Data Use Agreement outlines the protocols for public access to study data </w:t>
      </w:r>
      <w:r w:rsidRPr="00081ADA">
        <w:rPr>
          <w:rFonts w:eastAsia="Calibri"/>
          <w:szCs w:val="24"/>
        </w:rPr>
        <w:t>(</w:t>
      </w:r>
      <w:r w:rsidRPr="00081ADA">
        <w:rPr>
          <w:rFonts w:eastAsia="Calibri"/>
          <w:b/>
          <w:szCs w:val="24"/>
        </w:rPr>
        <w:t xml:space="preserve">Attachment </w:t>
      </w:r>
      <w:r w:rsidR="00A76A2A">
        <w:rPr>
          <w:rFonts w:eastAsia="Calibri"/>
          <w:b/>
          <w:szCs w:val="24"/>
        </w:rPr>
        <w:t>7</w:t>
      </w:r>
      <w:r w:rsidRPr="00081ADA">
        <w:rPr>
          <w:rFonts w:eastAsia="Calibri"/>
          <w:szCs w:val="24"/>
        </w:rPr>
        <w:t xml:space="preserve">). </w:t>
      </w:r>
    </w:p>
    <w:p w:rsidR="00AA78EA" w:rsidRPr="00081ADA" w:rsidP="00AA78EA" w14:paraId="2DE8F2EC" w14:textId="1D4F51A7">
      <w:pPr>
        <w:pStyle w:val="Heading1"/>
        <w:numPr>
          <w:ilvl w:val="0"/>
          <w:numId w:val="0"/>
        </w:numPr>
        <w:rPr>
          <w:rFonts w:cs="Times New Roman"/>
          <w:szCs w:val="24"/>
        </w:rPr>
      </w:pPr>
      <w:bookmarkStart w:id="27" w:name="_11.__"/>
      <w:bookmarkStart w:id="28" w:name="_Toc485202305"/>
      <w:bookmarkEnd w:id="27"/>
      <w:r w:rsidRPr="00081ADA">
        <w:rPr>
          <w:rFonts w:cs="Times New Roman"/>
          <w:szCs w:val="24"/>
        </w:rPr>
        <w:t>11.   Institutional Review Board (IRB) and Justification for Sensitive Questions</w:t>
      </w:r>
      <w:bookmarkEnd w:id="28"/>
      <w:r w:rsidRPr="00081ADA" w:rsidR="007D3EFB">
        <w:rPr>
          <w:rFonts w:cs="Times New Roman"/>
          <w:szCs w:val="24"/>
        </w:rPr>
        <w:t xml:space="preserve"> </w:t>
      </w:r>
    </w:p>
    <w:p w:rsidR="00AA78EA" w:rsidRPr="00081ADA" w:rsidP="00A76A2A" w14:paraId="5CBC12BC" w14:textId="77777777">
      <w:pPr>
        <w:rPr>
          <w:szCs w:val="24"/>
        </w:rPr>
      </w:pPr>
    </w:p>
    <w:p w:rsidR="00F84233" w:rsidRPr="00081ADA" w:rsidP="00A76A2A" w14:paraId="33587D11" w14:textId="77777777">
      <w:pPr>
        <w:rPr>
          <w:szCs w:val="24"/>
        </w:rPr>
      </w:pPr>
      <w:r w:rsidRPr="00081ADA">
        <w:rPr>
          <w:szCs w:val="24"/>
        </w:rPr>
        <w:t>IRB Approval</w:t>
      </w:r>
    </w:p>
    <w:p w:rsidR="00F84233" w:rsidRPr="00081ADA" w:rsidP="00A76A2A" w14:paraId="64C2D1C9" w14:textId="77777777">
      <w:pPr>
        <w:rPr>
          <w:szCs w:val="24"/>
        </w:rPr>
      </w:pPr>
    </w:p>
    <w:p w:rsidR="00F84233" w:rsidRPr="00081ADA" w:rsidP="00A76A2A" w14:paraId="20F6F958" w14:textId="2E61FE2A">
      <w:pPr>
        <w:rPr>
          <w:szCs w:val="24"/>
        </w:rPr>
      </w:pPr>
      <w:r w:rsidRPr="00081ADA">
        <w:rPr>
          <w:szCs w:val="24"/>
        </w:rPr>
        <w:t xml:space="preserve">The study protocol, the data collection instruments, and all accompanying documents have been reviewed and approved by </w:t>
      </w:r>
      <w:r w:rsidRPr="00081ADA" w:rsidR="005E1844">
        <w:rPr>
          <w:szCs w:val="24"/>
        </w:rPr>
        <w:t>WCG</w:t>
      </w:r>
      <w:r w:rsidRPr="00081ADA">
        <w:rPr>
          <w:szCs w:val="24"/>
        </w:rPr>
        <w:t xml:space="preserve"> IRB (</w:t>
      </w:r>
      <w:r w:rsidRPr="00081ADA">
        <w:rPr>
          <w:b/>
          <w:szCs w:val="24"/>
        </w:rPr>
        <w:t>Attachment 6a</w:t>
      </w:r>
      <w:r w:rsidRPr="00081ADA">
        <w:rPr>
          <w:szCs w:val="24"/>
        </w:rPr>
        <w:t xml:space="preserve">). For purposes of this information collection, the study research partners, </w:t>
      </w:r>
      <w:r w:rsidR="00A53512">
        <w:rPr>
          <w:szCs w:val="24"/>
        </w:rPr>
        <w:t xml:space="preserve">Emory University, </w:t>
      </w:r>
      <w:r w:rsidRPr="00081ADA" w:rsidR="003D33DD">
        <w:rPr>
          <w:szCs w:val="24"/>
        </w:rPr>
        <w:t xml:space="preserve">University of </w:t>
      </w:r>
      <w:r w:rsidR="00AC4B1B">
        <w:rPr>
          <w:szCs w:val="24"/>
        </w:rPr>
        <w:t>Chicago</w:t>
      </w:r>
      <w:r w:rsidRPr="00081ADA" w:rsidR="003D33DD">
        <w:rPr>
          <w:szCs w:val="24"/>
        </w:rPr>
        <w:t>, and San Diego State University</w:t>
      </w:r>
      <w:r w:rsidRPr="00081ADA">
        <w:rPr>
          <w:szCs w:val="24"/>
        </w:rPr>
        <w:t xml:space="preserve">, defer to </w:t>
      </w:r>
      <w:r w:rsidRPr="00081ADA" w:rsidR="003D33DD">
        <w:rPr>
          <w:szCs w:val="24"/>
        </w:rPr>
        <w:t xml:space="preserve">the WCG IRB </w:t>
      </w:r>
      <w:r w:rsidRPr="00081ADA">
        <w:rPr>
          <w:szCs w:val="24"/>
        </w:rPr>
        <w:t>(</w:t>
      </w:r>
      <w:r w:rsidRPr="00081ADA">
        <w:rPr>
          <w:b/>
          <w:szCs w:val="24"/>
        </w:rPr>
        <w:t>Attachments 6b</w:t>
      </w:r>
      <w:r w:rsidR="00A53512">
        <w:rPr>
          <w:b/>
          <w:szCs w:val="24"/>
        </w:rPr>
        <w:t>, 6c, and 6d</w:t>
      </w:r>
      <w:r w:rsidRPr="00081ADA">
        <w:rPr>
          <w:szCs w:val="24"/>
        </w:rPr>
        <w:t xml:space="preserve">). </w:t>
      </w:r>
    </w:p>
    <w:p w:rsidR="00F84233" w:rsidRPr="00081ADA" w:rsidP="00A76A2A" w14:paraId="3DC858F8" w14:textId="77777777">
      <w:pPr>
        <w:rPr>
          <w:szCs w:val="24"/>
        </w:rPr>
      </w:pPr>
    </w:p>
    <w:p w:rsidR="00F84233" w:rsidRPr="00081ADA" w:rsidP="00A76A2A" w14:paraId="4A09FE2E" w14:textId="77777777">
      <w:pPr>
        <w:rPr>
          <w:szCs w:val="24"/>
        </w:rPr>
      </w:pPr>
      <w:r w:rsidRPr="00081ADA">
        <w:rPr>
          <w:szCs w:val="24"/>
        </w:rPr>
        <w:t>Sensitive Questions</w:t>
      </w:r>
    </w:p>
    <w:p w:rsidR="008214F1" w:rsidRPr="00081ADA" w:rsidP="00A76A2A" w14:paraId="192F8BE7" w14:textId="77777777">
      <w:pPr>
        <w:rPr>
          <w:szCs w:val="24"/>
        </w:rPr>
      </w:pPr>
    </w:p>
    <w:p w:rsidR="00AA78EA" w:rsidRPr="00081ADA" w:rsidP="00A76A2A" w14:paraId="4E199B5F" w14:textId="4FF82D94">
      <w:pPr>
        <w:rPr>
          <w:szCs w:val="24"/>
        </w:rPr>
      </w:pPr>
      <w:r w:rsidRPr="00081ADA">
        <w:rPr>
          <w:szCs w:val="24"/>
        </w:rPr>
        <w:t xml:space="preserve">This study is designed to </w:t>
      </w:r>
      <w:r w:rsidRPr="00081ADA" w:rsidR="001F62EE">
        <w:rPr>
          <w:szCs w:val="24"/>
        </w:rPr>
        <w:t xml:space="preserve">collect information about PrEP use and adherence, </w:t>
      </w:r>
      <w:r w:rsidRPr="00081ADA" w:rsidR="00DA064F">
        <w:rPr>
          <w:szCs w:val="24"/>
        </w:rPr>
        <w:t xml:space="preserve">HIV and STIs, </w:t>
      </w:r>
      <w:r w:rsidRPr="00081ADA" w:rsidR="003D72B9">
        <w:rPr>
          <w:szCs w:val="24"/>
        </w:rPr>
        <w:t xml:space="preserve">and </w:t>
      </w:r>
      <w:r w:rsidRPr="00081ADA" w:rsidR="00DA064F">
        <w:rPr>
          <w:szCs w:val="24"/>
        </w:rPr>
        <w:t>sexual beh</w:t>
      </w:r>
      <w:r w:rsidRPr="00081ADA" w:rsidR="005C23EA">
        <w:rPr>
          <w:szCs w:val="24"/>
        </w:rPr>
        <w:t>aviors from MSM</w:t>
      </w:r>
      <w:r w:rsidRPr="00081ADA" w:rsidR="00F61416">
        <w:rPr>
          <w:szCs w:val="24"/>
        </w:rPr>
        <w:t xml:space="preserve"> at risk of HIV infection</w:t>
      </w:r>
      <w:r w:rsidRPr="00081ADA">
        <w:rPr>
          <w:szCs w:val="24"/>
        </w:rPr>
        <w:t xml:space="preserve">. As such, our study entails the collection of sensitive HIV risk-related information. All study staff will be trained to provide respondents with referrals to sources of prevention and care, such as mental health organizations, as needed. Sensitive questions will be asked </w:t>
      </w:r>
      <w:r w:rsidRPr="00081ADA" w:rsidR="00AE6603">
        <w:rPr>
          <w:szCs w:val="24"/>
        </w:rPr>
        <w:t xml:space="preserve">about </w:t>
      </w:r>
      <w:r w:rsidRPr="00081ADA" w:rsidR="001902DB">
        <w:rPr>
          <w:szCs w:val="24"/>
        </w:rPr>
        <w:t xml:space="preserve">PrEP use, </w:t>
      </w:r>
      <w:r w:rsidRPr="00081ADA" w:rsidR="006627E0">
        <w:rPr>
          <w:szCs w:val="24"/>
        </w:rPr>
        <w:t xml:space="preserve">sexual behavior, and </w:t>
      </w:r>
      <w:r w:rsidRPr="00081ADA" w:rsidR="00150BEF">
        <w:rPr>
          <w:szCs w:val="24"/>
        </w:rPr>
        <w:t>substance use</w:t>
      </w:r>
      <w:r w:rsidRPr="00081ADA">
        <w:rPr>
          <w:szCs w:val="24"/>
        </w:rPr>
        <w:t xml:space="preserve">. We will inform all participants that they may skip any question or stop participation at any time for any reason.  </w:t>
      </w:r>
    </w:p>
    <w:p w:rsidR="00AA78EA" w:rsidRPr="00081ADA" w:rsidP="00AA78EA" w14:paraId="02201B66" w14:textId="2DE76905">
      <w:pPr>
        <w:pStyle w:val="Heading1"/>
        <w:numPr>
          <w:ilvl w:val="0"/>
          <w:numId w:val="0"/>
        </w:numPr>
        <w:rPr>
          <w:rFonts w:cs="Times New Roman"/>
          <w:szCs w:val="24"/>
        </w:rPr>
      </w:pPr>
      <w:bookmarkStart w:id="29" w:name="_12.__"/>
      <w:bookmarkStart w:id="30" w:name="_Toc485202306"/>
      <w:bookmarkEnd w:id="29"/>
      <w:r w:rsidRPr="00081ADA">
        <w:rPr>
          <w:rFonts w:cs="Times New Roman"/>
          <w:szCs w:val="24"/>
        </w:rPr>
        <w:t>12.   Estimates of Annualized Burden Hours and Costs</w:t>
      </w:r>
      <w:bookmarkEnd w:id="30"/>
    </w:p>
    <w:p w:rsidR="00AA78EA" w:rsidRPr="00081ADA" w:rsidP="00AA78EA" w14:paraId="24C7DB44" w14:textId="77777777">
      <w:pPr>
        <w:rPr>
          <w:szCs w:val="24"/>
        </w:rPr>
      </w:pPr>
    </w:p>
    <w:p w:rsidR="00AA78EA" w:rsidRPr="00081ADA" w:rsidP="00AA78EA" w14:paraId="223396ED" w14:textId="77777777">
      <w:pPr>
        <w:rPr>
          <w:szCs w:val="24"/>
        </w:rPr>
      </w:pPr>
      <w:bookmarkStart w:id="31" w:name="Section12AHours"/>
      <w:bookmarkEnd w:id="31"/>
      <w:r w:rsidRPr="00081ADA">
        <w:rPr>
          <w:b/>
          <w:szCs w:val="24"/>
        </w:rPr>
        <w:t>12A. Estimates of Annualized Burden Hours</w:t>
      </w:r>
    </w:p>
    <w:p w:rsidR="00AA78EA" w:rsidP="000A4126" w14:paraId="69C1C9E9" w14:textId="18D66A25">
      <w:pPr>
        <w:pStyle w:val="NoSpacing"/>
        <w:tabs>
          <w:tab w:val="left" w:pos="360"/>
        </w:tabs>
        <w:rPr>
          <w:rFonts w:cs="Times New Roman"/>
          <w:b/>
          <w:bCs/>
        </w:rPr>
      </w:pPr>
    </w:p>
    <w:p w:rsidR="00DF4B9D" w:rsidP="000A4126" w14:paraId="74B2BDFE" w14:textId="1EA3A87E">
      <w:pPr>
        <w:pStyle w:val="NoSpacing"/>
        <w:tabs>
          <w:tab w:val="left" w:pos="360"/>
        </w:tabs>
        <w:rPr>
          <w:rFonts w:cs="Times New Roman"/>
        </w:rPr>
      </w:pPr>
      <w:r>
        <w:rPr>
          <w:rFonts w:cs="Times New Roman"/>
        </w:rPr>
        <w:t xml:space="preserve">The </w:t>
      </w:r>
      <w:r w:rsidR="006D31A6">
        <w:rPr>
          <w:rFonts w:cs="Times New Roman"/>
        </w:rPr>
        <w:t>requested data</w:t>
      </w:r>
      <w:r>
        <w:rPr>
          <w:rFonts w:cs="Times New Roman"/>
        </w:rPr>
        <w:t xml:space="preserve"> collection period is 36 months. </w:t>
      </w:r>
      <w:r w:rsidR="00A76A2A">
        <w:rPr>
          <w:rFonts w:cs="Times New Roman"/>
        </w:rPr>
        <w:t xml:space="preserve">Following enrollment, the </w:t>
      </w:r>
      <w:r>
        <w:rPr>
          <w:rFonts w:cs="Times New Roman"/>
        </w:rPr>
        <w:t xml:space="preserve">participant </w:t>
      </w:r>
      <w:r w:rsidR="00A76A2A">
        <w:rPr>
          <w:rFonts w:cs="Times New Roman"/>
        </w:rPr>
        <w:t>will be followed for</w:t>
      </w:r>
      <w:r w:rsidR="00AD6342">
        <w:rPr>
          <w:rFonts w:cs="Times New Roman"/>
        </w:rPr>
        <w:t xml:space="preserve"> 24 months. Total enrollment </w:t>
      </w:r>
      <w:r w:rsidR="00E573B3">
        <w:rPr>
          <w:rFonts w:cs="Times New Roman"/>
        </w:rPr>
        <w:t xml:space="preserve">for the study is 1275. </w:t>
      </w:r>
      <w:r w:rsidR="00E32C7E">
        <w:rPr>
          <w:rFonts w:cs="Times New Roman"/>
        </w:rPr>
        <w:t xml:space="preserve">We </w:t>
      </w:r>
      <w:r w:rsidR="004A7063">
        <w:rPr>
          <w:rFonts w:cs="Times New Roman"/>
        </w:rPr>
        <w:t>anticipate</w:t>
      </w:r>
      <w:r w:rsidR="00AA0E25">
        <w:rPr>
          <w:rFonts w:cs="Times New Roman"/>
        </w:rPr>
        <w:t xml:space="preserve"> that </w:t>
      </w:r>
      <w:r w:rsidR="00E32C7E">
        <w:rPr>
          <w:rFonts w:cs="Times New Roman"/>
        </w:rPr>
        <w:t>50</w:t>
      </w:r>
      <w:r w:rsidR="00AA0E25">
        <w:rPr>
          <w:rFonts w:cs="Times New Roman"/>
        </w:rPr>
        <w:t xml:space="preserve">% of participants screened will be eligible and </w:t>
      </w:r>
      <w:r w:rsidR="001D5CFF">
        <w:rPr>
          <w:rFonts w:cs="Times New Roman"/>
        </w:rPr>
        <w:t xml:space="preserve">choose </w:t>
      </w:r>
      <w:r w:rsidR="00AA0E25">
        <w:rPr>
          <w:rFonts w:cs="Times New Roman"/>
        </w:rPr>
        <w:t>to enroll in the MIC DROP study</w:t>
      </w:r>
      <w:r w:rsidR="001D5CFF">
        <w:rPr>
          <w:rFonts w:cs="Times New Roman"/>
        </w:rPr>
        <w:t xml:space="preserve">; therefore, we expect to screen approximately </w:t>
      </w:r>
      <w:r w:rsidR="00E32C7E">
        <w:rPr>
          <w:rFonts w:cs="Times New Roman"/>
        </w:rPr>
        <w:t>850</w:t>
      </w:r>
      <w:r w:rsidR="001D5CFF">
        <w:rPr>
          <w:rFonts w:cs="Times New Roman"/>
        </w:rPr>
        <w:t xml:space="preserve"> MSM annually. </w:t>
      </w:r>
      <w:r w:rsidR="00A76A2A">
        <w:rPr>
          <w:rFonts w:cs="Times New Roman"/>
        </w:rPr>
        <w:t>Eligibility screening is anticipated to</w:t>
      </w:r>
      <w:r w:rsidR="00AA741C">
        <w:rPr>
          <w:rFonts w:cs="Times New Roman"/>
        </w:rPr>
        <w:t xml:space="preserve"> take </w:t>
      </w:r>
      <w:r w:rsidR="00C24432">
        <w:rPr>
          <w:rFonts w:cs="Times New Roman"/>
        </w:rPr>
        <w:t>5 minutes (</w:t>
      </w:r>
      <w:r w:rsidRPr="00D0431C" w:rsidR="00C24432">
        <w:rPr>
          <w:rFonts w:cs="Times New Roman"/>
          <w:b/>
          <w:bCs/>
        </w:rPr>
        <w:t xml:space="preserve">Attachment </w:t>
      </w:r>
      <w:r w:rsidR="00C60DF2">
        <w:rPr>
          <w:rFonts w:cs="Times New Roman"/>
          <w:b/>
          <w:bCs/>
        </w:rPr>
        <w:t>4a</w:t>
      </w:r>
      <w:r w:rsidR="00C24432">
        <w:rPr>
          <w:rFonts w:cs="Times New Roman"/>
        </w:rPr>
        <w:t xml:space="preserve">). </w:t>
      </w:r>
      <w:r w:rsidR="00A71FE9">
        <w:rPr>
          <w:rFonts w:cs="Times New Roman"/>
        </w:rPr>
        <w:t xml:space="preserve">Providing contact information on the </w:t>
      </w:r>
      <w:r w:rsidR="00540BBC">
        <w:rPr>
          <w:rFonts w:cs="Times New Roman"/>
        </w:rPr>
        <w:t>Contact Information</w:t>
      </w:r>
      <w:r w:rsidR="00A71FE9">
        <w:rPr>
          <w:rFonts w:cs="Times New Roman"/>
        </w:rPr>
        <w:t xml:space="preserve"> Form will (</w:t>
      </w:r>
      <w:r w:rsidRPr="00D0431C" w:rsidR="00A71FE9">
        <w:rPr>
          <w:rFonts w:cs="Times New Roman"/>
          <w:b/>
          <w:bCs/>
        </w:rPr>
        <w:t xml:space="preserve">Attachment </w:t>
      </w:r>
      <w:r w:rsidRPr="00D0431C" w:rsidR="0088453E">
        <w:rPr>
          <w:rFonts w:cs="Times New Roman"/>
          <w:b/>
          <w:bCs/>
        </w:rPr>
        <w:t>4</w:t>
      </w:r>
      <w:r w:rsidR="008C65A9">
        <w:rPr>
          <w:rFonts w:cs="Times New Roman"/>
          <w:b/>
          <w:bCs/>
        </w:rPr>
        <w:t>b</w:t>
      </w:r>
      <w:r w:rsidR="0088453E">
        <w:rPr>
          <w:rFonts w:cs="Times New Roman"/>
        </w:rPr>
        <w:t xml:space="preserve">) </w:t>
      </w:r>
      <w:r w:rsidR="00A71FE9">
        <w:rPr>
          <w:rFonts w:cs="Times New Roman"/>
        </w:rPr>
        <w:t xml:space="preserve">also take about 5 minutes. </w:t>
      </w:r>
      <w:r w:rsidR="00FF5E24">
        <w:rPr>
          <w:rFonts w:cs="Times New Roman"/>
        </w:rPr>
        <w:t>All participants will be re-screened (</w:t>
      </w:r>
      <w:r w:rsidRPr="00960021" w:rsidR="00FF5E24">
        <w:rPr>
          <w:rFonts w:cs="Times New Roman"/>
          <w:b/>
          <w:bCs/>
        </w:rPr>
        <w:t>Attachment</w:t>
      </w:r>
      <w:r w:rsidRPr="00960021" w:rsidR="00A26376">
        <w:rPr>
          <w:rFonts w:cs="Times New Roman"/>
          <w:b/>
          <w:bCs/>
        </w:rPr>
        <w:t xml:space="preserve"> 4a</w:t>
      </w:r>
      <w:r w:rsidR="00A26376">
        <w:rPr>
          <w:rFonts w:cs="Times New Roman"/>
        </w:rPr>
        <w:t xml:space="preserve">) </w:t>
      </w:r>
      <w:r w:rsidR="00FF5E24">
        <w:rPr>
          <w:rFonts w:cs="Times New Roman"/>
        </w:rPr>
        <w:t xml:space="preserve">prior to consent and enrollment. </w:t>
      </w:r>
      <w:r w:rsidR="002D5B70">
        <w:rPr>
          <w:rFonts w:cs="Times New Roman"/>
        </w:rPr>
        <w:t xml:space="preserve">Data collection will include a quantitative assessment </w:t>
      </w:r>
      <w:r w:rsidR="00ED19E4">
        <w:rPr>
          <w:rFonts w:cs="Times New Roman"/>
        </w:rPr>
        <w:t>(</w:t>
      </w:r>
      <w:r w:rsidRPr="009B519F" w:rsidR="00ED19E4">
        <w:rPr>
          <w:rFonts w:cs="Times New Roman"/>
          <w:b/>
          <w:bCs/>
        </w:rPr>
        <w:t xml:space="preserve">Attachment </w:t>
      </w:r>
      <w:r w:rsidRPr="009B519F" w:rsidR="009B519F">
        <w:rPr>
          <w:rFonts w:cs="Times New Roman"/>
          <w:b/>
          <w:bCs/>
        </w:rPr>
        <w:t>4</w:t>
      </w:r>
      <w:r w:rsidR="008C65A9">
        <w:rPr>
          <w:rFonts w:cs="Times New Roman"/>
          <w:b/>
          <w:bCs/>
        </w:rPr>
        <w:t>c</w:t>
      </w:r>
      <w:r w:rsidR="009B519F">
        <w:rPr>
          <w:rFonts w:cs="Times New Roman"/>
        </w:rPr>
        <w:t xml:space="preserve">) </w:t>
      </w:r>
      <w:r w:rsidR="002D5B70">
        <w:rPr>
          <w:rFonts w:cs="Times New Roman"/>
        </w:rPr>
        <w:t xml:space="preserve">administered to </w:t>
      </w:r>
      <w:r w:rsidR="00D0431C">
        <w:rPr>
          <w:rFonts w:cs="Times New Roman"/>
        </w:rPr>
        <w:t xml:space="preserve">each participant </w:t>
      </w:r>
      <w:r w:rsidR="00FA3220">
        <w:rPr>
          <w:rFonts w:cs="Times New Roman"/>
        </w:rPr>
        <w:t xml:space="preserve">at </w:t>
      </w:r>
      <w:r w:rsidR="00823AF2">
        <w:rPr>
          <w:rFonts w:cs="Times New Roman"/>
        </w:rPr>
        <w:t>enrollment</w:t>
      </w:r>
      <w:r w:rsidR="00FA3220">
        <w:rPr>
          <w:rFonts w:cs="Times New Roman"/>
        </w:rPr>
        <w:t xml:space="preserve"> and </w:t>
      </w:r>
      <w:r w:rsidR="00ED19E4">
        <w:rPr>
          <w:rFonts w:cs="Times New Roman"/>
        </w:rPr>
        <w:t>quarterly intervals throughout the two</w:t>
      </w:r>
      <w:r w:rsidR="009B519F">
        <w:rPr>
          <w:rFonts w:cs="Times New Roman"/>
        </w:rPr>
        <w:t>-</w:t>
      </w:r>
      <w:r w:rsidR="00ED19E4">
        <w:rPr>
          <w:rFonts w:cs="Times New Roman"/>
        </w:rPr>
        <w:t>year follow up period</w:t>
      </w:r>
      <w:r w:rsidR="00823AF2">
        <w:rPr>
          <w:rFonts w:cs="Times New Roman"/>
        </w:rPr>
        <w:t xml:space="preserve"> (8 total assessments)</w:t>
      </w:r>
      <w:r w:rsidR="00ED19E4">
        <w:rPr>
          <w:rFonts w:cs="Times New Roman"/>
        </w:rPr>
        <w:t>.</w:t>
      </w:r>
      <w:r w:rsidR="00964766">
        <w:rPr>
          <w:rFonts w:cs="Times New Roman"/>
        </w:rPr>
        <w:t xml:space="preserve"> </w:t>
      </w:r>
      <w:r w:rsidR="00CD308B">
        <w:rPr>
          <w:rFonts w:cs="Times New Roman"/>
        </w:rPr>
        <w:t xml:space="preserve">We estimate the </w:t>
      </w:r>
      <w:r w:rsidR="007A02A0">
        <w:rPr>
          <w:rFonts w:cs="Times New Roman"/>
        </w:rPr>
        <w:t xml:space="preserve">quantitative assessment will take 45 minutes to complete. </w:t>
      </w:r>
      <w:r w:rsidR="00964766">
        <w:rPr>
          <w:rFonts w:cs="Times New Roman"/>
        </w:rPr>
        <w:t>P</w:t>
      </w:r>
      <w:r w:rsidR="00A3493B">
        <w:rPr>
          <w:rFonts w:cs="Times New Roman"/>
        </w:rPr>
        <w:t xml:space="preserve">articipants will be asked to install </w:t>
      </w:r>
      <w:r w:rsidR="00E45916">
        <w:rPr>
          <w:rFonts w:cs="Times New Roman"/>
        </w:rPr>
        <w:t xml:space="preserve">the </w:t>
      </w:r>
      <w:r w:rsidR="00E45916">
        <w:rPr>
          <w:rFonts w:cs="Times New Roman"/>
        </w:rPr>
        <w:t>SMaRT</w:t>
      </w:r>
      <w:r w:rsidR="00E45916">
        <w:rPr>
          <w:rFonts w:cs="Times New Roman"/>
        </w:rPr>
        <w:t xml:space="preserve"> application on their mobile phone</w:t>
      </w:r>
      <w:r w:rsidR="006478BB">
        <w:rPr>
          <w:rFonts w:cs="Times New Roman"/>
        </w:rPr>
        <w:t xml:space="preserve"> (</w:t>
      </w:r>
      <w:r w:rsidRPr="006F78F3" w:rsidR="006478BB">
        <w:rPr>
          <w:rFonts w:cs="Times New Roman"/>
          <w:b/>
          <w:bCs/>
        </w:rPr>
        <w:t xml:space="preserve">Attachment </w:t>
      </w:r>
      <w:r w:rsidRPr="006F78F3" w:rsidR="006F78F3">
        <w:rPr>
          <w:rFonts w:cs="Times New Roman"/>
          <w:b/>
          <w:bCs/>
        </w:rPr>
        <w:t>4</w:t>
      </w:r>
      <w:r w:rsidR="00BE1040">
        <w:rPr>
          <w:rFonts w:cs="Times New Roman"/>
          <w:b/>
          <w:bCs/>
        </w:rPr>
        <w:t>d</w:t>
      </w:r>
      <w:r w:rsidR="006F78F3">
        <w:rPr>
          <w:rFonts w:cs="Times New Roman"/>
        </w:rPr>
        <w:t>)</w:t>
      </w:r>
      <w:r w:rsidR="00600414">
        <w:rPr>
          <w:rFonts w:cs="Times New Roman"/>
        </w:rPr>
        <w:t xml:space="preserve">. We estimate the installation process will </w:t>
      </w:r>
      <w:r w:rsidR="00964766">
        <w:rPr>
          <w:rFonts w:cs="Times New Roman"/>
        </w:rPr>
        <w:t xml:space="preserve">take </w:t>
      </w:r>
      <w:r w:rsidR="00206865">
        <w:rPr>
          <w:rFonts w:cs="Times New Roman"/>
        </w:rPr>
        <w:t>10</w:t>
      </w:r>
      <w:r w:rsidR="00964766">
        <w:rPr>
          <w:rFonts w:cs="Times New Roman"/>
        </w:rPr>
        <w:t xml:space="preserve"> minutes. While all participants will be asked to install the app</w:t>
      </w:r>
      <w:r w:rsidR="00BA2872">
        <w:rPr>
          <w:rFonts w:cs="Times New Roman"/>
        </w:rPr>
        <w:t xml:space="preserve">, </w:t>
      </w:r>
      <w:r w:rsidR="00964766">
        <w:rPr>
          <w:rFonts w:cs="Times New Roman"/>
        </w:rPr>
        <w:t>use of the app</w:t>
      </w:r>
      <w:r w:rsidR="006478BB">
        <w:rPr>
          <w:rFonts w:cs="Times New Roman"/>
        </w:rPr>
        <w:t xml:space="preserve"> </w:t>
      </w:r>
      <w:r w:rsidR="00BA2872">
        <w:rPr>
          <w:rFonts w:cs="Times New Roman"/>
        </w:rPr>
        <w:t>after the initial install</w:t>
      </w:r>
      <w:r w:rsidR="006478BB">
        <w:rPr>
          <w:rFonts w:cs="Times New Roman"/>
        </w:rPr>
        <w:t xml:space="preserve"> will be option</w:t>
      </w:r>
      <w:r w:rsidR="006F78F3">
        <w:rPr>
          <w:rFonts w:cs="Times New Roman"/>
        </w:rPr>
        <w:t xml:space="preserve">al. </w:t>
      </w:r>
      <w:r w:rsidR="007A02A0">
        <w:rPr>
          <w:rFonts w:cs="Times New Roman"/>
        </w:rPr>
        <w:t xml:space="preserve">Participants will </w:t>
      </w:r>
      <w:r w:rsidR="000E1A66">
        <w:rPr>
          <w:rFonts w:cs="Times New Roman"/>
        </w:rPr>
        <w:t>be mailed a</w:t>
      </w:r>
      <w:r w:rsidR="00957836">
        <w:rPr>
          <w:rFonts w:cs="Times New Roman"/>
        </w:rPr>
        <w:t xml:space="preserve">n HIV and a STI specimen collection kit </w:t>
      </w:r>
      <w:r w:rsidR="003367A2">
        <w:rPr>
          <w:rFonts w:cs="Times New Roman"/>
        </w:rPr>
        <w:t xml:space="preserve">at baseline and 6-month intervals during </w:t>
      </w:r>
      <w:r w:rsidR="005254CF">
        <w:rPr>
          <w:rFonts w:cs="Times New Roman"/>
        </w:rPr>
        <w:t xml:space="preserve">the two-year follow up period. </w:t>
      </w:r>
      <w:r w:rsidR="00BD55C9">
        <w:rPr>
          <w:rFonts w:cs="Times New Roman"/>
        </w:rPr>
        <w:t xml:space="preserve">The </w:t>
      </w:r>
      <w:r w:rsidR="004B5FDF">
        <w:rPr>
          <w:rFonts w:cs="Times New Roman"/>
        </w:rPr>
        <w:t xml:space="preserve">HIV specimen (dried blood spot) self-collection is estimated to take </w:t>
      </w:r>
      <w:r w:rsidR="00206865">
        <w:rPr>
          <w:rFonts w:cs="Times New Roman"/>
        </w:rPr>
        <w:t>20</w:t>
      </w:r>
      <w:r w:rsidR="00613C5F">
        <w:rPr>
          <w:rFonts w:cs="Times New Roman"/>
        </w:rPr>
        <w:t xml:space="preserve"> </w:t>
      </w:r>
      <w:r w:rsidR="004B5FDF">
        <w:rPr>
          <w:rFonts w:cs="Times New Roman"/>
        </w:rPr>
        <w:t>minutes</w:t>
      </w:r>
      <w:r w:rsidR="00613C5F">
        <w:rPr>
          <w:rFonts w:cs="Times New Roman"/>
        </w:rPr>
        <w:t xml:space="preserve"> </w:t>
      </w:r>
      <w:r w:rsidR="00A76A2A">
        <w:rPr>
          <w:rFonts w:cs="Times New Roman"/>
        </w:rPr>
        <w:t xml:space="preserve">to complete </w:t>
      </w:r>
      <w:r w:rsidR="00613C5F">
        <w:rPr>
          <w:rFonts w:cs="Times New Roman"/>
        </w:rPr>
        <w:t>(</w:t>
      </w:r>
      <w:r w:rsidRPr="00DC675C" w:rsidR="00613C5F">
        <w:rPr>
          <w:rFonts w:cs="Times New Roman"/>
          <w:b/>
          <w:bCs/>
        </w:rPr>
        <w:t>Attachment 4</w:t>
      </w:r>
      <w:r w:rsidR="00BE1040">
        <w:rPr>
          <w:rFonts w:cs="Times New Roman"/>
          <w:b/>
          <w:bCs/>
        </w:rPr>
        <w:t>e</w:t>
      </w:r>
      <w:r w:rsidR="00DC675C">
        <w:rPr>
          <w:rFonts w:cs="Times New Roman"/>
        </w:rPr>
        <w:t>)</w:t>
      </w:r>
      <w:r w:rsidR="004B5FDF">
        <w:rPr>
          <w:rFonts w:cs="Times New Roman"/>
        </w:rPr>
        <w:t xml:space="preserve">. The STI specimen self-collection is estimated to </w:t>
      </w:r>
      <w:r w:rsidR="00613C5F">
        <w:rPr>
          <w:rFonts w:cs="Times New Roman"/>
        </w:rPr>
        <w:t>30 minutes</w:t>
      </w:r>
      <w:r w:rsidR="00DC675C">
        <w:rPr>
          <w:rFonts w:cs="Times New Roman"/>
        </w:rPr>
        <w:t xml:space="preserve"> </w:t>
      </w:r>
      <w:r w:rsidR="00A76A2A">
        <w:rPr>
          <w:rFonts w:cs="Times New Roman"/>
        </w:rPr>
        <w:t xml:space="preserve">to complete </w:t>
      </w:r>
      <w:r w:rsidR="00DC675C">
        <w:rPr>
          <w:rFonts w:cs="Times New Roman"/>
        </w:rPr>
        <w:t>(</w:t>
      </w:r>
      <w:r w:rsidRPr="003A0B25" w:rsidR="00DC675C">
        <w:rPr>
          <w:rFonts w:cs="Times New Roman"/>
          <w:b/>
          <w:bCs/>
        </w:rPr>
        <w:t>Attachment 4</w:t>
      </w:r>
      <w:r w:rsidR="001456E8">
        <w:rPr>
          <w:rFonts w:cs="Times New Roman"/>
          <w:b/>
          <w:bCs/>
        </w:rPr>
        <w:t>f</w:t>
      </w:r>
      <w:r w:rsidR="003A0B25">
        <w:rPr>
          <w:rFonts w:cs="Times New Roman"/>
        </w:rPr>
        <w:t xml:space="preserve">). </w:t>
      </w:r>
      <w:r w:rsidR="00E23620">
        <w:rPr>
          <w:rFonts w:cs="Times New Roman"/>
        </w:rPr>
        <w:t>A subset of participants (</w:t>
      </w:r>
      <w:r w:rsidR="00823AF2">
        <w:rPr>
          <w:rFonts w:cs="Times New Roman"/>
        </w:rPr>
        <w:t>150</w:t>
      </w:r>
      <w:r w:rsidR="008A3C52">
        <w:rPr>
          <w:rFonts w:cs="Times New Roman"/>
        </w:rPr>
        <w:t xml:space="preserve"> total) will be invited to join a</w:t>
      </w:r>
      <w:r w:rsidR="005D154A">
        <w:rPr>
          <w:rFonts w:cs="Times New Roman"/>
        </w:rPr>
        <w:t xml:space="preserve"> </w:t>
      </w:r>
      <w:r w:rsidR="008A3C52">
        <w:rPr>
          <w:rFonts w:cs="Times New Roman"/>
        </w:rPr>
        <w:t>focus group</w:t>
      </w:r>
      <w:r w:rsidR="009205B1">
        <w:rPr>
          <w:rFonts w:cs="Times New Roman"/>
        </w:rPr>
        <w:t xml:space="preserve"> (</w:t>
      </w:r>
      <w:r w:rsidRPr="009205B1" w:rsidR="009205B1">
        <w:rPr>
          <w:rFonts w:cs="Times New Roman"/>
          <w:b/>
          <w:bCs/>
        </w:rPr>
        <w:t>Attachment 4</w:t>
      </w:r>
      <w:r w:rsidR="001456E8">
        <w:rPr>
          <w:rFonts w:cs="Times New Roman"/>
          <w:b/>
          <w:bCs/>
        </w:rPr>
        <w:t>g</w:t>
      </w:r>
      <w:r w:rsidR="009205B1">
        <w:rPr>
          <w:rFonts w:cs="Times New Roman"/>
        </w:rPr>
        <w:t>)</w:t>
      </w:r>
      <w:r w:rsidR="008A3C52">
        <w:rPr>
          <w:rFonts w:cs="Times New Roman"/>
        </w:rPr>
        <w:t xml:space="preserve">. </w:t>
      </w:r>
      <w:r w:rsidR="008F2CBB">
        <w:rPr>
          <w:rFonts w:cs="Times New Roman"/>
        </w:rPr>
        <w:t>Small group f</w:t>
      </w:r>
      <w:r w:rsidR="008A3C52">
        <w:rPr>
          <w:rFonts w:cs="Times New Roman"/>
        </w:rPr>
        <w:t>ocus group</w:t>
      </w:r>
      <w:r w:rsidR="008F2CBB">
        <w:rPr>
          <w:rFonts w:cs="Times New Roman"/>
        </w:rPr>
        <w:t xml:space="preserve"> discussion</w:t>
      </w:r>
      <w:r w:rsidR="000765CD">
        <w:rPr>
          <w:rFonts w:cs="Times New Roman"/>
        </w:rPr>
        <w:t xml:space="preserve">s will convene for </w:t>
      </w:r>
      <w:r w:rsidR="008F2CBB">
        <w:rPr>
          <w:rFonts w:cs="Times New Roman"/>
        </w:rPr>
        <w:t>about 90</w:t>
      </w:r>
      <w:r w:rsidR="00FE6184">
        <w:rPr>
          <w:rFonts w:cs="Times New Roman"/>
        </w:rPr>
        <w:t xml:space="preserve"> </w:t>
      </w:r>
      <w:r w:rsidR="008F2CBB">
        <w:rPr>
          <w:rFonts w:cs="Times New Roman"/>
        </w:rPr>
        <w:t xml:space="preserve">minutes and will be offered every </w:t>
      </w:r>
      <w:r w:rsidR="007951A2">
        <w:rPr>
          <w:rFonts w:cs="Times New Roman"/>
        </w:rPr>
        <w:t xml:space="preserve">six months during the follow-up period. </w:t>
      </w:r>
      <w:r w:rsidR="009205B1">
        <w:rPr>
          <w:rFonts w:cs="Times New Roman"/>
        </w:rPr>
        <w:t xml:space="preserve">Another subset of participants </w:t>
      </w:r>
      <w:r w:rsidR="007B1481">
        <w:rPr>
          <w:rFonts w:cs="Times New Roman"/>
        </w:rPr>
        <w:t>(</w:t>
      </w:r>
      <w:r w:rsidR="00823AF2">
        <w:rPr>
          <w:rFonts w:cs="Times New Roman"/>
        </w:rPr>
        <w:t>45</w:t>
      </w:r>
      <w:r w:rsidR="007B1481">
        <w:rPr>
          <w:rFonts w:cs="Times New Roman"/>
        </w:rPr>
        <w:t xml:space="preserve"> total) will be invited to join a series of three in-depth interviews </w:t>
      </w:r>
      <w:r w:rsidR="00726B2C">
        <w:rPr>
          <w:rFonts w:cs="Times New Roman"/>
        </w:rPr>
        <w:t xml:space="preserve">occurring at </w:t>
      </w:r>
      <w:r w:rsidR="00F123EC">
        <w:rPr>
          <w:rFonts w:cs="Times New Roman"/>
        </w:rPr>
        <w:t>six-month</w:t>
      </w:r>
      <w:r w:rsidR="00726B2C">
        <w:rPr>
          <w:rFonts w:cs="Times New Roman"/>
        </w:rPr>
        <w:t xml:space="preserve"> intervals</w:t>
      </w:r>
      <w:r w:rsidR="00F123EC">
        <w:rPr>
          <w:rFonts w:cs="Times New Roman"/>
        </w:rPr>
        <w:t xml:space="preserve"> (</w:t>
      </w:r>
      <w:r w:rsidRPr="00F123EC" w:rsidR="00F123EC">
        <w:rPr>
          <w:rFonts w:cs="Times New Roman"/>
          <w:b/>
          <w:bCs/>
        </w:rPr>
        <w:t>Attachment 4</w:t>
      </w:r>
      <w:r w:rsidR="00CF5BF4">
        <w:rPr>
          <w:rFonts w:cs="Times New Roman"/>
          <w:b/>
          <w:bCs/>
        </w:rPr>
        <w:t>h</w:t>
      </w:r>
      <w:r w:rsidR="00F123EC">
        <w:rPr>
          <w:rFonts w:cs="Times New Roman"/>
        </w:rPr>
        <w:t xml:space="preserve">). The interviews </w:t>
      </w:r>
      <w:r w:rsidR="00FE6184">
        <w:rPr>
          <w:rFonts w:cs="Times New Roman"/>
        </w:rPr>
        <w:t xml:space="preserve">will take approximately 90 minutes to complete. </w:t>
      </w:r>
    </w:p>
    <w:p w:rsidR="005C20E9" w:rsidP="000A4126" w14:paraId="64ECEA6C" w14:textId="6FEA1D81">
      <w:pPr>
        <w:pStyle w:val="NoSpacing"/>
        <w:tabs>
          <w:tab w:val="left" w:pos="360"/>
        </w:tabs>
        <w:rPr>
          <w:rFonts w:cs="Times New Roman"/>
        </w:rPr>
      </w:pPr>
    </w:p>
    <w:p w:rsidR="005C20E9" w:rsidRPr="00DF4B9D" w:rsidP="000A4126" w14:paraId="037AC9C4" w14:textId="71B36B51">
      <w:pPr>
        <w:pStyle w:val="NoSpacing"/>
        <w:tabs>
          <w:tab w:val="left" w:pos="360"/>
        </w:tabs>
        <w:rPr>
          <w:rFonts w:cs="Times New Roman"/>
        </w:rPr>
      </w:pPr>
      <w:r>
        <w:rPr>
          <w:rFonts w:cs="Times New Roman"/>
        </w:rPr>
        <w:t xml:space="preserve">There are no costs to the participant other than their time. The total number of burden hours is </w:t>
      </w:r>
      <w:r w:rsidR="003E01A0">
        <w:rPr>
          <w:rFonts w:cs="Times New Roman"/>
        </w:rPr>
        <w:t>1</w:t>
      </w:r>
      <w:r w:rsidR="004A61E2">
        <w:rPr>
          <w:rFonts w:cs="Times New Roman"/>
        </w:rPr>
        <w:t>2,996</w:t>
      </w:r>
      <w:r w:rsidR="00B348A8">
        <w:rPr>
          <w:rFonts w:cs="Times New Roman"/>
        </w:rPr>
        <w:t xml:space="preserve"> </w:t>
      </w:r>
      <w:r w:rsidR="004A61E2">
        <w:rPr>
          <w:rFonts w:cs="Times New Roman"/>
        </w:rPr>
        <w:t>across</w:t>
      </w:r>
      <w:r w:rsidR="00B96BC8">
        <w:rPr>
          <w:rFonts w:cs="Times New Roman"/>
        </w:rPr>
        <w:t xml:space="preserve"> </w:t>
      </w:r>
      <w:r w:rsidR="00FD397D">
        <w:rPr>
          <w:rFonts w:cs="Times New Roman"/>
        </w:rPr>
        <w:t>three years</w:t>
      </w:r>
      <w:r w:rsidR="00B96BC8">
        <w:rPr>
          <w:rFonts w:cs="Times New Roman"/>
        </w:rPr>
        <w:t xml:space="preserve"> of data collection. The total estimated annualized burden hours are </w:t>
      </w:r>
      <w:r w:rsidR="00FD397D">
        <w:rPr>
          <w:rFonts w:cs="Times New Roman"/>
        </w:rPr>
        <w:t>4,3</w:t>
      </w:r>
      <w:r w:rsidR="007819DA">
        <w:rPr>
          <w:rFonts w:cs="Times New Roman"/>
        </w:rPr>
        <w:t>32</w:t>
      </w:r>
      <w:r w:rsidR="00CA0494">
        <w:rPr>
          <w:rFonts w:cs="Times New Roman"/>
        </w:rPr>
        <w:t xml:space="preserve">. </w:t>
      </w:r>
      <w:r w:rsidR="009878C9">
        <w:rPr>
          <w:rFonts w:cs="Times New Roman"/>
        </w:rPr>
        <w:t xml:space="preserve">Annualized burden was calculated by dividing the total burden hours for each data collection activity by three and working back to calculate the number of respondents and responses needed to arrive at the annualized amount equal to one-third of the total burden. </w:t>
      </w:r>
      <w:r w:rsidR="00CA0494">
        <w:rPr>
          <w:rFonts w:cs="Times New Roman"/>
        </w:rPr>
        <w:t xml:space="preserve">Total burden for each activity has been rounded </w:t>
      </w:r>
      <w:r w:rsidR="007371FA">
        <w:rPr>
          <w:rFonts w:cs="Times New Roman"/>
        </w:rPr>
        <w:t>to the nearest</w:t>
      </w:r>
      <w:r w:rsidR="00CA0494">
        <w:rPr>
          <w:rFonts w:cs="Times New Roman"/>
        </w:rPr>
        <w:t xml:space="preserve"> whole hour. </w:t>
      </w:r>
    </w:p>
    <w:p w:rsidR="001D5CFF" w:rsidP="000A4126" w14:paraId="23ED344D" w14:textId="77777777">
      <w:pPr>
        <w:pStyle w:val="NoSpacing"/>
        <w:tabs>
          <w:tab w:val="left" w:pos="360"/>
        </w:tabs>
        <w:rPr>
          <w:rFonts w:cs="Times New Roman"/>
          <w:b/>
          <w:bCs/>
        </w:rPr>
      </w:pPr>
    </w:p>
    <w:p w:rsidR="00AA78EA" w:rsidRPr="006D318A" w:rsidP="006D318A" w14:paraId="2D454D3D" w14:textId="62DAE3AD">
      <w:pPr>
        <w:pStyle w:val="Caption"/>
      </w:pPr>
      <w:bookmarkStart w:id="32" w:name="_Toc462246534"/>
      <w:r w:rsidRPr="00B80F52">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Pr>
          <w:noProof/>
          <w:sz w:val="24"/>
          <w:szCs w:val="24"/>
        </w:rPr>
        <w:t>12</w:t>
      </w:r>
      <w:r>
        <w:rPr>
          <w:sz w:val="24"/>
          <w:szCs w:val="24"/>
        </w:rPr>
        <w:fldChar w:fldCharType="end"/>
      </w:r>
      <w:r>
        <w:rPr>
          <w:sz w:val="24"/>
          <w:szCs w:val="24"/>
        </w:rPr>
        <w:t>.1</w:t>
      </w:r>
      <w:r w:rsidRPr="00B80F52">
        <w:rPr>
          <w:sz w:val="24"/>
          <w:szCs w:val="24"/>
        </w:rPr>
        <w:t xml:space="preserve">: </w:t>
      </w:r>
      <w:bookmarkStart w:id="33" w:name="ExhibitHours121"/>
      <w:r w:rsidRPr="00B80F52">
        <w:rPr>
          <w:sz w:val="24"/>
          <w:szCs w:val="24"/>
        </w:rPr>
        <w:t xml:space="preserve">Estimated </w:t>
      </w:r>
      <w:r w:rsidRPr="006A33D7">
        <w:rPr>
          <w:sz w:val="24"/>
          <w:szCs w:val="24"/>
        </w:rPr>
        <w:t>Annualized</w:t>
      </w:r>
      <w:r w:rsidRPr="00B80F52">
        <w:rPr>
          <w:sz w:val="24"/>
          <w:szCs w:val="24"/>
        </w:rPr>
        <w:t xml:space="preserve"> Burden Hours</w:t>
      </w:r>
      <w:bookmarkEnd w:id="32"/>
      <w:bookmarkEnd w:id="33"/>
    </w:p>
    <w:tbl>
      <w:tblPr>
        <w:tblW w:w="9447" w:type="dxa"/>
        <w:tblLayout w:type="fixed"/>
        <w:tblCellMar>
          <w:left w:w="129" w:type="dxa"/>
          <w:right w:w="129" w:type="dxa"/>
        </w:tblCellMar>
        <w:tblLook w:val="0000"/>
      </w:tblPr>
      <w:tblGrid>
        <w:gridCol w:w="1527"/>
        <w:gridCol w:w="1980"/>
        <w:gridCol w:w="1620"/>
        <w:gridCol w:w="1530"/>
        <w:gridCol w:w="1710"/>
        <w:gridCol w:w="1080"/>
      </w:tblGrid>
      <w:tr w14:paraId="76838CC2"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bottom w:val="nil"/>
              <w:right w:val="nil"/>
            </w:tcBorders>
          </w:tcPr>
          <w:p w:rsidR="00AA78EA" w:rsidRPr="00AF06FC" w:rsidP="003E3747" w14:paraId="528D24E8" w14:textId="77777777">
            <w:pPr>
              <w:rPr>
                <w:b/>
                <w:szCs w:val="24"/>
              </w:rPr>
            </w:pPr>
            <w:r w:rsidRPr="00AF06FC">
              <w:rPr>
                <w:b/>
                <w:szCs w:val="24"/>
              </w:rPr>
              <w:t>Type of Respondent</w:t>
            </w:r>
          </w:p>
        </w:tc>
        <w:tc>
          <w:tcPr>
            <w:tcW w:w="1980" w:type="dxa"/>
            <w:tcBorders>
              <w:top w:val="single" w:sz="2" w:space="0" w:color="000000"/>
              <w:left w:val="single" w:sz="2" w:space="0" w:color="000000"/>
              <w:bottom w:val="nil"/>
              <w:right w:val="nil"/>
            </w:tcBorders>
          </w:tcPr>
          <w:p w:rsidR="00AA78EA" w:rsidRPr="00AF06FC" w:rsidP="003E3747" w14:paraId="0BCDA84F" w14:textId="77777777">
            <w:pPr>
              <w:rPr>
                <w:b/>
                <w:szCs w:val="24"/>
              </w:rPr>
            </w:pPr>
            <w:r w:rsidRPr="00AF06FC">
              <w:rPr>
                <w:b/>
                <w:szCs w:val="24"/>
              </w:rPr>
              <w:t>Form Name</w:t>
            </w:r>
          </w:p>
        </w:tc>
        <w:tc>
          <w:tcPr>
            <w:tcW w:w="1620" w:type="dxa"/>
            <w:tcBorders>
              <w:top w:val="single" w:sz="2" w:space="0" w:color="000000"/>
              <w:left w:val="single" w:sz="2" w:space="0" w:color="000000"/>
              <w:bottom w:val="nil"/>
              <w:right w:val="nil"/>
            </w:tcBorders>
          </w:tcPr>
          <w:p w:rsidR="00AA78EA" w:rsidRPr="00AF06FC" w:rsidP="003E3747" w14:paraId="6BBE91DF" w14:textId="77777777">
            <w:pPr>
              <w:rPr>
                <w:b/>
                <w:szCs w:val="24"/>
              </w:rPr>
            </w:pPr>
            <w:r w:rsidRPr="00AF06FC">
              <w:rPr>
                <w:b/>
                <w:szCs w:val="24"/>
              </w:rPr>
              <w:t>No. of Respondents</w:t>
            </w:r>
          </w:p>
        </w:tc>
        <w:tc>
          <w:tcPr>
            <w:tcW w:w="1530" w:type="dxa"/>
            <w:tcBorders>
              <w:top w:val="single" w:sz="2" w:space="0" w:color="000000"/>
              <w:left w:val="single" w:sz="2" w:space="0" w:color="000000"/>
              <w:bottom w:val="nil"/>
              <w:right w:val="nil"/>
            </w:tcBorders>
          </w:tcPr>
          <w:p w:rsidR="00AA78EA" w:rsidRPr="00AF06FC" w:rsidP="003E3747" w14:paraId="08EF1A8A" w14:textId="77777777">
            <w:pPr>
              <w:rPr>
                <w:b/>
                <w:szCs w:val="24"/>
              </w:rPr>
            </w:pPr>
            <w:r w:rsidRPr="00AF06FC">
              <w:rPr>
                <w:b/>
                <w:szCs w:val="24"/>
              </w:rPr>
              <w:t>No. of Responses Per Respondent</w:t>
            </w:r>
          </w:p>
        </w:tc>
        <w:tc>
          <w:tcPr>
            <w:tcW w:w="1710" w:type="dxa"/>
            <w:tcBorders>
              <w:top w:val="single" w:sz="2" w:space="0" w:color="000000"/>
              <w:left w:val="single" w:sz="2" w:space="0" w:color="000000"/>
              <w:bottom w:val="nil"/>
              <w:right w:val="single" w:sz="2" w:space="0" w:color="000000"/>
            </w:tcBorders>
          </w:tcPr>
          <w:p w:rsidR="00AA78EA" w:rsidRPr="00AF06FC" w:rsidP="003E3747" w14:paraId="57D9E3CB" w14:textId="77777777">
            <w:pPr>
              <w:rPr>
                <w:b/>
                <w:szCs w:val="24"/>
              </w:rPr>
            </w:pPr>
            <w:r w:rsidRPr="00AF06FC">
              <w:rPr>
                <w:b/>
                <w:szCs w:val="24"/>
              </w:rPr>
              <w:t xml:space="preserve">Average Burden Per Response (in Hours) </w:t>
            </w:r>
          </w:p>
        </w:tc>
        <w:tc>
          <w:tcPr>
            <w:tcW w:w="1080" w:type="dxa"/>
            <w:tcBorders>
              <w:top w:val="single" w:sz="2" w:space="0" w:color="000000"/>
              <w:left w:val="single" w:sz="2" w:space="0" w:color="000000"/>
              <w:bottom w:val="nil"/>
              <w:right w:val="single" w:sz="2" w:space="0" w:color="000000"/>
            </w:tcBorders>
          </w:tcPr>
          <w:p w:rsidR="00AA78EA" w:rsidRPr="00AF06FC" w:rsidP="003E3747" w14:paraId="5D04BD68" w14:textId="77777777">
            <w:pPr>
              <w:rPr>
                <w:b/>
                <w:szCs w:val="24"/>
              </w:rPr>
            </w:pPr>
            <w:r w:rsidRPr="00AF06FC">
              <w:rPr>
                <w:b/>
                <w:szCs w:val="24"/>
              </w:rPr>
              <w:t xml:space="preserve">Total </w:t>
            </w:r>
          </w:p>
          <w:p w:rsidR="00AA78EA" w:rsidRPr="00AF06FC" w:rsidP="003E3747" w14:paraId="19E336BE" w14:textId="77777777">
            <w:pPr>
              <w:rPr>
                <w:b/>
                <w:szCs w:val="24"/>
              </w:rPr>
            </w:pPr>
            <w:r w:rsidRPr="00AF06FC">
              <w:rPr>
                <w:b/>
                <w:szCs w:val="24"/>
              </w:rPr>
              <w:t>Burden</w:t>
            </w:r>
          </w:p>
          <w:p w:rsidR="00AA78EA" w:rsidRPr="00AF06FC" w:rsidP="003E3747" w14:paraId="3CB7E972" w14:textId="77777777">
            <w:pPr>
              <w:rPr>
                <w:b/>
                <w:szCs w:val="24"/>
              </w:rPr>
            </w:pPr>
            <w:r w:rsidRPr="00AF06FC">
              <w:rPr>
                <w:b/>
                <w:szCs w:val="24"/>
              </w:rPr>
              <w:t>Hours</w:t>
            </w:r>
          </w:p>
        </w:tc>
      </w:tr>
      <w:tr w14:paraId="75A85F3D"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right w:val="nil"/>
            </w:tcBorders>
          </w:tcPr>
          <w:p w:rsidR="0045533D" w:rsidRPr="00AF06FC" w:rsidP="0045533D" w14:paraId="2FBBE038" w14:textId="77777777">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tcPr>
          <w:p w:rsidR="0045533D" w:rsidRPr="00AF06FC" w:rsidP="0045533D" w14:paraId="559593FE" w14:textId="20481AC7">
            <w:pPr>
              <w:ind w:left="-39" w:right="51"/>
              <w:rPr>
                <w:szCs w:val="24"/>
              </w:rPr>
            </w:pPr>
            <w:r w:rsidRPr="00AF06FC">
              <w:rPr>
                <w:iCs/>
                <w:szCs w:val="24"/>
              </w:rPr>
              <w:t>Eligibility Screener (Att. 4a)</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665B5455" w14:textId="67105F86">
            <w:pPr>
              <w:jc w:val="center"/>
              <w:rPr>
                <w:szCs w:val="24"/>
              </w:rPr>
            </w:pPr>
            <w:r>
              <w:rPr>
                <w:szCs w:val="24"/>
              </w:rPr>
              <w:t>850</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58BF31A5" w14:textId="0408C2F2">
            <w:pPr>
              <w:ind w:right="-39"/>
              <w:jc w:val="center"/>
              <w:rPr>
                <w:szCs w:val="24"/>
              </w:rPr>
            </w:pPr>
            <w:r>
              <w:rPr>
                <w:szCs w:val="24"/>
              </w:rPr>
              <w:t>2</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39E06EF1" w14:textId="03C2218F">
            <w:pPr>
              <w:ind w:right="-39"/>
              <w:jc w:val="center"/>
              <w:rPr>
                <w:szCs w:val="24"/>
              </w:rPr>
            </w:pPr>
            <w:r w:rsidRPr="00AF06FC">
              <w:rPr>
                <w:szCs w:val="24"/>
              </w:rPr>
              <w:t>5/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720CF1E2" w14:textId="4D01E86B">
            <w:pPr>
              <w:jc w:val="center"/>
              <w:rPr>
                <w:szCs w:val="24"/>
              </w:rPr>
            </w:pPr>
            <w:r>
              <w:rPr>
                <w:szCs w:val="24"/>
              </w:rPr>
              <w:t>142</w:t>
            </w:r>
          </w:p>
        </w:tc>
      </w:tr>
      <w:tr w14:paraId="28920F67"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bottom w:val="single" w:sz="4" w:space="0" w:color="auto"/>
              <w:right w:val="nil"/>
            </w:tcBorders>
          </w:tcPr>
          <w:p w:rsidR="0045533D" w:rsidRPr="00AF06FC" w:rsidP="0045533D" w14:paraId="575A95FA" w14:textId="77777777">
            <w:pPr>
              <w:jc w:val="both"/>
              <w:rPr>
                <w:szCs w:val="24"/>
              </w:rPr>
            </w:pPr>
            <w:r w:rsidRPr="00AF06FC">
              <w:rPr>
                <w:szCs w:val="24"/>
              </w:rPr>
              <w:t>General Public-Adults</w:t>
            </w:r>
          </w:p>
        </w:tc>
        <w:tc>
          <w:tcPr>
            <w:tcW w:w="1980" w:type="dxa"/>
            <w:tcBorders>
              <w:top w:val="single" w:sz="2" w:space="0" w:color="000000"/>
              <w:left w:val="single" w:sz="2" w:space="0" w:color="000000"/>
              <w:bottom w:val="single" w:sz="2" w:space="0" w:color="000000"/>
              <w:right w:val="nil"/>
            </w:tcBorders>
          </w:tcPr>
          <w:p w:rsidR="0045533D" w:rsidRPr="00AF06FC" w:rsidP="0045533D" w14:paraId="49388A89" w14:textId="15BC3E7E">
            <w:pPr>
              <w:ind w:left="-39" w:right="51"/>
              <w:rPr>
                <w:szCs w:val="24"/>
              </w:rPr>
            </w:pPr>
            <w:r>
              <w:rPr>
                <w:szCs w:val="24"/>
              </w:rPr>
              <w:t>Registration Contact Information Form</w:t>
            </w:r>
            <w:r w:rsidRPr="00AF06FC">
              <w:rPr>
                <w:szCs w:val="24"/>
              </w:rPr>
              <w:t xml:space="preserve"> (Att. 4</w:t>
            </w:r>
            <w:r w:rsidR="00FF729A">
              <w:rPr>
                <w:szCs w:val="24"/>
              </w:rPr>
              <w:t>b</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19278722" w14:textId="27FDBCD3">
            <w:pPr>
              <w:jc w:val="center"/>
              <w:rPr>
                <w:szCs w:val="24"/>
              </w:rPr>
            </w:pPr>
            <w:r w:rsidRPr="00AF06FC">
              <w:rPr>
                <w:szCs w:val="24"/>
              </w:rPr>
              <w:t>425</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1C77E345" w14:textId="77777777">
            <w:pPr>
              <w:ind w:right="-39"/>
              <w:jc w:val="center"/>
              <w:rPr>
                <w:szCs w:val="24"/>
              </w:rPr>
            </w:pPr>
            <w:r w:rsidRPr="00AF06FC">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3E567F38" w14:textId="6C20CE0B">
            <w:pPr>
              <w:ind w:right="-39"/>
              <w:jc w:val="center"/>
              <w:rPr>
                <w:szCs w:val="24"/>
              </w:rPr>
            </w:pPr>
            <w:r w:rsidRPr="00AF06FC">
              <w:rPr>
                <w:szCs w:val="24"/>
              </w:rPr>
              <w:t>5/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175B672E" w14:textId="38DD10BA">
            <w:pPr>
              <w:jc w:val="center"/>
              <w:rPr>
                <w:szCs w:val="24"/>
              </w:rPr>
            </w:pPr>
            <w:r w:rsidRPr="00AF06FC">
              <w:rPr>
                <w:szCs w:val="24"/>
              </w:rPr>
              <w:t>3</w:t>
            </w:r>
            <w:r w:rsidR="007371FA">
              <w:rPr>
                <w:szCs w:val="24"/>
              </w:rPr>
              <w:t>5</w:t>
            </w:r>
          </w:p>
        </w:tc>
      </w:tr>
      <w:tr w14:paraId="4FE15ACF"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bottom w:val="single" w:sz="4" w:space="0" w:color="auto"/>
              <w:right w:val="nil"/>
            </w:tcBorders>
          </w:tcPr>
          <w:p w:rsidR="0045533D" w:rsidRPr="00AF06FC" w:rsidP="0045533D" w14:paraId="0665A508" w14:textId="77777777">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tcPr>
          <w:p w:rsidR="0045533D" w:rsidRPr="00AF06FC" w:rsidP="0045533D" w14:paraId="0478E9BE" w14:textId="7391B360">
            <w:pPr>
              <w:ind w:left="-39" w:right="51"/>
              <w:rPr>
                <w:szCs w:val="24"/>
              </w:rPr>
            </w:pPr>
            <w:r w:rsidRPr="00AF06FC">
              <w:rPr>
                <w:szCs w:val="24"/>
              </w:rPr>
              <w:t>Quarterly Assessment (Att. 4</w:t>
            </w:r>
            <w:r w:rsidR="00FF729A">
              <w:rPr>
                <w:szCs w:val="24"/>
              </w:rPr>
              <w:t>c</w:t>
            </w:r>
            <w:r w:rsidRPr="00AF06FC">
              <w:rPr>
                <w:szCs w:val="24"/>
              </w:rPr>
              <w:t>)</w:t>
            </w:r>
          </w:p>
        </w:tc>
        <w:tc>
          <w:tcPr>
            <w:tcW w:w="1620" w:type="dxa"/>
            <w:tcBorders>
              <w:top w:val="single" w:sz="2" w:space="0" w:color="000000"/>
              <w:left w:val="single" w:sz="2" w:space="0" w:color="000000"/>
              <w:bottom w:val="single" w:sz="4" w:space="0" w:color="auto"/>
              <w:right w:val="nil"/>
            </w:tcBorders>
            <w:vAlign w:val="center"/>
          </w:tcPr>
          <w:p w:rsidR="0045533D" w:rsidRPr="00AF06FC" w:rsidP="0045533D" w14:paraId="2DABDC97" w14:textId="52B8DE99">
            <w:pPr>
              <w:jc w:val="center"/>
              <w:rPr>
                <w:szCs w:val="24"/>
              </w:rPr>
            </w:pPr>
            <w:r>
              <w:rPr>
                <w:szCs w:val="24"/>
              </w:rPr>
              <w:t>850</w:t>
            </w:r>
          </w:p>
        </w:tc>
        <w:tc>
          <w:tcPr>
            <w:tcW w:w="1530" w:type="dxa"/>
            <w:tcBorders>
              <w:top w:val="single" w:sz="2" w:space="0" w:color="000000"/>
              <w:left w:val="single" w:sz="2" w:space="0" w:color="000000"/>
              <w:bottom w:val="single" w:sz="4" w:space="0" w:color="auto"/>
              <w:right w:val="nil"/>
            </w:tcBorders>
            <w:vAlign w:val="center"/>
          </w:tcPr>
          <w:p w:rsidR="0045533D" w:rsidRPr="00AF06FC" w:rsidP="0045533D" w14:paraId="353A5A08" w14:textId="27479EFE">
            <w:pPr>
              <w:ind w:right="-39"/>
              <w:jc w:val="center"/>
              <w:rPr>
                <w:szCs w:val="24"/>
              </w:rPr>
            </w:pPr>
            <w:r w:rsidRPr="00AF06FC">
              <w:rPr>
                <w:szCs w:val="24"/>
              </w:rPr>
              <w:t>4</w:t>
            </w:r>
          </w:p>
        </w:tc>
        <w:tc>
          <w:tcPr>
            <w:tcW w:w="1710" w:type="dxa"/>
            <w:tcBorders>
              <w:top w:val="single" w:sz="2" w:space="0" w:color="000000"/>
              <w:left w:val="single" w:sz="2" w:space="0" w:color="000000"/>
              <w:bottom w:val="single" w:sz="4" w:space="0" w:color="auto"/>
              <w:right w:val="single" w:sz="2" w:space="0" w:color="000000"/>
            </w:tcBorders>
            <w:vAlign w:val="center"/>
          </w:tcPr>
          <w:p w:rsidR="0045533D" w:rsidRPr="00AF06FC" w:rsidP="0045533D" w14:paraId="1A9CC232" w14:textId="71336496">
            <w:pPr>
              <w:ind w:right="-39"/>
              <w:jc w:val="center"/>
              <w:rPr>
                <w:szCs w:val="24"/>
              </w:rPr>
            </w:pPr>
            <w:r w:rsidRPr="00AF06FC">
              <w:rPr>
                <w:szCs w:val="24"/>
              </w:rPr>
              <w:t>45/60</w:t>
            </w:r>
          </w:p>
        </w:tc>
        <w:tc>
          <w:tcPr>
            <w:tcW w:w="1080" w:type="dxa"/>
            <w:tcBorders>
              <w:top w:val="single" w:sz="2" w:space="0" w:color="000000"/>
              <w:left w:val="single" w:sz="2" w:space="0" w:color="000000"/>
              <w:bottom w:val="single" w:sz="4" w:space="0" w:color="auto"/>
              <w:right w:val="single" w:sz="2" w:space="0" w:color="000000"/>
            </w:tcBorders>
            <w:vAlign w:val="center"/>
          </w:tcPr>
          <w:p w:rsidR="0045533D" w:rsidRPr="00AF06FC" w:rsidP="00624D81" w14:paraId="0AD2B11D" w14:textId="5D93D2DA">
            <w:pPr>
              <w:jc w:val="center"/>
              <w:rPr>
                <w:szCs w:val="24"/>
              </w:rPr>
            </w:pPr>
            <w:r>
              <w:rPr>
                <w:szCs w:val="24"/>
              </w:rPr>
              <w:t>2550</w:t>
            </w:r>
          </w:p>
        </w:tc>
      </w:tr>
      <w:tr w14:paraId="77DC9DCE"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136596A9" w14:textId="77777777">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3B51949B" w14:textId="49D1C22E">
            <w:pPr>
              <w:ind w:left="-39" w:right="51"/>
              <w:rPr>
                <w:szCs w:val="24"/>
              </w:rPr>
            </w:pPr>
            <w:r w:rsidRPr="00AF06FC">
              <w:rPr>
                <w:szCs w:val="24"/>
              </w:rPr>
              <w:t>SMaRT</w:t>
            </w:r>
            <w:r w:rsidRPr="00AF06FC">
              <w:rPr>
                <w:szCs w:val="24"/>
              </w:rPr>
              <w:t xml:space="preserve"> app install (Att. 4</w:t>
            </w:r>
            <w:r w:rsidR="00FF729A">
              <w:rPr>
                <w:szCs w:val="24"/>
              </w:rPr>
              <w:t>d</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43BED586" w14:textId="4F9A3CAF">
            <w:pPr>
              <w:jc w:val="center"/>
              <w:rPr>
                <w:szCs w:val="24"/>
              </w:rPr>
            </w:pPr>
            <w:r w:rsidRPr="00AF06FC">
              <w:rPr>
                <w:szCs w:val="24"/>
              </w:rPr>
              <w:t>425</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0B126002" w14:textId="77777777">
            <w:pPr>
              <w:ind w:right="-39"/>
              <w:jc w:val="center"/>
              <w:rPr>
                <w:szCs w:val="24"/>
              </w:rPr>
            </w:pPr>
            <w:r w:rsidRPr="00AF06FC">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5AF9D689" w14:textId="5D935A85">
            <w:pPr>
              <w:ind w:right="-39"/>
              <w:jc w:val="center"/>
              <w:rPr>
                <w:szCs w:val="24"/>
              </w:rPr>
            </w:pPr>
            <w:r>
              <w:rPr>
                <w:szCs w:val="24"/>
              </w:rPr>
              <w:t>10</w:t>
            </w:r>
            <w:r w:rsidRPr="00AF06FC">
              <w:rPr>
                <w:szCs w:val="24"/>
              </w:rPr>
              <w:t>/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3DA82D3F" w14:textId="57D0DF4F">
            <w:pPr>
              <w:jc w:val="center"/>
              <w:rPr>
                <w:szCs w:val="24"/>
              </w:rPr>
            </w:pPr>
            <w:r>
              <w:rPr>
                <w:szCs w:val="24"/>
              </w:rPr>
              <w:t>71</w:t>
            </w:r>
          </w:p>
        </w:tc>
      </w:tr>
      <w:tr w14:paraId="12E9BD02"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16C2F23E" w14:textId="35940F8C">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4FD3E800" w14:textId="729D90A4">
            <w:pPr>
              <w:ind w:left="-39" w:right="51"/>
              <w:rPr>
                <w:szCs w:val="24"/>
              </w:rPr>
            </w:pPr>
            <w:r w:rsidRPr="00AF06FC">
              <w:rPr>
                <w:szCs w:val="24"/>
              </w:rPr>
              <w:t>HIV sample collection (Att. 4</w:t>
            </w:r>
            <w:r w:rsidR="00FF729A">
              <w:rPr>
                <w:szCs w:val="24"/>
              </w:rPr>
              <w:t>e</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0F7819AD" w14:textId="44DB6C3C">
            <w:pPr>
              <w:jc w:val="center"/>
              <w:rPr>
                <w:szCs w:val="24"/>
              </w:rPr>
            </w:pPr>
            <w:r>
              <w:rPr>
                <w:szCs w:val="24"/>
              </w:rPr>
              <w:t>850</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0D7DB4E1" w14:textId="01AB3AB0">
            <w:pPr>
              <w:ind w:right="-39"/>
              <w:jc w:val="center"/>
              <w:rPr>
                <w:szCs w:val="24"/>
              </w:rPr>
            </w:pPr>
            <w:r w:rsidRPr="00AF06FC">
              <w:rPr>
                <w:szCs w:val="24"/>
              </w:rPr>
              <w:t>2</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2A90C39A" w14:textId="1B578BC4">
            <w:pPr>
              <w:ind w:right="-39"/>
              <w:jc w:val="center"/>
              <w:rPr>
                <w:szCs w:val="24"/>
              </w:rPr>
            </w:pPr>
            <w:r>
              <w:rPr>
                <w:szCs w:val="24"/>
              </w:rPr>
              <w:t>20</w:t>
            </w:r>
            <w:r w:rsidRPr="00AF06FC">
              <w:rPr>
                <w:szCs w:val="24"/>
              </w:rPr>
              <w:t>/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0EACB6B3" w14:textId="0288B4DD">
            <w:pPr>
              <w:jc w:val="center"/>
              <w:rPr>
                <w:szCs w:val="24"/>
              </w:rPr>
            </w:pPr>
            <w:r>
              <w:rPr>
                <w:szCs w:val="24"/>
              </w:rPr>
              <w:t>567</w:t>
            </w:r>
          </w:p>
        </w:tc>
      </w:tr>
      <w:tr w14:paraId="46D6945A"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2E22337D" w14:textId="4E2E029A">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711E0911" w14:textId="506D0E39">
            <w:pPr>
              <w:ind w:left="-39" w:right="51"/>
              <w:rPr>
                <w:szCs w:val="24"/>
              </w:rPr>
            </w:pPr>
            <w:r w:rsidRPr="00AF06FC">
              <w:rPr>
                <w:szCs w:val="24"/>
              </w:rPr>
              <w:t>STI sample collection (Att. 4</w:t>
            </w:r>
            <w:r w:rsidR="00FF729A">
              <w:rPr>
                <w:szCs w:val="24"/>
              </w:rPr>
              <w:t>f</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A3DC2" w14:paraId="284EB608" w14:textId="2C7BD301">
            <w:pPr>
              <w:jc w:val="center"/>
              <w:rPr>
                <w:szCs w:val="24"/>
              </w:rPr>
            </w:pPr>
            <w:r>
              <w:rPr>
                <w:szCs w:val="24"/>
              </w:rPr>
              <w:t>850</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6EAA1743" w14:textId="20F71F32">
            <w:pPr>
              <w:ind w:right="-39"/>
              <w:jc w:val="center"/>
              <w:rPr>
                <w:szCs w:val="24"/>
              </w:rPr>
            </w:pPr>
            <w:r w:rsidRPr="00AF06FC">
              <w:rPr>
                <w:szCs w:val="24"/>
              </w:rPr>
              <w:t>2</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0E4B54B0" w14:textId="0A5177A7">
            <w:pPr>
              <w:ind w:right="-39"/>
              <w:jc w:val="center"/>
              <w:rPr>
                <w:szCs w:val="24"/>
              </w:rPr>
            </w:pPr>
            <w:r w:rsidRPr="00AF06FC">
              <w:rPr>
                <w:szCs w:val="24"/>
              </w:rPr>
              <w:t>30/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7AFC946A" w14:textId="7AA9AC48">
            <w:pPr>
              <w:jc w:val="center"/>
              <w:rPr>
                <w:szCs w:val="24"/>
              </w:rPr>
            </w:pPr>
            <w:r>
              <w:rPr>
                <w:szCs w:val="24"/>
              </w:rPr>
              <w:t>850</w:t>
            </w:r>
          </w:p>
        </w:tc>
      </w:tr>
      <w:tr w14:paraId="48E2C16E"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0827067D" w14:textId="56269D71">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5C309A43" w14:textId="06156F9E">
            <w:pPr>
              <w:ind w:left="-39" w:right="51"/>
              <w:rPr>
                <w:szCs w:val="24"/>
              </w:rPr>
            </w:pPr>
            <w:r w:rsidRPr="00AF06FC">
              <w:rPr>
                <w:szCs w:val="24"/>
              </w:rPr>
              <w:t>Focus Group Guide (Att. 4</w:t>
            </w:r>
            <w:r w:rsidR="00FF729A">
              <w:rPr>
                <w:szCs w:val="24"/>
              </w:rPr>
              <w:t>g</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4F9AE6AA" w14:textId="37E2E1B6">
            <w:pPr>
              <w:jc w:val="center"/>
              <w:rPr>
                <w:szCs w:val="24"/>
              </w:rPr>
            </w:pPr>
            <w:r>
              <w:rPr>
                <w:szCs w:val="24"/>
              </w:rPr>
              <w:t>48</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048FD7EF" w14:textId="43748FEB">
            <w:pPr>
              <w:ind w:right="-39"/>
              <w:jc w:val="center"/>
              <w:rPr>
                <w:szCs w:val="24"/>
              </w:rPr>
            </w:pPr>
            <w:r w:rsidRPr="00AF06FC">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1D5BACF0" w14:textId="002EF860">
            <w:pPr>
              <w:ind w:right="-39"/>
              <w:jc w:val="center"/>
              <w:rPr>
                <w:szCs w:val="24"/>
              </w:rPr>
            </w:pPr>
            <w:r w:rsidRPr="00AF06FC">
              <w:rPr>
                <w:szCs w:val="24"/>
              </w:rPr>
              <w:t>90/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6106471B" w14:textId="782C98D2">
            <w:pPr>
              <w:jc w:val="center"/>
              <w:rPr>
                <w:szCs w:val="24"/>
              </w:rPr>
            </w:pPr>
            <w:r>
              <w:rPr>
                <w:szCs w:val="24"/>
              </w:rPr>
              <w:t>72</w:t>
            </w:r>
          </w:p>
        </w:tc>
      </w:tr>
      <w:tr w14:paraId="080A9DCA"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4B673CCA" w14:textId="2272ED8A">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5293E334" w14:textId="161B0FCA">
            <w:pPr>
              <w:ind w:left="-39" w:right="51"/>
              <w:rPr>
                <w:szCs w:val="24"/>
              </w:rPr>
            </w:pPr>
            <w:r w:rsidRPr="00AF06FC">
              <w:rPr>
                <w:szCs w:val="24"/>
              </w:rPr>
              <w:t>In-Depth Interview (Att. 4</w:t>
            </w:r>
            <w:r w:rsidR="00FF729A">
              <w:rPr>
                <w:szCs w:val="24"/>
              </w:rPr>
              <w:t>h</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0E802938" w14:textId="267056CA">
            <w:pPr>
              <w:jc w:val="center"/>
              <w:rPr>
                <w:szCs w:val="24"/>
              </w:rPr>
            </w:pPr>
            <w:r>
              <w:rPr>
                <w:szCs w:val="24"/>
              </w:rPr>
              <w:t>45</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65BA0F53" w14:textId="200EAE3D">
            <w:pPr>
              <w:ind w:right="-39"/>
              <w:jc w:val="center"/>
              <w:rPr>
                <w:szCs w:val="24"/>
              </w:rPr>
            </w:pPr>
            <w:r>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2DEAD605" w14:textId="2C2B8F71">
            <w:pPr>
              <w:ind w:right="-39"/>
              <w:jc w:val="center"/>
              <w:rPr>
                <w:szCs w:val="24"/>
              </w:rPr>
            </w:pPr>
            <w:r>
              <w:rPr>
                <w:szCs w:val="24"/>
              </w:rPr>
              <w:t>60</w:t>
            </w:r>
            <w:r w:rsidRPr="00AF06FC">
              <w:rPr>
                <w:szCs w:val="24"/>
              </w:rPr>
              <w:t>/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252142C1" w14:textId="615C2953">
            <w:pPr>
              <w:jc w:val="center"/>
              <w:rPr>
                <w:szCs w:val="24"/>
              </w:rPr>
            </w:pPr>
            <w:r>
              <w:rPr>
                <w:szCs w:val="24"/>
              </w:rPr>
              <w:t>45</w:t>
            </w:r>
          </w:p>
        </w:tc>
      </w:tr>
      <w:tr w14:paraId="3329DE16" w14:textId="77777777" w:rsidTr="001D5CFF">
        <w:tblPrEx>
          <w:tblW w:w="9447" w:type="dxa"/>
          <w:tblLayout w:type="fixed"/>
          <w:tblCellMar>
            <w:left w:w="129" w:type="dxa"/>
            <w:right w:w="129" w:type="dxa"/>
          </w:tblCellMar>
          <w:tblLook w:val="0000"/>
        </w:tblPrEx>
        <w:tc>
          <w:tcPr>
            <w:tcW w:w="8367" w:type="dxa"/>
            <w:gridSpan w:val="5"/>
            <w:tcBorders>
              <w:top w:val="single" w:sz="2" w:space="0" w:color="000000"/>
              <w:left w:val="single" w:sz="2" w:space="0" w:color="000000"/>
              <w:bottom w:val="single" w:sz="2" w:space="0" w:color="000000"/>
              <w:right w:val="single" w:sz="2" w:space="0" w:color="000000"/>
            </w:tcBorders>
          </w:tcPr>
          <w:p w:rsidR="00AA78EA" w:rsidRPr="00AF06FC" w:rsidP="003E3747" w14:paraId="659ED275" w14:textId="77777777">
            <w:pPr>
              <w:ind w:right="224"/>
              <w:jc w:val="right"/>
              <w:rPr>
                <w:b/>
                <w:szCs w:val="24"/>
              </w:rPr>
            </w:pPr>
            <w:r w:rsidRPr="00AF06FC">
              <w:rPr>
                <w:b/>
                <w:szCs w:val="24"/>
              </w:rPr>
              <w:t>Total</w:t>
            </w:r>
          </w:p>
        </w:tc>
        <w:tc>
          <w:tcPr>
            <w:tcW w:w="1080" w:type="dxa"/>
            <w:tcBorders>
              <w:top w:val="single" w:sz="2" w:space="0" w:color="000000"/>
              <w:left w:val="single" w:sz="2" w:space="0" w:color="000000"/>
              <w:bottom w:val="single" w:sz="2" w:space="0" w:color="000000"/>
              <w:right w:val="single" w:sz="2" w:space="0" w:color="000000"/>
            </w:tcBorders>
            <w:vAlign w:val="center"/>
          </w:tcPr>
          <w:p w:rsidR="00AA78EA" w:rsidRPr="00AF06FC" w:rsidP="003E3747" w14:paraId="18FCBEA1" w14:textId="323ADE7E">
            <w:pPr>
              <w:jc w:val="center"/>
              <w:rPr>
                <w:b/>
                <w:szCs w:val="24"/>
              </w:rPr>
            </w:pPr>
            <w:r>
              <w:rPr>
                <w:b/>
                <w:szCs w:val="24"/>
              </w:rPr>
              <w:t>4</w:t>
            </w:r>
            <w:r w:rsidR="007819DA">
              <w:rPr>
                <w:b/>
                <w:szCs w:val="24"/>
              </w:rPr>
              <w:t>,</w:t>
            </w:r>
            <w:r>
              <w:rPr>
                <w:b/>
                <w:szCs w:val="24"/>
              </w:rPr>
              <w:t>3</w:t>
            </w:r>
            <w:r w:rsidR="007819DA">
              <w:rPr>
                <w:b/>
                <w:szCs w:val="24"/>
              </w:rPr>
              <w:t>32</w:t>
            </w:r>
          </w:p>
        </w:tc>
      </w:tr>
    </w:tbl>
    <w:p w:rsidR="00AA78EA" w:rsidP="000A4126" w14:paraId="600BDF91" w14:textId="77777777">
      <w:pPr>
        <w:pStyle w:val="NoSpacing"/>
        <w:tabs>
          <w:tab w:val="left" w:pos="360"/>
        </w:tabs>
        <w:rPr>
          <w:rFonts w:cs="Times New Roman"/>
          <w:b/>
          <w:bCs/>
        </w:rPr>
      </w:pPr>
    </w:p>
    <w:p w:rsidR="00AA78EA" w:rsidP="000A4126" w14:paraId="0D6C1BBE" w14:textId="1D80BCB9">
      <w:pPr>
        <w:pStyle w:val="NoSpacing"/>
        <w:tabs>
          <w:tab w:val="left" w:pos="360"/>
        </w:tabs>
        <w:rPr>
          <w:rFonts w:cs="Times New Roman"/>
          <w:b/>
          <w:bCs/>
        </w:rPr>
      </w:pPr>
      <w:r w:rsidRPr="00AA78EA">
        <w:rPr>
          <w:rFonts w:cs="Times New Roman"/>
          <w:b/>
          <w:bCs/>
        </w:rPr>
        <w:t>12B</w:t>
      </w:r>
      <w:bookmarkStart w:id="34" w:name="BurdenCost12B"/>
      <w:r w:rsidRPr="00AA78EA">
        <w:rPr>
          <w:rFonts w:cs="Times New Roman"/>
          <w:b/>
          <w:bCs/>
        </w:rPr>
        <w:t>. Estimated Annualized Burden Costs</w:t>
      </w:r>
      <w:bookmarkEnd w:id="34"/>
    </w:p>
    <w:p w:rsidR="00AA78EA" w:rsidP="000A4126" w14:paraId="6ED4C498" w14:textId="0AA396D6">
      <w:pPr>
        <w:pStyle w:val="NoSpacing"/>
        <w:tabs>
          <w:tab w:val="left" w:pos="360"/>
        </w:tabs>
        <w:rPr>
          <w:rFonts w:cs="Times New Roman"/>
          <w:b/>
          <w:bCs/>
        </w:rPr>
      </w:pPr>
    </w:p>
    <w:p w:rsidR="00064C19" w:rsidRPr="00064C19" w:rsidP="00064C19" w14:paraId="40DE5008" w14:textId="1572D73B">
      <w:pPr>
        <w:rPr>
          <w:szCs w:val="24"/>
        </w:rPr>
      </w:pPr>
      <w:r w:rsidRPr="00535C58">
        <w:rPr>
          <w:szCs w:val="24"/>
        </w:rPr>
        <w:t>The annualized costs to the respondents are described in Exhibit 12.2. The United States Bureau of Labor Statistics’ employment and wages estimates from May, 20</w:t>
      </w:r>
      <w:r w:rsidR="00F10A77">
        <w:rPr>
          <w:szCs w:val="24"/>
        </w:rPr>
        <w:t>2</w:t>
      </w:r>
      <w:r w:rsidR="00C6323B">
        <w:rPr>
          <w:szCs w:val="24"/>
        </w:rPr>
        <w:t>2</w:t>
      </w:r>
      <w:r w:rsidRPr="00535C58">
        <w:rPr>
          <w:szCs w:val="24"/>
        </w:rPr>
        <w:t xml:space="preserve"> (</w:t>
      </w:r>
      <w:hyperlink r:id="rId10" w:history="1">
        <w:r w:rsidRPr="00535C58">
          <w:rPr>
            <w:rStyle w:val="Hyperlink"/>
            <w:szCs w:val="24"/>
          </w:rPr>
          <w:t>http://www.bls.gov/oes/current/oes_nat.htm</w:t>
        </w:r>
      </w:hyperlink>
      <w:r w:rsidRPr="00535C58">
        <w:rPr>
          <w:szCs w:val="24"/>
        </w:rPr>
        <w:t>)</w:t>
      </w:r>
      <w:r w:rsidRPr="00535C58">
        <w:rPr>
          <w:color w:val="0070C0"/>
          <w:szCs w:val="24"/>
        </w:rPr>
        <w:t xml:space="preserve"> </w:t>
      </w:r>
      <w:hyperlink w:history="1"/>
      <w:r w:rsidRPr="00535C58">
        <w:rPr>
          <w:szCs w:val="24"/>
        </w:rPr>
        <w:t>were used to estimate the hourly wage rate for the general public for the purpose of this request. The estimated annualized burden cost is $</w:t>
      </w:r>
      <w:r w:rsidR="00491ED0">
        <w:rPr>
          <w:szCs w:val="24"/>
        </w:rPr>
        <w:t>128,920.30</w:t>
      </w:r>
      <w:r w:rsidRPr="00535C58">
        <w:rPr>
          <w:szCs w:val="24"/>
        </w:rPr>
        <w:t xml:space="preserve">. This cost represents the total </w:t>
      </w:r>
      <w:r w:rsidR="00491ED0">
        <w:rPr>
          <w:szCs w:val="24"/>
        </w:rPr>
        <w:t xml:space="preserve">annual </w:t>
      </w:r>
      <w:r w:rsidRPr="00535C58">
        <w:rPr>
          <w:szCs w:val="24"/>
        </w:rPr>
        <w:t>burden hours of general respondents multiplied by the average hourly wage rate ($</w:t>
      </w:r>
      <w:r>
        <w:rPr>
          <w:szCs w:val="24"/>
        </w:rPr>
        <w:t>2</w:t>
      </w:r>
      <w:r w:rsidR="00C6323B">
        <w:rPr>
          <w:szCs w:val="24"/>
        </w:rPr>
        <w:t>9.76</w:t>
      </w:r>
      <w:r w:rsidRPr="00535C58">
        <w:rPr>
          <w:szCs w:val="24"/>
        </w:rPr>
        <w:t xml:space="preserve">). </w:t>
      </w:r>
    </w:p>
    <w:p w:rsidR="00064C19" w:rsidP="000A4126" w14:paraId="43C86725" w14:textId="77777777">
      <w:pPr>
        <w:pStyle w:val="NoSpacing"/>
        <w:tabs>
          <w:tab w:val="left" w:pos="360"/>
        </w:tabs>
        <w:rPr>
          <w:rFonts w:cs="Times New Roman"/>
          <w:b/>
          <w:bCs/>
        </w:rPr>
      </w:pPr>
    </w:p>
    <w:p w:rsidR="00AA78EA" w:rsidP="000A4126" w14:paraId="1A7F85F8" w14:textId="264AB308">
      <w:pPr>
        <w:pStyle w:val="NoSpacing"/>
        <w:tabs>
          <w:tab w:val="left" w:pos="360"/>
        </w:tabs>
        <w:rPr>
          <w:rFonts w:cs="Times New Roman"/>
          <w:b/>
          <w:bCs/>
        </w:rPr>
      </w:pPr>
      <w:r w:rsidRPr="00AA78EA">
        <w:rPr>
          <w:rFonts w:cs="Times New Roman"/>
          <w:b/>
          <w:bCs/>
        </w:rPr>
        <w:t xml:space="preserve">Exhibit 12.2: </w:t>
      </w:r>
      <w:bookmarkStart w:id="35" w:name="ExhibitCosts122"/>
      <w:r w:rsidRPr="00AA78EA">
        <w:rPr>
          <w:rFonts w:cs="Times New Roman"/>
          <w:b/>
          <w:bCs/>
        </w:rPr>
        <w:t>Estimated Annualized Burden Costs</w:t>
      </w:r>
      <w:bookmarkEnd w:id="35"/>
    </w:p>
    <w:p w:rsidR="00AA78EA" w:rsidP="000A4126" w14:paraId="1AC3109A" w14:textId="134BDA46">
      <w:pPr>
        <w:pStyle w:val="NoSpacing"/>
        <w:tabs>
          <w:tab w:val="left" w:pos="360"/>
        </w:tabs>
        <w:rPr>
          <w:rFonts w:cs="Times New Roman"/>
          <w:b/>
          <w:bCs/>
        </w:rPr>
      </w:pPr>
    </w:p>
    <w:tbl>
      <w:tblPr>
        <w:tblW w:w="9447" w:type="dxa"/>
        <w:tblLayout w:type="fixed"/>
        <w:tblCellMar>
          <w:left w:w="129" w:type="dxa"/>
          <w:right w:w="129" w:type="dxa"/>
        </w:tblCellMar>
        <w:tblLook w:val="0000"/>
      </w:tblPr>
      <w:tblGrid>
        <w:gridCol w:w="2195"/>
        <w:gridCol w:w="2392"/>
        <w:gridCol w:w="990"/>
        <w:gridCol w:w="1980"/>
        <w:gridCol w:w="1890"/>
      </w:tblGrid>
      <w:tr w14:paraId="7FDAA84B" w14:textId="77777777" w:rsidTr="004E50E9">
        <w:tblPrEx>
          <w:tblW w:w="9447" w:type="dxa"/>
          <w:tblLayout w:type="fixed"/>
          <w:tblCellMar>
            <w:left w:w="129" w:type="dxa"/>
            <w:right w:w="129" w:type="dxa"/>
          </w:tblCellMar>
          <w:tblLook w:val="0000"/>
        </w:tblPrEx>
        <w:trPr>
          <w:cantSplit/>
          <w:trHeight w:val="685"/>
          <w:tblHeader/>
        </w:trPr>
        <w:tc>
          <w:tcPr>
            <w:tcW w:w="2195" w:type="dxa"/>
            <w:tcBorders>
              <w:top w:val="single" w:sz="2" w:space="0" w:color="000000"/>
              <w:left w:val="single" w:sz="2" w:space="0" w:color="000000"/>
              <w:bottom w:val="nil"/>
              <w:right w:val="nil"/>
            </w:tcBorders>
          </w:tcPr>
          <w:p w:rsidR="00AA78EA" w:rsidRPr="00AF06FC" w:rsidP="003E3747" w14:paraId="1CB322A2" w14:textId="77777777">
            <w:pPr>
              <w:rPr>
                <w:b/>
                <w:szCs w:val="24"/>
              </w:rPr>
            </w:pPr>
            <w:r w:rsidRPr="00AF06FC">
              <w:rPr>
                <w:b/>
                <w:szCs w:val="24"/>
              </w:rPr>
              <w:t>Type of Respondent</w:t>
            </w:r>
          </w:p>
        </w:tc>
        <w:tc>
          <w:tcPr>
            <w:tcW w:w="2392" w:type="dxa"/>
            <w:tcBorders>
              <w:top w:val="single" w:sz="2" w:space="0" w:color="000000"/>
              <w:left w:val="single" w:sz="2" w:space="0" w:color="000000"/>
              <w:bottom w:val="nil"/>
              <w:right w:val="nil"/>
            </w:tcBorders>
          </w:tcPr>
          <w:p w:rsidR="00AA78EA" w:rsidRPr="00AF06FC" w:rsidP="003E3747" w14:paraId="1F44524E" w14:textId="77777777">
            <w:pPr>
              <w:rPr>
                <w:b/>
                <w:szCs w:val="24"/>
              </w:rPr>
            </w:pPr>
            <w:r w:rsidRPr="00AF06FC">
              <w:rPr>
                <w:b/>
                <w:szCs w:val="24"/>
              </w:rPr>
              <w:t>Form Name</w:t>
            </w:r>
          </w:p>
        </w:tc>
        <w:tc>
          <w:tcPr>
            <w:tcW w:w="990" w:type="dxa"/>
            <w:tcBorders>
              <w:top w:val="single" w:sz="2" w:space="0" w:color="000000"/>
              <w:left w:val="single" w:sz="2" w:space="0" w:color="000000"/>
              <w:bottom w:val="nil"/>
              <w:right w:val="nil"/>
            </w:tcBorders>
          </w:tcPr>
          <w:p w:rsidR="00AA78EA" w:rsidRPr="00AF06FC" w:rsidP="003E3747" w14:paraId="1B164FAF" w14:textId="77777777">
            <w:pPr>
              <w:rPr>
                <w:b/>
                <w:szCs w:val="24"/>
              </w:rPr>
            </w:pPr>
            <w:r w:rsidRPr="00AF06FC">
              <w:rPr>
                <w:b/>
                <w:szCs w:val="24"/>
              </w:rPr>
              <w:t>Burden</w:t>
            </w:r>
          </w:p>
          <w:p w:rsidR="00AA78EA" w:rsidRPr="00AF06FC" w:rsidP="003E3747" w14:paraId="41FB9BC7" w14:textId="77777777">
            <w:pPr>
              <w:rPr>
                <w:b/>
                <w:szCs w:val="24"/>
              </w:rPr>
            </w:pPr>
            <w:r w:rsidRPr="00AF06FC">
              <w:rPr>
                <w:b/>
                <w:szCs w:val="24"/>
              </w:rPr>
              <w:t>Hours</w:t>
            </w:r>
          </w:p>
        </w:tc>
        <w:tc>
          <w:tcPr>
            <w:tcW w:w="1980" w:type="dxa"/>
            <w:tcBorders>
              <w:top w:val="single" w:sz="2" w:space="0" w:color="000000"/>
              <w:left w:val="single" w:sz="2" w:space="0" w:color="000000"/>
              <w:bottom w:val="nil"/>
              <w:right w:val="nil"/>
            </w:tcBorders>
          </w:tcPr>
          <w:p w:rsidR="00AA78EA" w:rsidRPr="00AF06FC" w:rsidP="003E3747" w14:paraId="6C940BC4" w14:textId="77777777">
            <w:pPr>
              <w:rPr>
                <w:b/>
                <w:szCs w:val="24"/>
              </w:rPr>
            </w:pPr>
            <w:r w:rsidRPr="00AF06FC">
              <w:rPr>
                <w:b/>
                <w:szCs w:val="24"/>
              </w:rPr>
              <w:t>Hourly Wage Rate</w:t>
            </w:r>
          </w:p>
        </w:tc>
        <w:tc>
          <w:tcPr>
            <w:tcW w:w="1890" w:type="dxa"/>
            <w:tcBorders>
              <w:top w:val="single" w:sz="2" w:space="0" w:color="000000"/>
              <w:left w:val="single" w:sz="2" w:space="0" w:color="000000"/>
              <w:bottom w:val="nil"/>
              <w:right w:val="single" w:sz="2" w:space="0" w:color="000000"/>
            </w:tcBorders>
          </w:tcPr>
          <w:p w:rsidR="00AA78EA" w:rsidRPr="00AF06FC" w:rsidP="003E3747" w14:paraId="06943C51" w14:textId="77777777">
            <w:pPr>
              <w:rPr>
                <w:b/>
                <w:szCs w:val="24"/>
              </w:rPr>
            </w:pPr>
            <w:r w:rsidRPr="00AF06FC">
              <w:rPr>
                <w:b/>
                <w:szCs w:val="24"/>
              </w:rPr>
              <w:t>Respondent Costs</w:t>
            </w:r>
          </w:p>
        </w:tc>
      </w:tr>
      <w:tr w14:paraId="6C145718" w14:textId="77777777" w:rsidTr="004E50E9">
        <w:tblPrEx>
          <w:tblW w:w="9447" w:type="dxa"/>
          <w:tblLayout w:type="fixed"/>
          <w:tblCellMar>
            <w:left w:w="129" w:type="dxa"/>
            <w:right w:w="129" w:type="dxa"/>
          </w:tblCellMar>
          <w:tblLook w:val="0000"/>
        </w:tblPrEx>
        <w:trPr>
          <w:cantSplit/>
          <w:trHeight w:val="557"/>
        </w:trPr>
        <w:tc>
          <w:tcPr>
            <w:tcW w:w="2195" w:type="dxa"/>
            <w:tcBorders>
              <w:top w:val="single" w:sz="2" w:space="0" w:color="000000"/>
              <w:left w:val="single" w:sz="2" w:space="0" w:color="000000"/>
              <w:right w:val="nil"/>
            </w:tcBorders>
          </w:tcPr>
          <w:p w:rsidR="00E87133" w:rsidRPr="00AF06FC" w:rsidP="00E87133" w14:paraId="02774048" w14:textId="4780D11C">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tcPr>
          <w:p w:rsidR="00E87133" w:rsidRPr="00AF06FC" w:rsidP="00E87133" w14:paraId="33E9C786" w14:textId="4EFCB809">
            <w:pPr>
              <w:ind w:left="-39" w:right="51"/>
              <w:rPr>
                <w:szCs w:val="24"/>
              </w:rPr>
            </w:pPr>
            <w:r w:rsidRPr="00AF06FC">
              <w:rPr>
                <w:iCs/>
                <w:szCs w:val="24"/>
              </w:rPr>
              <w:t>Eligibility Screener (Att. 4a)</w:t>
            </w:r>
          </w:p>
        </w:tc>
        <w:tc>
          <w:tcPr>
            <w:tcW w:w="990" w:type="dxa"/>
            <w:tcBorders>
              <w:top w:val="single" w:sz="2" w:space="0" w:color="000000"/>
              <w:left w:val="single" w:sz="2" w:space="0" w:color="000000"/>
              <w:bottom w:val="single" w:sz="2" w:space="0" w:color="000000"/>
              <w:right w:val="single" w:sz="2" w:space="0" w:color="000000"/>
            </w:tcBorders>
            <w:vAlign w:val="center"/>
          </w:tcPr>
          <w:p w:rsidR="00E87133" w:rsidRPr="00AF06FC" w:rsidP="00E87133" w14:paraId="2A983075" w14:textId="3CBA4584">
            <w:pPr>
              <w:jc w:val="center"/>
              <w:rPr>
                <w:szCs w:val="24"/>
              </w:rPr>
            </w:pPr>
            <w:r>
              <w:rPr>
                <w:szCs w:val="24"/>
              </w:rPr>
              <w:t>142</w:t>
            </w:r>
          </w:p>
        </w:tc>
        <w:tc>
          <w:tcPr>
            <w:tcW w:w="1980" w:type="dxa"/>
            <w:tcBorders>
              <w:top w:val="single" w:sz="2" w:space="0" w:color="000000"/>
              <w:left w:val="single" w:sz="2" w:space="0" w:color="000000"/>
              <w:bottom w:val="single" w:sz="2" w:space="0" w:color="000000"/>
              <w:right w:val="nil"/>
            </w:tcBorders>
            <w:vAlign w:val="center"/>
          </w:tcPr>
          <w:p w:rsidR="00E87133" w:rsidRPr="00AF06FC" w:rsidP="004E50E9" w14:paraId="2B87BBA4" w14:textId="091FBB5A">
            <w:pPr>
              <w:ind w:right="-39"/>
              <w:jc w:val="center"/>
              <w:rPr>
                <w:szCs w:val="24"/>
              </w:rPr>
            </w:pPr>
            <w:r w:rsidRPr="00AF06FC">
              <w:rPr>
                <w:szCs w:val="24"/>
              </w:rPr>
              <w:t>$</w:t>
            </w:r>
            <w:r w:rsidR="004E50E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D32546" w:rsidRPr="00D32546" w:rsidP="00D32546" w14:paraId="113652D4" w14:textId="19AA038C">
            <w:pPr>
              <w:jc w:val="center"/>
              <w:rPr>
                <w:szCs w:val="24"/>
              </w:rPr>
            </w:pPr>
            <w:r w:rsidRPr="00AF06FC">
              <w:rPr>
                <w:szCs w:val="24"/>
              </w:rPr>
              <w:t>$</w:t>
            </w:r>
            <w:r>
              <w:rPr>
                <w:szCs w:val="24"/>
              </w:rPr>
              <w:t>4,225.92</w:t>
            </w:r>
          </w:p>
        </w:tc>
      </w:tr>
      <w:tr w14:paraId="4F61483E" w14:textId="77777777" w:rsidTr="004E50E9">
        <w:tblPrEx>
          <w:tblW w:w="9447" w:type="dxa"/>
          <w:tblLayout w:type="fixed"/>
          <w:tblCellMar>
            <w:left w:w="129" w:type="dxa"/>
            <w:right w:w="129" w:type="dxa"/>
          </w:tblCellMar>
          <w:tblLook w:val="0000"/>
        </w:tblPrEx>
        <w:trPr>
          <w:cantSplit/>
          <w:trHeight w:val="530"/>
        </w:trPr>
        <w:tc>
          <w:tcPr>
            <w:tcW w:w="2195" w:type="dxa"/>
            <w:tcBorders>
              <w:top w:val="single" w:sz="2" w:space="0" w:color="000000"/>
              <w:left w:val="single" w:sz="2" w:space="0" w:color="000000"/>
              <w:bottom w:val="single" w:sz="4" w:space="0" w:color="auto"/>
              <w:right w:val="nil"/>
            </w:tcBorders>
          </w:tcPr>
          <w:p w:rsidR="004E50E9" w:rsidRPr="00AF06FC" w:rsidP="004E50E9" w14:paraId="2E7987D0" w14:textId="07A7082A">
            <w:pPr>
              <w:rPr>
                <w:szCs w:val="24"/>
              </w:rPr>
            </w:pPr>
            <w:r w:rsidRPr="00AF06FC">
              <w:rPr>
                <w:szCs w:val="24"/>
              </w:rPr>
              <w:t>General Public-Adults</w:t>
            </w:r>
          </w:p>
        </w:tc>
        <w:tc>
          <w:tcPr>
            <w:tcW w:w="2392" w:type="dxa"/>
            <w:tcBorders>
              <w:top w:val="single" w:sz="2" w:space="0" w:color="000000"/>
              <w:left w:val="single" w:sz="2" w:space="0" w:color="000000"/>
              <w:bottom w:val="single" w:sz="2" w:space="0" w:color="000000"/>
              <w:right w:val="nil"/>
            </w:tcBorders>
          </w:tcPr>
          <w:p w:rsidR="004E50E9" w:rsidRPr="00AF06FC" w:rsidP="004E50E9" w14:paraId="075BFFB2" w14:textId="3978C643">
            <w:pPr>
              <w:ind w:left="-39" w:right="51"/>
              <w:rPr>
                <w:szCs w:val="24"/>
              </w:rPr>
            </w:pPr>
            <w:r>
              <w:rPr>
                <w:szCs w:val="24"/>
              </w:rPr>
              <w:t>Registration Contact Information</w:t>
            </w:r>
            <w:r w:rsidRPr="00AF06FC">
              <w:rPr>
                <w:szCs w:val="24"/>
              </w:rPr>
              <w:t xml:space="preserve"> </w:t>
            </w:r>
            <w:r>
              <w:rPr>
                <w:szCs w:val="24"/>
              </w:rPr>
              <w:t>F</w:t>
            </w:r>
            <w:r w:rsidRPr="00AF06FC">
              <w:rPr>
                <w:szCs w:val="24"/>
              </w:rPr>
              <w:t>orm (Att. 4</w:t>
            </w:r>
            <w:r>
              <w:rPr>
                <w:szCs w:val="24"/>
              </w:rPr>
              <w:t>b</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6F6D0DED" w14:textId="5988CEEA">
            <w:pPr>
              <w:jc w:val="center"/>
              <w:rPr>
                <w:szCs w:val="24"/>
              </w:rPr>
            </w:pPr>
            <w:r w:rsidRPr="00AF06FC">
              <w:rPr>
                <w:szCs w:val="24"/>
              </w:rPr>
              <w:t>3</w:t>
            </w:r>
            <w:r w:rsidR="00D32546">
              <w:rPr>
                <w:szCs w:val="24"/>
              </w:rPr>
              <w:t>5</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45BC3B21" w14:textId="3EF9B422">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6135288B" w14:textId="2686FB64">
            <w:pPr>
              <w:jc w:val="center"/>
              <w:rPr>
                <w:color w:val="000000"/>
                <w:szCs w:val="24"/>
              </w:rPr>
            </w:pPr>
            <w:r w:rsidRPr="00AF06FC">
              <w:rPr>
                <w:szCs w:val="24"/>
              </w:rPr>
              <w:t>$1,</w:t>
            </w:r>
            <w:r w:rsidR="00D32546">
              <w:rPr>
                <w:szCs w:val="24"/>
              </w:rPr>
              <w:t>041.60</w:t>
            </w:r>
          </w:p>
        </w:tc>
      </w:tr>
      <w:tr w14:paraId="13849B90" w14:textId="77777777" w:rsidTr="004E50E9">
        <w:tblPrEx>
          <w:tblW w:w="9447" w:type="dxa"/>
          <w:tblLayout w:type="fixed"/>
          <w:tblCellMar>
            <w:left w:w="129" w:type="dxa"/>
            <w:right w:w="129" w:type="dxa"/>
          </w:tblCellMar>
          <w:tblLook w:val="0000"/>
        </w:tblPrEx>
        <w:trPr>
          <w:cantSplit/>
          <w:trHeight w:val="710"/>
        </w:trPr>
        <w:tc>
          <w:tcPr>
            <w:tcW w:w="2195" w:type="dxa"/>
            <w:tcBorders>
              <w:top w:val="single" w:sz="2" w:space="0" w:color="000000"/>
              <w:left w:val="single" w:sz="2" w:space="0" w:color="000000"/>
              <w:bottom w:val="single" w:sz="4" w:space="0" w:color="auto"/>
              <w:right w:val="nil"/>
            </w:tcBorders>
          </w:tcPr>
          <w:p w:rsidR="004E50E9" w:rsidRPr="00AF06FC" w:rsidP="004E50E9" w14:paraId="621D5401" w14:textId="7F76D602">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tcPr>
          <w:p w:rsidR="004E50E9" w:rsidRPr="00AF06FC" w:rsidP="004E50E9" w14:paraId="1A2C9045" w14:textId="2A17942C">
            <w:pPr>
              <w:ind w:left="-39" w:right="51"/>
              <w:rPr>
                <w:szCs w:val="24"/>
              </w:rPr>
            </w:pPr>
            <w:r w:rsidRPr="00AF06FC">
              <w:rPr>
                <w:szCs w:val="24"/>
              </w:rPr>
              <w:t>Quarterly Assessment (Att. 4</w:t>
            </w:r>
            <w:r>
              <w:rPr>
                <w:szCs w:val="24"/>
              </w:rPr>
              <w:t>c</w:t>
            </w:r>
            <w:r w:rsidRPr="00AF06FC">
              <w:rPr>
                <w:szCs w:val="24"/>
              </w:rPr>
              <w:t>)</w:t>
            </w:r>
          </w:p>
        </w:tc>
        <w:tc>
          <w:tcPr>
            <w:tcW w:w="990" w:type="dxa"/>
            <w:tcBorders>
              <w:top w:val="single" w:sz="2" w:space="0" w:color="000000"/>
              <w:left w:val="single" w:sz="2" w:space="0" w:color="000000"/>
              <w:bottom w:val="single" w:sz="4" w:space="0" w:color="auto"/>
              <w:right w:val="single" w:sz="2" w:space="0" w:color="000000"/>
            </w:tcBorders>
            <w:vAlign w:val="center"/>
          </w:tcPr>
          <w:p w:rsidR="004E50E9" w:rsidRPr="00AF06FC" w:rsidP="004E50E9" w14:paraId="3AA75BBE" w14:textId="707B0F42">
            <w:pPr>
              <w:jc w:val="center"/>
              <w:rPr>
                <w:szCs w:val="24"/>
              </w:rPr>
            </w:pPr>
            <w:r>
              <w:rPr>
                <w:szCs w:val="24"/>
              </w:rPr>
              <w:t>2550</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41775619" w14:textId="32EA624D">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1A2EE144" w14:textId="24D01D3B">
            <w:pPr>
              <w:jc w:val="center"/>
              <w:rPr>
                <w:color w:val="000000"/>
                <w:szCs w:val="24"/>
              </w:rPr>
            </w:pPr>
            <w:r w:rsidRPr="00AF06FC">
              <w:rPr>
                <w:szCs w:val="24"/>
              </w:rPr>
              <w:t>$</w:t>
            </w:r>
            <w:r w:rsidR="00D32546">
              <w:rPr>
                <w:szCs w:val="24"/>
              </w:rPr>
              <w:t>75,888.00</w:t>
            </w:r>
          </w:p>
        </w:tc>
      </w:tr>
      <w:tr w14:paraId="1AD4440C"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61509D15" w14:textId="23A5F157">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6CA70A30" w14:textId="72CDD263">
            <w:pPr>
              <w:ind w:left="-39" w:right="51"/>
              <w:rPr>
                <w:szCs w:val="24"/>
              </w:rPr>
            </w:pPr>
            <w:r w:rsidRPr="00AF06FC">
              <w:rPr>
                <w:szCs w:val="24"/>
              </w:rPr>
              <w:t>SMaRT</w:t>
            </w:r>
            <w:r w:rsidRPr="00AF06FC">
              <w:rPr>
                <w:szCs w:val="24"/>
              </w:rPr>
              <w:t xml:space="preserve"> app install (Att. 4</w:t>
            </w:r>
            <w:r>
              <w:rPr>
                <w:szCs w:val="24"/>
              </w:rPr>
              <w:t>d</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5F3ED24A" w14:textId="12B251C8">
            <w:pPr>
              <w:jc w:val="center"/>
              <w:rPr>
                <w:szCs w:val="24"/>
              </w:rPr>
            </w:pPr>
            <w:r>
              <w:rPr>
                <w:szCs w:val="24"/>
              </w:rPr>
              <w:t>71</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08164EA8" w14:textId="3254BAAB">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5AD43A7A" w14:textId="5723F894">
            <w:pPr>
              <w:jc w:val="center"/>
              <w:rPr>
                <w:color w:val="000000"/>
                <w:szCs w:val="24"/>
              </w:rPr>
            </w:pPr>
            <w:r w:rsidRPr="00AF06FC">
              <w:rPr>
                <w:szCs w:val="24"/>
              </w:rPr>
              <w:t>$</w:t>
            </w:r>
            <w:r w:rsidR="00D32546">
              <w:rPr>
                <w:szCs w:val="24"/>
              </w:rPr>
              <w:t>2,112.96</w:t>
            </w:r>
          </w:p>
        </w:tc>
      </w:tr>
      <w:tr w14:paraId="71FAB779"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2D0A9E50" w14:textId="39F50F9A">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0B6840CD" w14:textId="3D7DD26A">
            <w:pPr>
              <w:ind w:left="-39" w:right="51"/>
              <w:rPr>
                <w:szCs w:val="24"/>
              </w:rPr>
            </w:pPr>
            <w:r w:rsidRPr="00AF06FC">
              <w:rPr>
                <w:szCs w:val="24"/>
              </w:rPr>
              <w:t>HIV sample collection (Att. 4</w:t>
            </w:r>
            <w:r>
              <w:rPr>
                <w:szCs w:val="24"/>
              </w:rPr>
              <w:t>e</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398AB4DE" w14:textId="3CC9B140">
            <w:pPr>
              <w:jc w:val="center"/>
              <w:rPr>
                <w:szCs w:val="24"/>
              </w:rPr>
            </w:pPr>
            <w:r>
              <w:rPr>
                <w:szCs w:val="24"/>
              </w:rPr>
              <w:t>567</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19496B90" w14:textId="05C030A1">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30B02EA8" w14:textId="4733C615">
            <w:pPr>
              <w:jc w:val="center"/>
              <w:rPr>
                <w:color w:val="000000"/>
                <w:szCs w:val="24"/>
              </w:rPr>
            </w:pPr>
            <w:r w:rsidRPr="00AF06FC">
              <w:rPr>
                <w:szCs w:val="24"/>
              </w:rPr>
              <w:t>$</w:t>
            </w:r>
            <w:r w:rsidR="00D32546">
              <w:rPr>
                <w:szCs w:val="24"/>
              </w:rPr>
              <w:t>16,873.92</w:t>
            </w:r>
          </w:p>
        </w:tc>
      </w:tr>
      <w:tr w14:paraId="32489CD8"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4A0B4DA4" w14:textId="6AF8CFA8">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2EAE770D" w14:textId="0B68FC8B">
            <w:pPr>
              <w:ind w:left="-39" w:right="51"/>
              <w:rPr>
                <w:szCs w:val="24"/>
              </w:rPr>
            </w:pPr>
            <w:r w:rsidRPr="00AF06FC">
              <w:rPr>
                <w:szCs w:val="24"/>
              </w:rPr>
              <w:t>STI sample collection (Att. 4</w:t>
            </w:r>
            <w:r>
              <w:rPr>
                <w:szCs w:val="24"/>
              </w:rPr>
              <w:t>f</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761A0BD4" w14:textId="5D7B26EF">
            <w:pPr>
              <w:jc w:val="center"/>
              <w:rPr>
                <w:szCs w:val="24"/>
              </w:rPr>
            </w:pPr>
            <w:r>
              <w:rPr>
                <w:szCs w:val="24"/>
              </w:rPr>
              <w:t>850</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6044C99C" w14:textId="27092318">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49F760C7" w14:textId="372C5C9C">
            <w:pPr>
              <w:jc w:val="center"/>
              <w:rPr>
                <w:color w:val="000000"/>
                <w:szCs w:val="24"/>
              </w:rPr>
            </w:pPr>
            <w:r w:rsidRPr="00AF06FC">
              <w:rPr>
                <w:szCs w:val="24"/>
              </w:rPr>
              <w:t>$</w:t>
            </w:r>
            <w:r w:rsidR="00D32546">
              <w:rPr>
                <w:szCs w:val="24"/>
              </w:rPr>
              <w:t>25,296.00</w:t>
            </w:r>
          </w:p>
        </w:tc>
      </w:tr>
      <w:tr w14:paraId="746A9052"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238779C1" w14:textId="3CCDA939">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1F569FD5" w14:textId="50E08CA1">
            <w:pPr>
              <w:ind w:left="-39" w:right="51"/>
              <w:rPr>
                <w:szCs w:val="24"/>
              </w:rPr>
            </w:pPr>
            <w:r w:rsidRPr="00AF06FC">
              <w:rPr>
                <w:szCs w:val="24"/>
              </w:rPr>
              <w:t>Focus Group Guide (Att. 4</w:t>
            </w:r>
            <w:r>
              <w:rPr>
                <w:szCs w:val="24"/>
              </w:rPr>
              <w:t>g</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593E6321" w14:textId="1A1DBE39">
            <w:pPr>
              <w:jc w:val="center"/>
              <w:rPr>
                <w:szCs w:val="24"/>
              </w:rPr>
            </w:pPr>
            <w:r>
              <w:rPr>
                <w:szCs w:val="24"/>
              </w:rPr>
              <w:t>72</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496DBE08" w14:textId="5EC11606">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122018F8" w14:textId="2F539B88">
            <w:pPr>
              <w:jc w:val="center"/>
              <w:rPr>
                <w:color w:val="000000"/>
                <w:szCs w:val="24"/>
              </w:rPr>
            </w:pPr>
            <w:r w:rsidRPr="00AF06FC">
              <w:rPr>
                <w:szCs w:val="24"/>
              </w:rPr>
              <w:t>$</w:t>
            </w:r>
            <w:r>
              <w:rPr>
                <w:szCs w:val="24"/>
              </w:rPr>
              <w:t>2,</w:t>
            </w:r>
            <w:r w:rsidR="00D32546">
              <w:rPr>
                <w:szCs w:val="24"/>
              </w:rPr>
              <w:t>142.72</w:t>
            </w:r>
          </w:p>
        </w:tc>
      </w:tr>
      <w:tr w14:paraId="47D7D522"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08EFB8B2" w14:textId="4973AC3B">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6F8D37C3" w14:textId="1FC6E32E">
            <w:pPr>
              <w:ind w:left="-39" w:right="51"/>
              <w:rPr>
                <w:szCs w:val="24"/>
              </w:rPr>
            </w:pPr>
            <w:r w:rsidRPr="00AF06FC">
              <w:rPr>
                <w:szCs w:val="24"/>
              </w:rPr>
              <w:t>In-Depth Interview (Att. 4</w:t>
            </w:r>
            <w:r>
              <w:rPr>
                <w:szCs w:val="24"/>
              </w:rPr>
              <w:t>h</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17A12F66" w14:textId="4CBD9BAE">
            <w:pPr>
              <w:jc w:val="center"/>
              <w:rPr>
                <w:szCs w:val="24"/>
              </w:rPr>
            </w:pPr>
            <w:r>
              <w:rPr>
                <w:szCs w:val="24"/>
              </w:rPr>
              <w:t>45</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1DA423C3" w14:textId="568715EF">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3CFCC329" w14:textId="2C347A9E">
            <w:pPr>
              <w:jc w:val="center"/>
              <w:rPr>
                <w:color w:val="000000"/>
                <w:szCs w:val="24"/>
              </w:rPr>
            </w:pPr>
            <w:r w:rsidRPr="00AF06FC">
              <w:rPr>
                <w:szCs w:val="24"/>
              </w:rPr>
              <w:t>$</w:t>
            </w:r>
            <w:r>
              <w:rPr>
                <w:szCs w:val="24"/>
              </w:rPr>
              <w:t>1,</w:t>
            </w:r>
            <w:r w:rsidR="00D32546">
              <w:rPr>
                <w:szCs w:val="24"/>
              </w:rPr>
              <w:t>339.20</w:t>
            </w:r>
          </w:p>
        </w:tc>
      </w:tr>
      <w:tr w14:paraId="1ADA76E3" w14:textId="77777777" w:rsidTr="00AA78EA">
        <w:tblPrEx>
          <w:tblW w:w="9447" w:type="dxa"/>
          <w:tblLayout w:type="fixed"/>
          <w:tblCellMar>
            <w:left w:w="129" w:type="dxa"/>
            <w:right w:w="129" w:type="dxa"/>
          </w:tblCellMar>
          <w:tblLook w:val="0000"/>
        </w:tblPrEx>
        <w:trPr>
          <w:cantSplit/>
          <w:trHeight w:val="228"/>
        </w:trPr>
        <w:tc>
          <w:tcPr>
            <w:tcW w:w="9447" w:type="dxa"/>
            <w:gridSpan w:val="5"/>
            <w:tcBorders>
              <w:top w:val="single" w:sz="2" w:space="0" w:color="000000"/>
              <w:left w:val="single" w:sz="2" w:space="0" w:color="000000"/>
              <w:bottom w:val="single" w:sz="2" w:space="0" w:color="000000"/>
              <w:right w:val="single" w:sz="2" w:space="0" w:color="000000"/>
            </w:tcBorders>
          </w:tcPr>
          <w:p w:rsidR="00AA78EA" w:rsidRPr="00AF06FC" w:rsidP="003E3747" w14:paraId="5C433F26" w14:textId="21FB87F5">
            <w:pPr>
              <w:ind w:right="224"/>
              <w:jc w:val="right"/>
              <w:rPr>
                <w:b/>
                <w:szCs w:val="24"/>
              </w:rPr>
            </w:pPr>
            <w:r w:rsidRPr="00AF06FC">
              <w:rPr>
                <w:b/>
                <w:szCs w:val="24"/>
              </w:rPr>
              <w:t>Total $</w:t>
            </w:r>
            <w:r w:rsidR="00D32546">
              <w:rPr>
                <w:b/>
                <w:szCs w:val="24"/>
              </w:rPr>
              <w:t>128,920.30</w:t>
            </w:r>
          </w:p>
        </w:tc>
      </w:tr>
    </w:tbl>
    <w:p w:rsidR="00AA78EA" w:rsidRPr="00FF7010" w:rsidP="000A4126" w14:paraId="60016228" w14:textId="77777777">
      <w:pPr>
        <w:pStyle w:val="NoSpacing"/>
        <w:tabs>
          <w:tab w:val="left" w:pos="360"/>
        </w:tabs>
        <w:rPr>
          <w:rFonts w:cs="Times New Roman"/>
          <w:b/>
          <w:bCs/>
          <w:szCs w:val="24"/>
        </w:rPr>
      </w:pPr>
    </w:p>
    <w:p w:rsidR="00AA78EA" w:rsidRPr="00FF7010" w:rsidP="00BE2055" w14:paraId="2BA9C9B5" w14:textId="12E69521">
      <w:pPr>
        <w:pStyle w:val="Heading1"/>
        <w:numPr>
          <w:ilvl w:val="0"/>
          <w:numId w:val="0"/>
        </w:numPr>
        <w:spacing w:before="0"/>
        <w:rPr>
          <w:rFonts w:cs="Times New Roman"/>
          <w:szCs w:val="24"/>
        </w:rPr>
      </w:pPr>
      <w:bookmarkStart w:id="36" w:name="_13.__"/>
      <w:bookmarkStart w:id="37" w:name="_Toc485202308"/>
      <w:bookmarkEnd w:id="36"/>
      <w:r w:rsidRPr="00FF7010">
        <w:rPr>
          <w:rFonts w:cs="Times New Roman"/>
          <w:szCs w:val="24"/>
        </w:rPr>
        <w:t>13.   Estimates of Other Total Annual Cost Burden to Respondents and Record Keepers</w:t>
      </w:r>
      <w:bookmarkEnd w:id="37"/>
    </w:p>
    <w:p w:rsidR="00AA78EA" w:rsidRPr="00FF7010" w:rsidP="00BE2055" w14:paraId="2BABEF4F" w14:textId="77777777">
      <w:pPr>
        <w:rPr>
          <w:szCs w:val="24"/>
        </w:rPr>
      </w:pPr>
    </w:p>
    <w:p w:rsidR="00AA78EA" w:rsidRPr="00FF7010" w:rsidP="00AA78EA" w14:paraId="7E087945" w14:textId="77777777">
      <w:pPr>
        <w:rPr>
          <w:szCs w:val="24"/>
        </w:rPr>
      </w:pPr>
      <w:r w:rsidRPr="00FF7010">
        <w:rPr>
          <w:szCs w:val="24"/>
        </w:rPr>
        <w:t>There are no other costs to respondents for participating in this survey.</w:t>
      </w:r>
    </w:p>
    <w:p w:rsidR="00AA78EA" w:rsidRPr="00FF7010" w:rsidP="00AA78EA" w14:paraId="26214886" w14:textId="77777777">
      <w:pPr>
        <w:rPr>
          <w:szCs w:val="24"/>
        </w:rPr>
      </w:pPr>
    </w:p>
    <w:p w:rsidR="00AA78EA" w:rsidRPr="00FF7010" w:rsidP="00BE2055" w14:paraId="65E80B47" w14:textId="0299F372">
      <w:pPr>
        <w:pStyle w:val="Heading1"/>
        <w:numPr>
          <w:ilvl w:val="0"/>
          <w:numId w:val="0"/>
        </w:numPr>
        <w:spacing w:before="0"/>
        <w:rPr>
          <w:rFonts w:cs="Times New Roman"/>
          <w:szCs w:val="24"/>
        </w:rPr>
      </w:pPr>
      <w:bookmarkStart w:id="38" w:name="_14.__"/>
      <w:bookmarkStart w:id="39" w:name="_Toc485202309"/>
      <w:bookmarkEnd w:id="38"/>
      <w:r w:rsidRPr="00FF7010">
        <w:rPr>
          <w:rFonts w:cs="Times New Roman"/>
          <w:szCs w:val="24"/>
        </w:rPr>
        <w:t>14.   Annualized Cost to the Federal Government</w:t>
      </w:r>
      <w:bookmarkEnd w:id="39"/>
    </w:p>
    <w:p w:rsidR="00AA78EA" w:rsidRPr="00FF7010" w:rsidP="00AA78EA" w14:paraId="12059164" w14:textId="77777777">
      <w:pPr>
        <w:rPr>
          <w:szCs w:val="24"/>
        </w:rPr>
      </w:pPr>
    </w:p>
    <w:p w:rsidR="00AA78EA" w:rsidRPr="00FF7010" w:rsidP="00540BBC" w14:paraId="4D4305E9" w14:textId="67863E8C">
      <w:pPr>
        <w:autoSpaceDE w:val="0"/>
        <w:autoSpaceDN w:val="0"/>
        <w:adjustRightInd w:val="0"/>
        <w:contextualSpacing/>
        <w:rPr>
          <w:szCs w:val="24"/>
        </w:rPr>
      </w:pPr>
      <w:r w:rsidRPr="00FF7010">
        <w:rPr>
          <w:szCs w:val="24"/>
        </w:rPr>
        <w:t>The annual cost to the government for the data collection is estimated to be $</w:t>
      </w:r>
      <w:r w:rsidRPr="00FF7010" w:rsidR="00ED293D">
        <w:rPr>
          <w:szCs w:val="24"/>
        </w:rPr>
        <w:t>1,583,732</w:t>
      </w:r>
      <w:r w:rsidRPr="00FF7010">
        <w:rPr>
          <w:szCs w:val="24"/>
        </w:rPr>
        <w:t xml:space="preserve"> (Exhibit 14.1). </w:t>
      </w:r>
    </w:p>
    <w:p w:rsidR="00AA78EA" w:rsidRPr="00FF7010" w:rsidP="00AA78EA" w14:paraId="1F469EDA" w14:textId="77777777">
      <w:pPr>
        <w:rPr>
          <w:b/>
          <w:szCs w:val="24"/>
        </w:rPr>
      </w:pPr>
      <w:bookmarkStart w:id="40" w:name="Exhibit141"/>
      <w:bookmarkEnd w:id="40"/>
      <w:r w:rsidRPr="00FF7010">
        <w:rPr>
          <w:b/>
          <w:szCs w:val="24"/>
        </w:rPr>
        <w:t>Exhibit 14.1: Annualized Cost to the Government</w:t>
      </w:r>
    </w:p>
    <w:tbl>
      <w:tblPr>
        <w:tblW w:w="0" w:type="auto"/>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tblPr>
      <w:tblGrid>
        <w:gridCol w:w="1980"/>
        <w:gridCol w:w="5480"/>
        <w:gridCol w:w="1895"/>
      </w:tblGrid>
      <w:tr w14:paraId="3D42B3A1" w14:textId="77777777" w:rsidTr="003E3747">
        <w:tblPrEx>
          <w:tblW w:w="0" w:type="auto"/>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tblPrEx>
        <w:tc>
          <w:tcPr>
            <w:tcW w:w="1980" w:type="dxa"/>
          </w:tcPr>
          <w:p w:rsidR="00B87058" w:rsidRPr="00FF7010" w:rsidP="003E3747" w14:paraId="3D2B03A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szCs w:val="24"/>
              </w:rPr>
            </w:pPr>
            <w:r w:rsidRPr="00FF7010">
              <w:rPr>
                <w:b/>
                <w:bCs/>
                <w:szCs w:val="24"/>
              </w:rPr>
              <w:t>Expense Type</w:t>
            </w:r>
          </w:p>
        </w:tc>
        <w:tc>
          <w:tcPr>
            <w:tcW w:w="5480" w:type="dxa"/>
          </w:tcPr>
          <w:p w:rsidR="00B87058" w:rsidRPr="00FF7010" w:rsidP="003E3747" w14:paraId="3637C92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Cs w:val="24"/>
              </w:rPr>
            </w:pPr>
            <w:r w:rsidRPr="00FF7010">
              <w:rPr>
                <w:b/>
                <w:bCs/>
                <w:szCs w:val="24"/>
              </w:rPr>
              <w:t>Expense Explanation</w:t>
            </w:r>
          </w:p>
        </w:tc>
        <w:tc>
          <w:tcPr>
            <w:tcW w:w="1895" w:type="dxa"/>
          </w:tcPr>
          <w:p w:rsidR="00B87058" w:rsidRPr="00FF7010" w:rsidP="003E3747" w14:paraId="152BB7F4" w14:textId="77777777">
            <w:pPr>
              <w:tabs>
                <w:tab w:val="center" w:pos="4320"/>
                <w:tab w:val="right" w:pos="8640"/>
              </w:tabs>
              <w:spacing w:line="50" w:lineRule="exact"/>
              <w:rPr>
                <w:szCs w:val="24"/>
              </w:rPr>
            </w:pPr>
          </w:p>
          <w:p w:rsidR="00B87058" w:rsidRPr="00FF7010" w:rsidP="003E3747" w14:paraId="493CD1A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Cs w:val="24"/>
              </w:rPr>
            </w:pPr>
            <w:r w:rsidRPr="00FF7010">
              <w:rPr>
                <w:b/>
                <w:bCs/>
                <w:szCs w:val="24"/>
              </w:rPr>
              <w:t>Annual Costs (dollars)</w:t>
            </w:r>
          </w:p>
        </w:tc>
      </w:tr>
      <w:tr w14:paraId="260179AC" w14:textId="77777777" w:rsidTr="003E3747">
        <w:tblPrEx>
          <w:tblW w:w="0" w:type="auto"/>
          <w:tblInd w:w="-5" w:type="dxa"/>
          <w:tblLook w:val="01E0"/>
        </w:tblPrEx>
        <w:tc>
          <w:tcPr>
            <w:tcW w:w="1980" w:type="dxa"/>
            <w:vMerge w:val="restart"/>
          </w:tcPr>
          <w:p w:rsidR="0099456B" w:rsidRPr="00FF7010" w:rsidP="003E3747" w14:paraId="42F1EC6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Direct Costs to the Federal Government</w:t>
            </w:r>
          </w:p>
        </w:tc>
        <w:tc>
          <w:tcPr>
            <w:tcW w:w="5480" w:type="dxa"/>
            <w:vAlign w:val="center"/>
          </w:tcPr>
          <w:p w:rsidR="0099456B" w:rsidRPr="00FF7010" w:rsidP="003E3747" w14:paraId="5607C945" w14:textId="1829F6A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CDC, Project Officer (GS-14 0.40 FTE)</w:t>
            </w:r>
          </w:p>
        </w:tc>
        <w:tc>
          <w:tcPr>
            <w:tcW w:w="1895" w:type="dxa"/>
            <w:vAlign w:val="center"/>
          </w:tcPr>
          <w:p w:rsidR="0099456B" w:rsidRPr="00FF7010" w:rsidP="003E3747" w14:paraId="03C13456" w14:textId="2A63E5C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szCs w:val="24"/>
              </w:rPr>
              <w:t>$49,163</w:t>
            </w:r>
          </w:p>
        </w:tc>
      </w:tr>
      <w:tr w14:paraId="561DBFC0" w14:textId="77777777" w:rsidTr="003E3747">
        <w:tblPrEx>
          <w:tblW w:w="0" w:type="auto"/>
          <w:tblInd w:w="-5" w:type="dxa"/>
          <w:tblLook w:val="01E0"/>
        </w:tblPrEx>
        <w:tc>
          <w:tcPr>
            <w:tcW w:w="1980" w:type="dxa"/>
            <w:vMerge/>
          </w:tcPr>
          <w:p w:rsidR="0099456B" w:rsidRPr="00FF7010" w:rsidP="003E3747" w14:paraId="21A5785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vAlign w:val="center"/>
          </w:tcPr>
          <w:p w:rsidR="0099456B" w:rsidRPr="00FF7010" w:rsidP="003E3747" w14:paraId="6405F4DF" w14:textId="43AD2E3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CDC Scientist (GS-14, 0.20 FTE)</w:t>
            </w:r>
          </w:p>
        </w:tc>
        <w:tc>
          <w:tcPr>
            <w:tcW w:w="1895" w:type="dxa"/>
            <w:vAlign w:val="center"/>
          </w:tcPr>
          <w:p w:rsidR="0099456B" w:rsidRPr="00FF7010" w:rsidP="003E3747" w14:paraId="538FFE5B" w14:textId="48DDE4E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szCs w:val="24"/>
              </w:rPr>
              <w:t>$24,582</w:t>
            </w:r>
          </w:p>
        </w:tc>
      </w:tr>
      <w:tr w14:paraId="3167A0FA" w14:textId="77777777" w:rsidTr="003E3747">
        <w:tblPrEx>
          <w:tblW w:w="0" w:type="auto"/>
          <w:tblInd w:w="-5" w:type="dxa"/>
          <w:tblLook w:val="01E0"/>
        </w:tblPrEx>
        <w:tc>
          <w:tcPr>
            <w:tcW w:w="1980" w:type="dxa"/>
            <w:vMerge/>
          </w:tcPr>
          <w:p w:rsidR="0099456B" w:rsidRPr="00FF7010" w:rsidP="003E3747" w14:paraId="4E5208A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vAlign w:val="center"/>
          </w:tcPr>
          <w:p w:rsidR="0099456B" w:rsidRPr="00FF7010" w:rsidP="003E3747" w14:paraId="3C23020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 xml:space="preserve">CDC Project Coordinator (GS-12, 0.40 FTE) </w:t>
            </w:r>
          </w:p>
        </w:tc>
        <w:tc>
          <w:tcPr>
            <w:tcW w:w="1895" w:type="dxa"/>
            <w:vAlign w:val="center"/>
          </w:tcPr>
          <w:p w:rsidR="0099456B" w:rsidRPr="00FF7010" w:rsidP="003E3747" w14:paraId="26129194" w14:textId="551837C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szCs w:val="24"/>
              </w:rPr>
              <w:t>$34,987</w:t>
            </w:r>
          </w:p>
        </w:tc>
      </w:tr>
      <w:tr w14:paraId="4FEF936F" w14:textId="77777777" w:rsidTr="003E3747">
        <w:tblPrEx>
          <w:tblW w:w="0" w:type="auto"/>
          <w:tblInd w:w="-5" w:type="dxa"/>
          <w:tblLook w:val="01E0"/>
        </w:tblPrEx>
        <w:tc>
          <w:tcPr>
            <w:tcW w:w="1980" w:type="dxa"/>
            <w:vMerge/>
          </w:tcPr>
          <w:p w:rsidR="0099456B" w:rsidRPr="00FF7010" w:rsidP="003E3747" w14:paraId="6F9751D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vAlign w:val="center"/>
          </w:tcPr>
          <w:p w:rsidR="0099456B" w:rsidRPr="00FF7010" w:rsidP="003E3747" w14:paraId="1B2C6A3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b/>
                <w:szCs w:val="24"/>
              </w:rPr>
              <w:t xml:space="preserve">           Subtotal, Direct Costs</w:t>
            </w:r>
          </w:p>
        </w:tc>
        <w:tc>
          <w:tcPr>
            <w:tcW w:w="1895" w:type="dxa"/>
            <w:vAlign w:val="center"/>
          </w:tcPr>
          <w:p w:rsidR="0099456B" w:rsidRPr="00FF7010" w:rsidP="003E3747" w14:paraId="11F3C595" w14:textId="1255AD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b/>
                <w:szCs w:val="24"/>
              </w:rPr>
              <w:t>$108,732</w:t>
            </w:r>
          </w:p>
        </w:tc>
      </w:tr>
      <w:tr w14:paraId="68DC35C7" w14:textId="77777777" w:rsidTr="003E3747">
        <w:tblPrEx>
          <w:tblW w:w="0" w:type="auto"/>
          <w:tblInd w:w="-5" w:type="dxa"/>
          <w:tblLook w:val="01E0"/>
        </w:tblPrEx>
        <w:tc>
          <w:tcPr>
            <w:tcW w:w="1980" w:type="dxa"/>
          </w:tcPr>
          <w:p w:rsidR="00B87058" w:rsidRPr="00FF7010" w:rsidP="003E3747" w14:paraId="34F7ECE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 xml:space="preserve">Cooperative Agreement Costs </w:t>
            </w:r>
          </w:p>
        </w:tc>
        <w:tc>
          <w:tcPr>
            <w:tcW w:w="5480" w:type="dxa"/>
            <w:vAlign w:val="center"/>
          </w:tcPr>
          <w:p w:rsidR="00B87058" w:rsidRPr="00FF7010" w:rsidP="003E3747" w14:paraId="2648431F" w14:textId="559C997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Cs w:val="24"/>
              </w:rPr>
            </w:pPr>
            <w:r w:rsidRPr="00FF7010">
              <w:rPr>
                <w:b/>
                <w:szCs w:val="24"/>
              </w:rPr>
              <w:t>Annual Cooperative Agreement #PS</w:t>
            </w:r>
            <w:r w:rsidRPr="00FF7010" w:rsidR="00546EFB">
              <w:rPr>
                <w:b/>
                <w:szCs w:val="24"/>
              </w:rPr>
              <w:t>22</w:t>
            </w:r>
            <w:r w:rsidRPr="00FF7010">
              <w:rPr>
                <w:b/>
                <w:szCs w:val="24"/>
              </w:rPr>
              <w:t>-00</w:t>
            </w:r>
            <w:r w:rsidRPr="00FF7010" w:rsidR="00546EFB">
              <w:rPr>
                <w:b/>
                <w:szCs w:val="24"/>
              </w:rPr>
              <w:t>4</w:t>
            </w:r>
            <w:r w:rsidRPr="00FF7010">
              <w:rPr>
                <w:b/>
                <w:szCs w:val="24"/>
              </w:rPr>
              <w:t xml:space="preserve"> Costs                 </w:t>
            </w:r>
          </w:p>
        </w:tc>
        <w:tc>
          <w:tcPr>
            <w:tcW w:w="1895" w:type="dxa"/>
            <w:vAlign w:val="center"/>
          </w:tcPr>
          <w:p w:rsidR="00B87058" w:rsidRPr="00491ED0" w:rsidP="003E3747" w14:paraId="3D43B0A3" w14:textId="4E3C591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Cs w:val="24"/>
              </w:rPr>
            </w:pPr>
            <w:r w:rsidRPr="00491ED0">
              <w:rPr>
                <w:b/>
                <w:szCs w:val="24"/>
              </w:rPr>
              <w:t>$</w:t>
            </w:r>
            <w:r w:rsidRPr="00491ED0" w:rsidR="00377857">
              <w:rPr>
                <w:rFonts w:eastAsiaTheme="minorHAnsi"/>
                <w:b/>
                <w:szCs w:val="24"/>
              </w:rPr>
              <w:t>1,475,000</w:t>
            </w:r>
          </w:p>
        </w:tc>
      </w:tr>
      <w:tr w14:paraId="1E5595DB" w14:textId="77777777" w:rsidTr="003E3747">
        <w:tblPrEx>
          <w:tblW w:w="0" w:type="auto"/>
          <w:tblInd w:w="-5" w:type="dxa"/>
          <w:tblLook w:val="01E0"/>
        </w:tblPrEx>
        <w:tc>
          <w:tcPr>
            <w:tcW w:w="1980" w:type="dxa"/>
          </w:tcPr>
          <w:p w:rsidR="00B87058" w:rsidRPr="00FF7010" w:rsidP="003E3747" w14:paraId="630807F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tcPr>
          <w:p w:rsidR="00B87058" w:rsidRPr="00FF7010" w:rsidP="003E3747" w14:paraId="462614B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Cs w:val="24"/>
              </w:rPr>
            </w:pPr>
            <w:r w:rsidRPr="00FF7010">
              <w:rPr>
                <w:b/>
                <w:szCs w:val="24"/>
              </w:rPr>
              <w:t>ANNUALIZED COST TO THE GOVERNMENT</w:t>
            </w:r>
          </w:p>
        </w:tc>
        <w:tc>
          <w:tcPr>
            <w:tcW w:w="1895" w:type="dxa"/>
          </w:tcPr>
          <w:p w:rsidR="00B87058" w:rsidRPr="00FF7010" w:rsidP="003E3747" w14:paraId="3DF5EB6D" w14:textId="43033D4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Cs w:val="24"/>
              </w:rPr>
            </w:pPr>
            <w:r w:rsidRPr="00FF7010">
              <w:rPr>
                <w:b/>
                <w:szCs w:val="24"/>
              </w:rPr>
              <w:t>$</w:t>
            </w:r>
            <w:r w:rsidRPr="00FF7010" w:rsidR="00F71A1D">
              <w:rPr>
                <w:b/>
                <w:szCs w:val="24"/>
              </w:rPr>
              <w:t>1,583,732</w:t>
            </w:r>
          </w:p>
        </w:tc>
      </w:tr>
    </w:tbl>
    <w:p w:rsidR="00AA78EA" w:rsidP="000A4126" w14:paraId="3D86B16E" w14:textId="5670EC84">
      <w:pPr>
        <w:pStyle w:val="NoSpacing"/>
        <w:tabs>
          <w:tab w:val="left" w:pos="360"/>
        </w:tabs>
        <w:rPr>
          <w:rFonts w:cs="Times New Roman"/>
          <w:b/>
          <w:bCs/>
          <w:szCs w:val="24"/>
        </w:rPr>
      </w:pPr>
    </w:p>
    <w:p w:rsidR="00A75BBC" w:rsidRPr="00FF7010" w:rsidP="000A4126" w14:paraId="02CC94DE" w14:textId="77777777">
      <w:pPr>
        <w:pStyle w:val="NoSpacing"/>
        <w:tabs>
          <w:tab w:val="left" w:pos="360"/>
        </w:tabs>
        <w:rPr>
          <w:rFonts w:cs="Times New Roman"/>
          <w:b/>
          <w:bCs/>
          <w:szCs w:val="24"/>
        </w:rPr>
      </w:pPr>
    </w:p>
    <w:p w:rsidR="00B87058" w:rsidRPr="00FF7010" w:rsidP="00B87058" w14:paraId="751C1183" w14:textId="5957B8D1">
      <w:pPr>
        <w:pStyle w:val="NoSpacing"/>
        <w:tabs>
          <w:tab w:val="left" w:pos="360"/>
        </w:tabs>
        <w:rPr>
          <w:rFonts w:cs="Times New Roman"/>
          <w:b/>
          <w:bCs/>
          <w:szCs w:val="24"/>
        </w:rPr>
      </w:pPr>
      <w:r w:rsidRPr="00FF7010">
        <w:rPr>
          <w:rFonts w:cs="Times New Roman"/>
          <w:b/>
          <w:bCs/>
          <w:szCs w:val="24"/>
        </w:rPr>
        <w:t>15.</w:t>
      </w:r>
      <w:r w:rsidRPr="00FF7010">
        <w:rPr>
          <w:rFonts w:cs="Times New Roman"/>
          <w:b/>
          <w:bCs/>
          <w:szCs w:val="24"/>
        </w:rPr>
        <w:tab/>
        <w:t xml:space="preserve"> </w:t>
      </w:r>
      <w:bookmarkStart w:id="41" w:name="ExplanationChanges15"/>
      <w:r w:rsidRPr="00FF7010">
        <w:rPr>
          <w:rFonts w:cs="Times New Roman"/>
          <w:b/>
          <w:bCs/>
          <w:szCs w:val="24"/>
        </w:rPr>
        <w:t>Explanation for Program Changes or Adjustments</w:t>
      </w:r>
    </w:p>
    <w:bookmarkEnd w:id="41"/>
    <w:p w:rsidR="00B87058" w:rsidRPr="00FF7010" w:rsidP="00B87058" w14:paraId="50D8B40B" w14:textId="77777777">
      <w:pPr>
        <w:pStyle w:val="NoSpacing"/>
        <w:tabs>
          <w:tab w:val="left" w:pos="360"/>
        </w:tabs>
        <w:rPr>
          <w:rFonts w:cs="Times New Roman"/>
          <w:b/>
          <w:bCs/>
          <w:szCs w:val="24"/>
        </w:rPr>
      </w:pPr>
    </w:p>
    <w:p w:rsidR="00B87058" w:rsidRPr="00FF7010" w:rsidP="00B87058" w14:paraId="23F97B73" w14:textId="1D90DC14">
      <w:pPr>
        <w:pStyle w:val="NoSpacing"/>
        <w:tabs>
          <w:tab w:val="left" w:pos="360"/>
        </w:tabs>
        <w:rPr>
          <w:rFonts w:cs="Times New Roman"/>
          <w:szCs w:val="24"/>
        </w:rPr>
      </w:pPr>
      <w:r w:rsidRPr="00FF7010">
        <w:rPr>
          <w:rFonts w:cs="Times New Roman"/>
          <w:szCs w:val="24"/>
        </w:rPr>
        <w:t>This is a new information collection request (ICR).</w:t>
      </w:r>
    </w:p>
    <w:p w:rsidR="00AA78EA" w:rsidRPr="00FF7010" w:rsidP="000A4126" w14:paraId="5A08C17C" w14:textId="155A03B1">
      <w:pPr>
        <w:pStyle w:val="NoSpacing"/>
        <w:tabs>
          <w:tab w:val="left" w:pos="360"/>
        </w:tabs>
        <w:rPr>
          <w:rFonts w:cs="Times New Roman"/>
          <w:b/>
          <w:bCs/>
          <w:szCs w:val="24"/>
        </w:rPr>
      </w:pPr>
    </w:p>
    <w:p w:rsidR="00B87058" w:rsidRPr="00FF7010" w:rsidP="000A4126" w14:paraId="394C6801" w14:textId="6F8C083B">
      <w:pPr>
        <w:pStyle w:val="NoSpacing"/>
        <w:tabs>
          <w:tab w:val="left" w:pos="360"/>
        </w:tabs>
        <w:rPr>
          <w:rFonts w:cs="Times New Roman"/>
          <w:b/>
          <w:bCs/>
          <w:szCs w:val="24"/>
        </w:rPr>
      </w:pPr>
      <w:r w:rsidRPr="00FF7010">
        <w:rPr>
          <w:rFonts w:cs="Times New Roman"/>
          <w:b/>
          <w:bCs/>
          <w:szCs w:val="24"/>
        </w:rPr>
        <w:t>16.</w:t>
      </w:r>
      <w:r w:rsidRPr="00FF7010">
        <w:rPr>
          <w:rFonts w:cs="Times New Roman"/>
          <w:b/>
          <w:bCs/>
          <w:szCs w:val="24"/>
        </w:rPr>
        <w:tab/>
        <w:t xml:space="preserve"> </w:t>
      </w:r>
      <w:bookmarkStart w:id="42" w:name="PlansForTabulation16"/>
      <w:r w:rsidRPr="00FF7010">
        <w:rPr>
          <w:rFonts w:cs="Times New Roman"/>
          <w:b/>
          <w:bCs/>
          <w:szCs w:val="24"/>
        </w:rPr>
        <w:t>Plans for Tabulation and Publication and Project Time Schedule</w:t>
      </w:r>
      <w:bookmarkEnd w:id="42"/>
    </w:p>
    <w:p w:rsidR="00B87058" w:rsidRPr="00FF7010" w:rsidP="000A4126" w14:paraId="1F3913F4" w14:textId="24469E97">
      <w:pPr>
        <w:pStyle w:val="NoSpacing"/>
        <w:tabs>
          <w:tab w:val="left" w:pos="360"/>
        </w:tabs>
        <w:rPr>
          <w:rFonts w:cs="Times New Roman"/>
          <w:szCs w:val="24"/>
        </w:rPr>
      </w:pPr>
      <w:r>
        <w:rPr>
          <w:rFonts w:cs="Times New Roman"/>
          <w:szCs w:val="24"/>
        </w:rPr>
        <w:t>Our</w:t>
      </w:r>
      <w:r w:rsidRPr="00FF7010" w:rsidR="002D53EA">
        <w:rPr>
          <w:rFonts w:cs="Times New Roman"/>
          <w:szCs w:val="24"/>
        </w:rPr>
        <w:t xml:space="preserve"> </w:t>
      </w:r>
      <w:r w:rsidR="00E807D7">
        <w:rPr>
          <w:rFonts w:cs="Times New Roman"/>
          <w:szCs w:val="24"/>
        </w:rPr>
        <w:t>analytic</w:t>
      </w:r>
      <w:r w:rsidRPr="00FF7010" w:rsidR="002D53EA">
        <w:rPr>
          <w:rFonts w:cs="Times New Roman"/>
          <w:szCs w:val="24"/>
        </w:rPr>
        <w:t xml:space="preserve"> plans for the study include descriptive analysis and rapid reporting</w:t>
      </w:r>
      <w:r w:rsidRPr="00FF7010" w:rsidR="00912980">
        <w:rPr>
          <w:rFonts w:cs="Times New Roman"/>
          <w:szCs w:val="24"/>
        </w:rPr>
        <w:t xml:space="preserve">. We will use </w:t>
      </w:r>
      <w:r w:rsidRPr="00FF7010" w:rsidR="004F6265">
        <w:rPr>
          <w:rFonts w:cs="Times New Roman"/>
          <w:szCs w:val="24"/>
        </w:rPr>
        <w:t xml:space="preserve">latent class analysis to identify </w:t>
      </w:r>
      <w:r w:rsidRPr="00FF7010" w:rsidR="0045004B">
        <w:rPr>
          <w:rFonts w:cs="Times New Roman"/>
          <w:szCs w:val="24"/>
        </w:rPr>
        <w:t xml:space="preserve">classes of PrEP use patterns, consistency of use and efficacy beliefs; </w:t>
      </w:r>
      <w:r w:rsidRPr="00FF7010" w:rsidR="00912980">
        <w:rPr>
          <w:rFonts w:cs="Times New Roman"/>
          <w:szCs w:val="24"/>
        </w:rPr>
        <w:t xml:space="preserve">and </w:t>
      </w:r>
      <w:r w:rsidRPr="00FF7010" w:rsidR="00CF6146">
        <w:rPr>
          <w:rFonts w:cs="Times New Roman"/>
          <w:szCs w:val="24"/>
        </w:rPr>
        <w:t>discrete choice experiment to quantify the strengths of pre</w:t>
      </w:r>
      <w:r w:rsidRPr="00FF7010" w:rsidR="00D12E5A">
        <w:rPr>
          <w:rFonts w:cs="Times New Roman"/>
          <w:szCs w:val="24"/>
        </w:rPr>
        <w:t xml:space="preserve">ferences for </w:t>
      </w:r>
      <w:r w:rsidRPr="00FF7010" w:rsidR="00233523">
        <w:rPr>
          <w:rFonts w:cs="Times New Roman"/>
          <w:szCs w:val="24"/>
        </w:rPr>
        <w:t>PrEP modality and message content</w:t>
      </w:r>
      <w:r w:rsidRPr="00FF7010" w:rsidR="00E7278F">
        <w:rPr>
          <w:rFonts w:cs="Times New Roman"/>
          <w:szCs w:val="24"/>
        </w:rPr>
        <w:t>. We will also employ</w:t>
      </w:r>
      <w:r w:rsidRPr="00FF7010" w:rsidR="00233523">
        <w:rPr>
          <w:rFonts w:cs="Times New Roman"/>
          <w:szCs w:val="24"/>
        </w:rPr>
        <w:t xml:space="preserve"> longitudinal analysis to model PrEP attitudes and behaviors over time. </w:t>
      </w:r>
      <w:r w:rsidRPr="00FF7010" w:rsidR="001653D8">
        <w:rPr>
          <w:rFonts w:cs="Times New Roman"/>
          <w:szCs w:val="24"/>
        </w:rPr>
        <w:t>Qualitative data analysis w</w:t>
      </w:r>
      <w:r w:rsidRPr="00FF7010" w:rsidR="00C9495B">
        <w:rPr>
          <w:rFonts w:cs="Times New Roman"/>
          <w:szCs w:val="24"/>
        </w:rPr>
        <w:t xml:space="preserve">ill utilize </w:t>
      </w:r>
      <w:r w:rsidRPr="00FF7010" w:rsidR="00AD4576">
        <w:rPr>
          <w:rFonts w:cs="Times New Roman"/>
          <w:szCs w:val="24"/>
        </w:rPr>
        <w:t>a rapid analytic technique (</w:t>
      </w:r>
      <w:r w:rsidRPr="00FF7010" w:rsidR="00AD4576">
        <w:rPr>
          <w:rFonts w:cs="Times New Roman"/>
          <w:szCs w:val="24"/>
        </w:rPr>
        <w:t>RADaR</w:t>
      </w:r>
      <w:r w:rsidRPr="00FF7010" w:rsidR="00AD4576">
        <w:rPr>
          <w:rFonts w:cs="Times New Roman"/>
          <w:szCs w:val="24"/>
        </w:rPr>
        <w:t xml:space="preserve">) to </w:t>
      </w:r>
      <w:r w:rsidRPr="00FF7010" w:rsidR="00E155AD">
        <w:rPr>
          <w:rFonts w:cs="Times New Roman"/>
          <w:szCs w:val="24"/>
        </w:rPr>
        <w:t xml:space="preserve">quickly </w:t>
      </w:r>
      <w:r w:rsidRPr="00FF7010" w:rsidR="00B56101">
        <w:rPr>
          <w:rFonts w:cs="Times New Roman"/>
          <w:szCs w:val="24"/>
        </w:rPr>
        <w:t xml:space="preserve">measure prevention messaging impact and </w:t>
      </w:r>
      <w:r w:rsidRPr="00FF7010" w:rsidR="0068336C">
        <w:rPr>
          <w:rFonts w:cs="Times New Roman"/>
          <w:szCs w:val="24"/>
        </w:rPr>
        <w:t xml:space="preserve">promptly </w:t>
      </w:r>
      <w:r w:rsidRPr="00FF7010" w:rsidR="00B56101">
        <w:rPr>
          <w:rFonts w:cs="Times New Roman"/>
          <w:szCs w:val="24"/>
        </w:rPr>
        <w:t xml:space="preserve">extract key data points for </w:t>
      </w:r>
      <w:r w:rsidRPr="00FF7010" w:rsidR="00796661">
        <w:rPr>
          <w:rFonts w:cs="Times New Roman"/>
          <w:szCs w:val="24"/>
        </w:rPr>
        <w:t xml:space="preserve">prevention message development. </w:t>
      </w:r>
      <w:r w:rsidRPr="00FF7010" w:rsidR="004559EB">
        <w:rPr>
          <w:rFonts w:cs="Times New Roman"/>
          <w:szCs w:val="24"/>
        </w:rPr>
        <w:t xml:space="preserve"> </w:t>
      </w:r>
    </w:p>
    <w:p w:rsidR="00C12B2E" w:rsidRPr="00FF7010" w:rsidP="000A4126" w14:paraId="764F7282" w14:textId="307F8DFF">
      <w:pPr>
        <w:pStyle w:val="NoSpacing"/>
        <w:tabs>
          <w:tab w:val="left" w:pos="360"/>
        </w:tabs>
        <w:rPr>
          <w:rFonts w:cs="Times New Roman"/>
          <w:szCs w:val="24"/>
        </w:rPr>
      </w:pPr>
    </w:p>
    <w:p w:rsidR="0033183A" w:rsidRPr="00FF7010" w:rsidP="0033183A" w14:paraId="6BA0AD77" w14:textId="77777777">
      <w:pPr>
        <w:pStyle w:val="NoSpacing"/>
        <w:tabs>
          <w:tab w:val="left" w:pos="360"/>
        </w:tabs>
        <w:rPr>
          <w:rFonts w:cs="Times New Roman"/>
          <w:szCs w:val="24"/>
        </w:rPr>
      </w:pPr>
      <w:r w:rsidRPr="00FF7010">
        <w:rPr>
          <w:rFonts w:cs="Times New Roman"/>
          <w:szCs w:val="24"/>
        </w:rPr>
        <w:t xml:space="preserve">Rapid reports of survey waves will be generated every three months and sent to CDC to identify HIV prevention gaps and messaging opportunities and recommendations for MSM. Analyses of survey, focus group, and interview data will be analyzed by recipients and CDC to disseminate findings in peer-reviewed journals and at conferences and meetings. Effective prevention messaging will be implemented in CDC messaging and community programs (e.g., mobile apps, social marketing campaigns, website information sources, other written prevention materials) to improve HIV prevention for communities of MSM.  </w:t>
      </w:r>
    </w:p>
    <w:p w:rsidR="00045F86" w:rsidP="000A4126" w14:paraId="2343059D" w14:textId="77777777">
      <w:pPr>
        <w:pStyle w:val="NoSpacing"/>
        <w:tabs>
          <w:tab w:val="left" w:pos="360"/>
        </w:tabs>
        <w:rPr>
          <w:rFonts w:eastAsia="Times New Roman" w:cs="Times New Roman"/>
          <w:szCs w:val="24"/>
        </w:rPr>
      </w:pPr>
    </w:p>
    <w:p w:rsidR="008440BC" w:rsidRPr="00FF7010" w:rsidP="000A4126" w14:paraId="3654C9B1" w14:textId="722DB3AB">
      <w:pPr>
        <w:pStyle w:val="NoSpacing"/>
        <w:tabs>
          <w:tab w:val="left" w:pos="360"/>
        </w:tabs>
        <w:rPr>
          <w:rFonts w:cs="Times New Roman"/>
          <w:szCs w:val="24"/>
        </w:rPr>
      </w:pPr>
      <w:r w:rsidRPr="00FF7010">
        <w:rPr>
          <w:rFonts w:cs="Times New Roman"/>
          <w:szCs w:val="24"/>
        </w:rPr>
        <w:t>Data collection will occur over a period of 36 months, beginning one month after OMB approval</w:t>
      </w:r>
      <w:r w:rsidRPr="00FF7010" w:rsidR="001331FB">
        <w:rPr>
          <w:rFonts w:cs="Times New Roman"/>
          <w:szCs w:val="24"/>
        </w:rPr>
        <w:t xml:space="preserve">. </w:t>
      </w:r>
      <w:r w:rsidR="009D1B16">
        <w:rPr>
          <w:rFonts w:cs="Times New Roman"/>
          <w:szCs w:val="24"/>
        </w:rPr>
        <w:t>If</w:t>
      </w:r>
      <w:r w:rsidRPr="00FF7010" w:rsidR="001331FB">
        <w:rPr>
          <w:rFonts w:cs="Times New Roman"/>
          <w:szCs w:val="24"/>
        </w:rPr>
        <w:t xml:space="preserve"> OMB </w:t>
      </w:r>
      <w:r w:rsidR="009D1B16">
        <w:rPr>
          <w:rFonts w:cs="Times New Roman"/>
          <w:szCs w:val="24"/>
        </w:rPr>
        <w:t>approves</w:t>
      </w:r>
      <w:r w:rsidRPr="00FF7010" w:rsidR="001331FB">
        <w:rPr>
          <w:rFonts w:cs="Times New Roman"/>
          <w:szCs w:val="24"/>
        </w:rPr>
        <w:t xml:space="preserve"> </w:t>
      </w:r>
      <w:r w:rsidRPr="00FF7010" w:rsidR="00C17F86">
        <w:rPr>
          <w:rFonts w:cs="Times New Roman"/>
          <w:szCs w:val="24"/>
        </w:rPr>
        <w:t>our Information Collection Request</w:t>
      </w:r>
      <w:r w:rsidRPr="00FF7010" w:rsidR="00C76751">
        <w:rPr>
          <w:rFonts w:cs="Times New Roman"/>
          <w:szCs w:val="24"/>
        </w:rPr>
        <w:t xml:space="preserve"> by January 2024, </w:t>
      </w:r>
      <w:r w:rsidRPr="00FF7010">
        <w:rPr>
          <w:rFonts w:cs="Times New Roman"/>
          <w:szCs w:val="24"/>
        </w:rPr>
        <w:t xml:space="preserve">analysis </w:t>
      </w:r>
      <w:r w:rsidRPr="00FF7010" w:rsidR="00EF48F6">
        <w:rPr>
          <w:rFonts w:cs="Times New Roman"/>
          <w:szCs w:val="24"/>
        </w:rPr>
        <w:t xml:space="preserve">and report writing </w:t>
      </w:r>
      <w:r w:rsidRPr="00FF7010">
        <w:rPr>
          <w:rFonts w:cs="Times New Roman"/>
          <w:szCs w:val="24"/>
        </w:rPr>
        <w:t xml:space="preserve">will be carried out </w:t>
      </w:r>
      <w:r w:rsidRPr="00FF7010" w:rsidR="00B12F4A">
        <w:rPr>
          <w:rFonts w:cs="Times New Roman"/>
          <w:szCs w:val="24"/>
        </w:rPr>
        <w:t xml:space="preserve">from </w:t>
      </w:r>
      <w:r w:rsidRPr="00FF7010" w:rsidR="00EF48F6">
        <w:rPr>
          <w:rFonts w:cs="Times New Roman"/>
          <w:szCs w:val="24"/>
        </w:rPr>
        <w:t xml:space="preserve">October 2026 </w:t>
      </w:r>
      <w:r w:rsidRPr="00FF7010" w:rsidR="0036383D">
        <w:rPr>
          <w:rFonts w:cs="Times New Roman"/>
          <w:szCs w:val="24"/>
        </w:rPr>
        <w:t xml:space="preserve">to </w:t>
      </w:r>
      <w:r w:rsidRPr="00FF7010" w:rsidR="00EF48F6">
        <w:rPr>
          <w:rFonts w:cs="Times New Roman"/>
          <w:szCs w:val="24"/>
        </w:rPr>
        <w:t>March 2027</w:t>
      </w:r>
      <w:r w:rsidRPr="00FF7010" w:rsidR="0036383D">
        <w:rPr>
          <w:rFonts w:cs="Times New Roman"/>
          <w:szCs w:val="24"/>
        </w:rPr>
        <w:t xml:space="preserve">, and the final dataset and report will be submitted </w:t>
      </w:r>
      <w:r w:rsidRPr="00FF7010" w:rsidR="007A5685">
        <w:rPr>
          <w:rFonts w:cs="Times New Roman"/>
          <w:szCs w:val="24"/>
        </w:rPr>
        <w:t xml:space="preserve">by March 2027. We are requesting approval for </w:t>
      </w:r>
      <w:r w:rsidR="00206865">
        <w:rPr>
          <w:rFonts w:cs="Times New Roman"/>
          <w:szCs w:val="24"/>
        </w:rPr>
        <w:t>three (3)</w:t>
      </w:r>
      <w:r w:rsidRPr="00FF7010" w:rsidR="007A5685">
        <w:rPr>
          <w:rFonts w:cs="Times New Roman"/>
          <w:szCs w:val="24"/>
        </w:rPr>
        <w:t xml:space="preserve"> years of data collection. The project timeline is detailed in exhibit 16.1. </w:t>
      </w:r>
    </w:p>
    <w:p w:rsidR="000B04E4" w:rsidRPr="00FF7010" w:rsidP="000A4126" w14:paraId="37DE9219" w14:textId="77777777">
      <w:pPr>
        <w:pStyle w:val="NoSpacing"/>
        <w:tabs>
          <w:tab w:val="left" w:pos="360"/>
        </w:tabs>
        <w:rPr>
          <w:rFonts w:cs="Times New Roman"/>
          <w:b/>
          <w:bCs/>
          <w:szCs w:val="24"/>
        </w:rPr>
      </w:pPr>
    </w:p>
    <w:p w:rsidR="00B87058" w:rsidRPr="00FF7010" w:rsidP="000A4126" w14:paraId="2504B49A" w14:textId="11D70FD2">
      <w:pPr>
        <w:pStyle w:val="NoSpacing"/>
        <w:tabs>
          <w:tab w:val="left" w:pos="360"/>
        </w:tabs>
        <w:rPr>
          <w:rFonts w:cs="Times New Roman"/>
          <w:b/>
          <w:bCs/>
          <w:szCs w:val="24"/>
        </w:rPr>
      </w:pPr>
      <w:bookmarkStart w:id="43" w:name="Exhibit161"/>
      <w:r w:rsidRPr="00FF7010">
        <w:rPr>
          <w:rFonts w:cs="Times New Roman"/>
          <w:b/>
          <w:bCs/>
          <w:szCs w:val="24"/>
        </w:rPr>
        <w:t>Exhibit 16.1: Project Time Schedule</w:t>
      </w:r>
    </w:p>
    <w:tbl>
      <w:tblPr>
        <w:tblW w:w="0" w:type="auto"/>
        <w:jc w:val="center"/>
        <w:tblCellMar>
          <w:left w:w="0" w:type="dxa"/>
          <w:right w:w="0" w:type="dxa"/>
        </w:tblCellMar>
        <w:tblLook w:val="04A0"/>
      </w:tblPr>
      <w:tblGrid>
        <w:gridCol w:w="3480"/>
        <w:gridCol w:w="3660"/>
      </w:tblGrid>
      <w:tr w14:paraId="488D1D68" w14:textId="77777777" w:rsidTr="003E3747">
        <w:tblPrEx>
          <w:tblW w:w="0" w:type="auto"/>
          <w:jc w:val="center"/>
          <w:tblCellMar>
            <w:left w:w="0" w:type="dxa"/>
            <w:right w:w="0" w:type="dxa"/>
          </w:tblCellMar>
          <w:tblLook w:val="04A0"/>
        </w:tblPrEx>
        <w:trPr>
          <w:jc w:val="center"/>
        </w:trPr>
        <w:tc>
          <w:tcPr>
            <w:tcW w:w="34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bookmarkEnd w:id="43"/>
          <w:p w:rsidR="00B87058" w:rsidRPr="00FF7010" w:rsidP="0040535B" w14:paraId="1FB1626F" w14:textId="77777777">
            <w:pPr>
              <w:rPr>
                <w:szCs w:val="24"/>
              </w:rPr>
            </w:pPr>
            <w:r w:rsidRPr="00FF7010">
              <w:rPr>
                <w:szCs w:val="24"/>
              </w:rPr>
              <w:t> </w:t>
            </w:r>
          </w:p>
          <w:p w:rsidR="00B87058" w:rsidRPr="00FF7010" w:rsidP="0040535B" w14:paraId="7319EDED" w14:textId="77777777">
            <w:pPr>
              <w:rPr>
                <w:szCs w:val="24"/>
              </w:rPr>
            </w:pPr>
            <w:r w:rsidRPr="00FF7010">
              <w:rPr>
                <w:b/>
                <w:bCs/>
                <w:szCs w:val="24"/>
              </w:rPr>
              <w:t>Activity</w:t>
            </w:r>
          </w:p>
        </w:tc>
        <w:tc>
          <w:tcPr>
            <w:tcW w:w="36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B87058" w:rsidRPr="00FF7010" w:rsidP="0040535B" w14:paraId="44C98061" w14:textId="77777777">
            <w:pPr>
              <w:jc w:val="center"/>
              <w:rPr>
                <w:szCs w:val="24"/>
              </w:rPr>
            </w:pPr>
            <w:r w:rsidRPr="00FF7010">
              <w:rPr>
                <w:szCs w:val="24"/>
              </w:rPr>
              <w:t> </w:t>
            </w:r>
          </w:p>
          <w:p w:rsidR="00B87058" w:rsidRPr="00FF7010" w:rsidP="0040535B" w14:paraId="014ED6A5" w14:textId="77777777">
            <w:pPr>
              <w:rPr>
                <w:szCs w:val="24"/>
              </w:rPr>
            </w:pPr>
            <w:r w:rsidRPr="00FF7010">
              <w:rPr>
                <w:b/>
                <w:bCs/>
                <w:szCs w:val="24"/>
              </w:rPr>
              <w:t>Time Schedule</w:t>
            </w:r>
          </w:p>
        </w:tc>
      </w:tr>
      <w:tr w14:paraId="7104E2FC"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68ADF1BA" w14:textId="77777777">
            <w:pPr>
              <w:spacing w:before="100" w:beforeAutospacing="1" w:after="100" w:afterAutospacing="1"/>
              <w:rPr>
                <w:szCs w:val="24"/>
              </w:rPr>
            </w:pPr>
            <w:r w:rsidRPr="00FF7010">
              <w:rPr>
                <w:szCs w:val="24"/>
              </w:rPr>
              <w:t xml:space="preserve">Develop data collection tools, sampling and data plans, study protocol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741F54CB" w14:textId="581DC5EA">
            <w:pPr>
              <w:spacing w:before="100" w:beforeAutospacing="1" w:after="100" w:afterAutospacing="1"/>
              <w:rPr>
                <w:szCs w:val="24"/>
              </w:rPr>
            </w:pPr>
            <w:r w:rsidRPr="00FF7010">
              <w:rPr>
                <w:szCs w:val="24"/>
              </w:rPr>
              <w:t>August 2022</w:t>
            </w:r>
            <w:r w:rsidRPr="00FF7010">
              <w:rPr>
                <w:szCs w:val="24"/>
              </w:rPr>
              <w:t xml:space="preserve"> – </w:t>
            </w:r>
            <w:r w:rsidRPr="00FF7010" w:rsidR="00C66F3E">
              <w:rPr>
                <w:szCs w:val="24"/>
              </w:rPr>
              <w:t>February 2023</w:t>
            </w:r>
          </w:p>
        </w:tc>
      </w:tr>
      <w:tr w14:paraId="320243EC"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B87058" w:rsidRPr="00FF7010" w:rsidP="003E3747" w14:paraId="6384C578" w14:textId="77777777">
            <w:pPr>
              <w:spacing w:before="100" w:beforeAutospacing="1" w:after="100" w:afterAutospacing="1"/>
              <w:rPr>
                <w:szCs w:val="24"/>
              </w:rPr>
            </w:pPr>
            <w:r w:rsidRPr="00FF7010">
              <w:rPr>
                <w:szCs w:val="24"/>
              </w:rPr>
              <w:t>OMB Submission</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77988A65" w14:textId="2D972A49">
            <w:pPr>
              <w:spacing w:before="100" w:beforeAutospacing="1" w:after="100" w:afterAutospacing="1"/>
              <w:rPr>
                <w:szCs w:val="24"/>
              </w:rPr>
            </w:pPr>
            <w:r>
              <w:rPr>
                <w:szCs w:val="24"/>
              </w:rPr>
              <w:t>August</w:t>
            </w:r>
            <w:r w:rsidRPr="00FF7010" w:rsidR="004622AD">
              <w:rPr>
                <w:szCs w:val="24"/>
              </w:rPr>
              <w:t xml:space="preserve"> </w:t>
            </w:r>
            <w:r w:rsidRPr="00FF7010" w:rsidR="00C66F3E">
              <w:rPr>
                <w:szCs w:val="24"/>
              </w:rPr>
              <w:t>2023</w:t>
            </w:r>
          </w:p>
        </w:tc>
      </w:tr>
      <w:tr w14:paraId="4C773D38"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1BF478B2" w14:textId="77777777">
            <w:pPr>
              <w:spacing w:before="100" w:beforeAutospacing="1" w:after="100" w:afterAutospacing="1"/>
              <w:rPr>
                <w:szCs w:val="24"/>
              </w:rPr>
            </w:pPr>
            <w:r w:rsidRPr="00FF7010">
              <w:rPr>
                <w:szCs w:val="24"/>
              </w:rPr>
              <w:t>Recruitment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0CC714D7" w14:textId="77777777">
            <w:pPr>
              <w:spacing w:before="100" w:beforeAutospacing="1" w:after="100" w:afterAutospacing="1"/>
              <w:rPr>
                <w:szCs w:val="24"/>
              </w:rPr>
            </w:pPr>
            <w:r w:rsidRPr="00FF7010">
              <w:rPr>
                <w:szCs w:val="24"/>
              </w:rPr>
              <w:t>1 month after OMB Approval</w:t>
            </w:r>
          </w:p>
        </w:tc>
      </w:tr>
      <w:tr w14:paraId="7DBD9669"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15746144" w14:textId="77777777">
            <w:pPr>
              <w:spacing w:before="100" w:beforeAutospacing="1" w:after="100" w:afterAutospacing="1"/>
              <w:rPr>
                <w:szCs w:val="24"/>
              </w:rPr>
            </w:pPr>
            <w:r w:rsidRPr="00FF7010">
              <w:rPr>
                <w:szCs w:val="24"/>
              </w:rPr>
              <w:t>Data Collection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2CC431F7" w14:textId="28A78CBD">
            <w:pPr>
              <w:spacing w:before="100" w:beforeAutospacing="1" w:after="100" w:afterAutospacing="1"/>
              <w:rPr>
                <w:szCs w:val="24"/>
              </w:rPr>
            </w:pPr>
            <w:r w:rsidRPr="00FF7010">
              <w:rPr>
                <w:szCs w:val="24"/>
              </w:rPr>
              <w:t>2-</w:t>
            </w:r>
            <w:r w:rsidRPr="00FF7010" w:rsidR="00883D2E">
              <w:rPr>
                <w:szCs w:val="24"/>
              </w:rPr>
              <w:t>36</w:t>
            </w:r>
            <w:r w:rsidRPr="00FF7010">
              <w:rPr>
                <w:szCs w:val="24"/>
              </w:rPr>
              <w:t xml:space="preserve"> months after OMB Approval</w:t>
            </w:r>
          </w:p>
        </w:tc>
      </w:tr>
      <w:tr w14:paraId="6F4C39DA"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6D40377F" w14:textId="77777777">
            <w:pPr>
              <w:spacing w:before="100" w:beforeAutospacing="1" w:after="100" w:afterAutospacing="1"/>
              <w:rPr>
                <w:szCs w:val="24"/>
              </w:rPr>
            </w:pPr>
            <w:r w:rsidRPr="00FF7010">
              <w:rPr>
                <w:szCs w:val="24"/>
              </w:rPr>
              <w:t>Data analysis finalized and report drafted</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539DFEFE" w14:textId="6485D4EE">
            <w:pPr>
              <w:spacing w:before="100" w:beforeAutospacing="1" w:after="100" w:afterAutospacing="1"/>
              <w:rPr>
                <w:szCs w:val="24"/>
              </w:rPr>
            </w:pPr>
            <w:r w:rsidRPr="00FF7010">
              <w:rPr>
                <w:szCs w:val="24"/>
              </w:rPr>
              <w:t>33-39</w:t>
            </w:r>
            <w:r w:rsidRPr="00FF7010">
              <w:rPr>
                <w:szCs w:val="24"/>
              </w:rPr>
              <w:t xml:space="preserve"> months after OMB Approval</w:t>
            </w:r>
          </w:p>
        </w:tc>
      </w:tr>
      <w:tr w14:paraId="38E88E87"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5A544965" w14:textId="77777777">
            <w:pPr>
              <w:spacing w:before="100" w:beforeAutospacing="1" w:after="100" w:afterAutospacing="1"/>
              <w:rPr>
                <w:szCs w:val="24"/>
              </w:rPr>
            </w:pPr>
            <w:r w:rsidRPr="00FF7010">
              <w:rPr>
                <w:szCs w:val="24"/>
              </w:rPr>
              <w:t>Final de-identified data set submitted to CDC</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6E90826D" w14:textId="530C641C">
            <w:pPr>
              <w:spacing w:before="100" w:beforeAutospacing="1" w:after="100" w:afterAutospacing="1"/>
              <w:rPr>
                <w:szCs w:val="24"/>
              </w:rPr>
            </w:pPr>
            <w:r w:rsidRPr="00FF7010">
              <w:rPr>
                <w:szCs w:val="24"/>
              </w:rPr>
              <w:t>39</w:t>
            </w:r>
            <w:r w:rsidRPr="00FF7010">
              <w:rPr>
                <w:szCs w:val="24"/>
              </w:rPr>
              <w:t xml:space="preserve"> months after OMB Approval </w:t>
            </w:r>
          </w:p>
        </w:tc>
      </w:tr>
    </w:tbl>
    <w:p w:rsidR="002C182C" w:rsidRPr="00FF7010" w:rsidP="000A4126" w14:paraId="3953EAFE" w14:textId="77777777">
      <w:pPr>
        <w:pStyle w:val="NoSpacing"/>
        <w:tabs>
          <w:tab w:val="left" w:pos="360"/>
        </w:tabs>
        <w:rPr>
          <w:rFonts w:cs="Times New Roman"/>
          <w:szCs w:val="24"/>
        </w:rPr>
      </w:pPr>
    </w:p>
    <w:p w:rsidR="00FF08C6" w:rsidRPr="00FF7010" w:rsidP="00FF08C6" w14:paraId="713FE62A" w14:textId="45CE64AD">
      <w:pPr>
        <w:jc w:val="both"/>
        <w:rPr>
          <w:szCs w:val="24"/>
        </w:rPr>
      </w:pPr>
      <w:r w:rsidRPr="00FF7010">
        <w:rPr>
          <w:szCs w:val="24"/>
        </w:rPr>
        <w:t>In compliance with the CDC policy on data management and access, we will develop final, de-identified (names</w:t>
      </w:r>
      <w:r w:rsidR="0022597A">
        <w:rPr>
          <w:szCs w:val="24"/>
        </w:rPr>
        <w:t xml:space="preserve"> and</w:t>
      </w:r>
      <w:r w:rsidRPr="00FF7010">
        <w:rPr>
          <w:szCs w:val="24"/>
        </w:rPr>
        <w:t xml:space="preserve"> other personally identifiable information</w:t>
      </w:r>
      <w:r w:rsidR="0022597A">
        <w:rPr>
          <w:szCs w:val="24"/>
        </w:rPr>
        <w:t xml:space="preserve"> </w:t>
      </w:r>
      <w:r w:rsidRPr="00FF7010">
        <w:rPr>
          <w:szCs w:val="24"/>
        </w:rPr>
        <w:t xml:space="preserve">will be removed) quantitative and qualitative datasets for this study along with the corresponding data documentation, which will be made publicly available within 30 months of the end of data collection. It is anticipated that the data collected through this study will be shared as summary data tables and restricted use dataset(s). </w:t>
      </w:r>
      <w:r w:rsidRPr="00FF7010">
        <w:rPr>
          <w:rFonts w:eastAsia="Calibri"/>
          <w:color w:val="000000"/>
          <w:szCs w:val="24"/>
        </w:rPr>
        <w:t xml:space="preserve">A data use plan for information collected during this study has been developed. The </w:t>
      </w:r>
      <w:r w:rsidRPr="00FF7010">
        <w:rPr>
          <w:rFonts w:eastAsia="Calibri"/>
          <w:color w:val="000000"/>
          <w:szCs w:val="24"/>
        </w:rPr>
        <w:t xml:space="preserve">plan describes in detail how data access will be provided and the provisions for protection of privacy, security, intellectual property, or other rights </w:t>
      </w:r>
      <w:r w:rsidRPr="00DA6F38">
        <w:rPr>
          <w:rFonts w:eastAsia="Calibri"/>
          <w:color w:val="000000"/>
          <w:szCs w:val="24"/>
        </w:rPr>
        <w:t>(</w:t>
      </w:r>
      <w:r w:rsidRPr="00DA6F38">
        <w:rPr>
          <w:rFonts w:eastAsia="Calibri"/>
          <w:b/>
          <w:color w:val="000000"/>
          <w:szCs w:val="24"/>
        </w:rPr>
        <w:t xml:space="preserve">Attachment </w:t>
      </w:r>
      <w:r w:rsidR="00A76A2A">
        <w:rPr>
          <w:rFonts w:eastAsia="Calibri"/>
          <w:b/>
          <w:color w:val="000000"/>
          <w:szCs w:val="24"/>
        </w:rPr>
        <w:t>7</w:t>
      </w:r>
      <w:r w:rsidRPr="00DA6F38">
        <w:rPr>
          <w:rFonts w:eastAsia="Calibri"/>
          <w:color w:val="000000"/>
          <w:szCs w:val="24"/>
        </w:rPr>
        <w:t>).</w:t>
      </w:r>
      <w:r w:rsidRPr="00FF7010">
        <w:rPr>
          <w:rFonts w:eastAsia="Calibri"/>
          <w:color w:val="000000"/>
          <w:szCs w:val="24"/>
        </w:rPr>
        <w:t xml:space="preserve"> </w:t>
      </w:r>
    </w:p>
    <w:p w:rsidR="00C21B5A" w:rsidRPr="00FF7010" w:rsidP="000A4126" w14:paraId="346D9636" w14:textId="3B6DD411">
      <w:pPr>
        <w:pStyle w:val="NoSpacing"/>
        <w:tabs>
          <w:tab w:val="left" w:pos="360"/>
        </w:tabs>
        <w:rPr>
          <w:rFonts w:cs="Times New Roman"/>
          <w:b/>
          <w:bCs/>
          <w:szCs w:val="24"/>
        </w:rPr>
      </w:pPr>
    </w:p>
    <w:p w:rsidR="00B87058" w:rsidRPr="00FF7010" w:rsidP="00B87058" w14:paraId="1F64B448" w14:textId="77777777">
      <w:pPr>
        <w:pStyle w:val="NoSpacing"/>
        <w:tabs>
          <w:tab w:val="left" w:pos="360"/>
        </w:tabs>
        <w:rPr>
          <w:rFonts w:cs="Times New Roman"/>
          <w:b/>
          <w:bCs/>
          <w:szCs w:val="24"/>
        </w:rPr>
      </w:pPr>
      <w:r w:rsidRPr="00FF7010">
        <w:rPr>
          <w:rFonts w:cs="Times New Roman"/>
          <w:b/>
          <w:bCs/>
          <w:szCs w:val="24"/>
        </w:rPr>
        <w:t>17.</w:t>
      </w:r>
      <w:r w:rsidRPr="00FF7010">
        <w:rPr>
          <w:rFonts w:cs="Times New Roman"/>
          <w:b/>
          <w:bCs/>
          <w:szCs w:val="24"/>
        </w:rPr>
        <w:tab/>
      </w:r>
      <w:bookmarkStart w:id="44" w:name="OMBExpiration17"/>
      <w:r w:rsidRPr="00FF7010">
        <w:rPr>
          <w:rFonts w:cs="Times New Roman"/>
          <w:b/>
          <w:bCs/>
          <w:szCs w:val="24"/>
        </w:rPr>
        <w:t>Reason(s) Display of OMB Expiration Date is Inappropriate</w:t>
      </w:r>
      <w:bookmarkEnd w:id="44"/>
    </w:p>
    <w:p w:rsidR="00B87058" w:rsidRPr="00FF7010" w:rsidP="00B87058" w14:paraId="7564E407" w14:textId="77777777">
      <w:pPr>
        <w:pStyle w:val="NoSpacing"/>
        <w:tabs>
          <w:tab w:val="left" w:pos="360"/>
        </w:tabs>
        <w:rPr>
          <w:rFonts w:cs="Times New Roman"/>
          <w:b/>
          <w:bCs/>
          <w:szCs w:val="24"/>
        </w:rPr>
      </w:pPr>
    </w:p>
    <w:p w:rsidR="00B87058" w:rsidRPr="00FF7010" w:rsidP="00B87058" w14:paraId="3A8CD163" w14:textId="32F0CD78">
      <w:pPr>
        <w:pStyle w:val="NoSpacing"/>
        <w:tabs>
          <w:tab w:val="left" w:pos="360"/>
        </w:tabs>
        <w:rPr>
          <w:rFonts w:cs="Times New Roman"/>
          <w:szCs w:val="24"/>
        </w:rPr>
      </w:pPr>
      <w:r w:rsidRPr="00FF7010">
        <w:rPr>
          <w:rFonts w:cs="Times New Roman"/>
          <w:szCs w:val="24"/>
        </w:rPr>
        <w:t xml:space="preserve">We do not seek approval to eliminate the expiration date. </w:t>
      </w:r>
    </w:p>
    <w:p w:rsidR="00B87058" w:rsidRPr="00FF7010" w:rsidP="00B87058" w14:paraId="5B0744B1" w14:textId="77777777">
      <w:pPr>
        <w:pStyle w:val="NoSpacing"/>
        <w:tabs>
          <w:tab w:val="left" w:pos="360"/>
        </w:tabs>
        <w:rPr>
          <w:rFonts w:cs="Times New Roman"/>
          <w:b/>
          <w:bCs/>
          <w:szCs w:val="24"/>
        </w:rPr>
      </w:pPr>
    </w:p>
    <w:p w:rsidR="00B87058" w:rsidRPr="00FF7010" w:rsidP="00B87058" w14:paraId="47498BB8" w14:textId="77777777">
      <w:pPr>
        <w:pStyle w:val="NoSpacing"/>
        <w:tabs>
          <w:tab w:val="left" w:pos="360"/>
        </w:tabs>
        <w:rPr>
          <w:rFonts w:cs="Times New Roman"/>
          <w:b/>
          <w:bCs/>
          <w:szCs w:val="24"/>
        </w:rPr>
      </w:pPr>
      <w:r w:rsidRPr="00FF7010">
        <w:rPr>
          <w:rFonts w:cs="Times New Roman"/>
          <w:b/>
          <w:bCs/>
          <w:szCs w:val="24"/>
        </w:rPr>
        <w:t>18.</w:t>
      </w:r>
      <w:r w:rsidRPr="00FF7010">
        <w:rPr>
          <w:rFonts w:cs="Times New Roman"/>
          <w:b/>
          <w:bCs/>
          <w:szCs w:val="24"/>
        </w:rPr>
        <w:tab/>
      </w:r>
      <w:bookmarkStart w:id="45" w:name="Exceptions18"/>
      <w:r w:rsidRPr="00FF7010">
        <w:rPr>
          <w:rFonts w:cs="Times New Roman"/>
          <w:b/>
          <w:bCs/>
          <w:szCs w:val="24"/>
        </w:rPr>
        <w:t>Exceptions to Certification for Paperwork Reduction Act Submissions</w:t>
      </w:r>
      <w:bookmarkEnd w:id="45"/>
    </w:p>
    <w:p w:rsidR="00B87058" w:rsidRPr="00FF7010" w:rsidP="00B87058" w14:paraId="6B81F9FE" w14:textId="77777777">
      <w:pPr>
        <w:pStyle w:val="NoSpacing"/>
        <w:tabs>
          <w:tab w:val="left" w:pos="360"/>
        </w:tabs>
        <w:rPr>
          <w:rFonts w:cs="Times New Roman"/>
          <w:b/>
          <w:bCs/>
          <w:szCs w:val="24"/>
        </w:rPr>
      </w:pPr>
    </w:p>
    <w:p w:rsidR="00B87058" w:rsidRPr="00FF7010" w:rsidP="00B87058" w14:paraId="65060863" w14:textId="40E31ACF">
      <w:pPr>
        <w:pStyle w:val="NoSpacing"/>
        <w:tabs>
          <w:tab w:val="left" w:pos="360"/>
        </w:tabs>
        <w:rPr>
          <w:rFonts w:cs="Times New Roman"/>
          <w:szCs w:val="24"/>
        </w:rPr>
      </w:pPr>
      <w:r w:rsidRPr="00FF7010">
        <w:rPr>
          <w:rFonts w:cs="Times New Roman"/>
          <w:szCs w:val="24"/>
        </w:rPr>
        <w:t>There are no exemptions to the certification.</w:t>
      </w:r>
    </w:p>
    <w:p w:rsidR="009E61B7" w:rsidP="00B87058" w14:paraId="06D4437A" w14:textId="77777777">
      <w:pPr>
        <w:pStyle w:val="NoSpacing"/>
        <w:tabs>
          <w:tab w:val="left" w:pos="360"/>
        </w:tabs>
        <w:rPr>
          <w:rFonts w:cs="Times New Roman"/>
          <w:b/>
          <w:bCs/>
          <w:szCs w:val="24"/>
          <w:u w:val="single"/>
        </w:rPr>
      </w:pPr>
      <w:bookmarkStart w:id="46" w:name="References"/>
    </w:p>
    <w:p w:rsidR="005B5646" w:rsidP="00B87058" w14:paraId="50E371A5" w14:textId="77777777">
      <w:pPr>
        <w:pStyle w:val="NoSpacing"/>
        <w:tabs>
          <w:tab w:val="left" w:pos="360"/>
        </w:tabs>
        <w:rPr>
          <w:rFonts w:cs="Times New Roman"/>
          <w:b/>
          <w:bCs/>
          <w:szCs w:val="24"/>
          <w:u w:val="single"/>
        </w:rPr>
      </w:pPr>
    </w:p>
    <w:p w:rsidR="00F9406C" w:rsidP="00B87058" w14:paraId="6B482A0B" w14:textId="77777777">
      <w:pPr>
        <w:pStyle w:val="NoSpacing"/>
        <w:tabs>
          <w:tab w:val="left" w:pos="360"/>
        </w:tabs>
        <w:rPr>
          <w:rFonts w:cs="Times New Roman"/>
          <w:b/>
          <w:bCs/>
          <w:szCs w:val="24"/>
          <w:u w:val="single"/>
        </w:rPr>
      </w:pPr>
    </w:p>
    <w:p w:rsidR="00B87058" w:rsidRPr="00FF7010" w:rsidP="00B87058" w14:paraId="718CA259" w14:textId="23E6E0BB">
      <w:pPr>
        <w:pStyle w:val="NoSpacing"/>
        <w:tabs>
          <w:tab w:val="left" w:pos="360"/>
        </w:tabs>
        <w:rPr>
          <w:rFonts w:cs="Times New Roman"/>
          <w:b/>
          <w:bCs/>
          <w:szCs w:val="24"/>
          <w:u w:val="single"/>
        </w:rPr>
      </w:pPr>
      <w:r w:rsidRPr="00FF7010">
        <w:rPr>
          <w:rFonts w:cs="Times New Roman"/>
          <w:b/>
          <w:bCs/>
          <w:szCs w:val="24"/>
          <w:u w:val="single"/>
        </w:rPr>
        <w:t>References:</w:t>
      </w:r>
    </w:p>
    <w:bookmarkEnd w:id="46"/>
    <w:p w:rsidR="00B87058" w:rsidP="00B87058" w14:paraId="3F4D47CC" w14:textId="7F1B2898">
      <w:pPr>
        <w:pStyle w:val="NoSpacing"/>
        <w:tabs>
          <w:tab w:val="left" w:pos="360"/>
        </w:tabs>
        <w:rPr>
          <w:rFonts w:cs="Times New Roman"/>
        </w:rPr>
      </w:pPr>
    </w:p>
    <w:p w:rsidR="00E94178" w:rsidRPr="00E94178" w:rsidP="00E94178" w14:paraId="65F1506A"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Grant RM, Lama JR, Anderson PL, et al. Preexposure Chemoprophylaxis for HIV Prevention in Men Who Have Sex with Men. </w:t>
      </w:r>
      <w:r w:rsidRPr="00E94178">
        <w:rPr>
          <w:i/>
          <w:iCs/>
        </w:rPr>
        <w:t>N Engl J Med</w:t>
      </w:r>
      <w:r w:rsidRPr="00E94178">
        <w:t>. 2010;363(27):2587-2599. doi:10.1056/NEJMoa1011205</w:t>
      </w:r>
    </w:p>
    <w:p w:rsidR="00E94178" w:rsidRPr="00E94178" w:rsidP="00E94178" w14:paraId="75A6EA9D" w14:textId="77777777">
      <w:pPr>
        <w:pStyle w:val="paragraph"/>
        <w:numPr>
          <w:ilvl w:val="0"/>
          <w:numId w:val="5"/>
        </w:numPr>
        <w:shd w:val="clear" w:color="auto" w:fill="FFFFFF"/>
        <w:spacing w:before="0" w:beforeAutospacing="0" w:after="0" w:afterAutospacing="0"/>
        <w:ind w:left="0" w:firstLine="0"/>
        <w:textAlignment w:val="baseline"/>
      </w:pPr>
      <w:r w:rsidRPr="00E94178">
        <w:t>Landovitz</w:t>
      </w:r>
      <w:r w:rsidRPr="00E94178">
        <w:t xml:space="preserve"> RJ, Donnell D, Clement ME, et al. Cabotegravir for HIV Prevention in Cisgender Men and Transgender Women. </w:t>
      </w:r>
      <w:r w:rsidRPr="00E94178">
        <w:rPr>
          <w:i/>
          <w:iCs/>
        </w:rPr>
        <w:t>N Engl J Med</w:t>
      </w:r>
      <w:r w:rsidRPr="00E94178">
        <w:t>. 2021;385(7):595-608. doi:10.1056/NEJMoa2101016</w:t>
      </w:r>
    </w:p>
    <w:p w:rsidR="00E94178" w:rsidRPr="00E94178" w:rsidP="00E94178" w14:paraId="1F838FC2"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Centers for Disease Control and Prevention. Preexposure prophylaxis for the prevention of HIV infection in the United States--2021 update: a clinical practice guideline. </w:t>
      </w:r>
      <w:r w:rsidRPr="00E94178">
        <w:rPr>
          <w:i/>
          <w:iCs/>
        </w:rPr>
        <w:t>US Public Health Serv</w:t>
      </w:r>
      <w:r w:rsidRPr="00E94178">
        <w:t>. Published online 2021:108.</w:t>
      </w:r>
    </w:p>
    <w:p w:rsidR="00E94178" w:rsidRPr="00E94178" w:rsidP="00E94178" w14:paraId="152ECFBC"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Rodger AJ, Cambiano V, </w:t>
      </w:r>
      <w:r w:rsidRPr="00E94178">
        <w:t>Bruun</w:t>
      </w:r>
      <w:r w:rsidRPr="00E94178">
        <w:t xml:space="preserve"> T, et al. Risk of HIV transmission through condomless sex in </w:t>
      </w:r>
      <w:r w:rsidRPr="00E94178">
        <w:t>serodifferent</w:t>
      </w:r>
      <w:r w:rsidRPr="00E94178">
        <w:t xml:space="preserve"> gay couples with the HIV-positive partner taking suppressive antiretroviral therapy (PARTNER): </w:t>
      </w:r>
      <w:r w:rsidRPr="00E94178">
        <w:t>final results</w:t>
      </w:r>
      <w:r w:rsidRPr="00E94178">
        <w:t xml:space="preserve"> of a </w:t>
      </w:r>
      <w:r w:rsidRPr="00E94178">
        <w:t>multicentre</w:t>
      </w:r>
      <w:r w:rsidRPr="00E94178">
        <w:t xml:space="preserve">, prospective, observational study. </w:t>
      </w:r>
      <w:r w:rsidRPr="00E94178">
        <w:rPr>
          <w:i/>
          <w:iCs/>
        </w:rPr>
        <w:t>The Lancet</w:t>
      </w:r>
      <w:r w:rsidRPr="00E94178">
        <w:t>. 2019;393(10189):2428-2438. doi:10.1016/S0140-6736(19)30418-0</w:t>
      </w:r>
    </w:p>
    <w:p w:rsidR="00E94178" w:rsidRPr="00E94178" w:rsidP="00E94178" w14:paraId="3FE412FF"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Mansergh G, Koblin BA, Sullivan PS. Challenges for HIV Pre-Exposure Prophylaxis among Men Who Have Sex with Men in the United States. </w:t>
      </w:r>
      <w:r w:rsidRPr="00E94178">
        <w:rPr>
          <w:i/>
          <w:iCs/>
        </w:rPr>
        <w:t>PLoS</w:t>
      </w:r>
      <w:r w:rsidRPr="00E94178">
        <w:rPr>
          <w:i/>
          <w:iCs/>
        </w:rPr>
        <w:t xml:space="preserve"> Med</w:t>
      </w:r>
      <w:r w:rsidRPr="00E94178">
        <w:t>. 2012;9(8</w:t>
      </w:r>
      <w:r w:rsidRPr="00E94178">
        <w:t>):e</w:t>
      </w:r>
      <w:r w:rsidRPr="00E94178">
        <w:t xml:space="preserve">1001286. </w:t>
      </w:r>
      <w:r w:rsidRPr="00E94178">
        <w:t>doi:10.1371/journal.pmed</w:t>
      </w:r>
      <w:r w:rsidRPr="00E94178">
        <w:t>.1001286</w:t>
      </w:r>
    </w:p>
    <w:p w:rsidR="00E94178" w:rsidRPr="00E94178" w:rsidP="00E94178" w14:paraId="2BB9A737"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Horvath KJ, </w:t>
      </w:r>
      <w:r w:rsidRPr="00E94178">
        <w:t>Lammert</w:t>
      </w:r>
      <w:r w:rsidRPr="00E94178">
        <w:t xml:space="preserve"> S, </w:t>
      </w:r>
      <w:r w:rsidRPr="00E94178">
        <w:t>Martinka</w:t>
      </w:r>
      <w:r w:rsidRPr="00E94178">
        <w:t xml:space="preserve"> A, Erickson D. Defining Sexual Risk in the Era of Biomedical HIV Prevention: Implications for HIV Research and Practice. </w:t>
      </w:r>
      <w:r w:rsidRPr="00E94178">
        <w:rPr>
          <w:i/>
          <w:iCs/>
        </w:rPr>
        <w:t xml:space="preserve">Arch Sex </w:t>
      </w:r>
      <w:r w:rsidRPr="00E94178">
        <w:rPr>
          <w:i/>
          <w:iCs/>
        </w:rPr>
        <w:t>Behav</w:t>
      </w:r>
      <w:r w:rsidRPr="00E94178">
        <w:t>. 2020;49(1):91-102. doi:10.1007/s10508-019-01499-8</w:t>
      </w:r>
    </w:p>
    <w:p w:rsidR="00E94178" w:rsidRPr="00E94178" w:rsidP="00E94178" w14:paraId="0C50B603" w14:textId="77777777">
      <w:pPr>
        <w:pStyle w:val="paragraph"/>
        <w:numPr>
          <w:ilvl w:val="0"/>
          <w:numId w:val="5"/>
        </w:numPr>
        <w:shd w:val="clear" w:color="auto" w:fill="FFFFFF"/>
        <w:spacing w:before="0" w:beforeAutospacing="0" w:after="0" w:afterAutospacing="0"/>
        <w:ind w:left="0" w:firstLine="0"/>
        <w:textAlignment w:val="baseline"/>
      </w:pPr>
      <w:r w:rsidRPr="00E94178">
        <w:t>Beyrer</w:t>
      </w:r>
      <w:r w:rsidRPr="00E94178">
        <w:t xml:space="preserve"> C, Sullivan P, Sanchez J, et al. The increase in global HIV epidemics in MSM. </w:t>
      </w:r>
      <w:r w:rsidRPr="00E94178">
        <w:rPr>
          <w:i/>
          <w:iCs/>
        </w:rPr>
        <w:t>AIDS</w:t>
      </w:r>
      <w:r w:rsidRPr="00E94178">
        <w:t xml:space="preserve">. 2013;27(17):2665-2678. </w:t>
      </w:r>
      <w:r w:rsidRPr="00E94178">
        <w:t>doi:10.1097/01.aids</w:t>
      </w:r>
      <w:r w:rsidRPr="00E94178">
        <w:t>.0000432449.30239.fe</w:t>
      </w:r>
    </w:p>
    <w:p w:rsidR="00E94178" w:rsidRPr="00E94178" w:rsidP="00E94178" w14:paraId="0F633A14" w14:textId="77777777">
      <w:pPr>
        <w:pStyle w:val="paragraph"/>
        <w:numPr>
          <w:ilvl w:val="0"/>
          <w:numId w:val="5"/>
        </w:numPr>
        <w:shd w:val="clear" w:color="auto" w:fill="FFFFFF"/>
        <w:spacing w:before="0" w:beforeAutospacing="0" w:after="0" w:afterAutospacing="0"/>
        <w:ind w:left="0" w:firstLine="0"/>
        <w:textAlignment w:val="baseline"/>
      </w:pPr>
      <w:r w:rsidRPr="00E94178">
        <w:t>US Centers for Disease Control and Prevention. Atlas Plus [Internet]. Published online 2019. https://www.cdc.gov/nchhstp/atlas/</w:t>
      </w:r>
    </w:p>
    <w:p w:rsidR="00E94178" w:rsidRPr="00E94178" w:rsidP="00E94178" w14:paraId="6CB7D273"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Sullivan PS, Sanchez TH, </w:t>
      </w:r>
      <w:r w:rsidRPr="00E94178">
        <w:t>Zlotorzynska</w:t>
      </w:r>
      <w:r w:rsidRPr="00E94178">
        <w:t xml:space="preserve"> M, et al. National trends in HIV pre‐exposure prophylaxis awareness, willingness and use among United States men who have sex with men recruited online, 2013 through 2017. </w:t>
      </w:r>
      <w:r w:rsidRPr="00E94178">
        <w:rPr>
          <w:i/>
          <w:iCs/>
        </w:rPr>
        <w:t>J Int AIDS Soc</w:t>
      </w:r>
      <w:r w:rsidRPr="00E94178">
        <w:t>. 2020;23(3). doi:10.1002/jia2.25461</w:t>
      </w:r>
    </w:p>
    <w:p w:rsidR="00612248" w:rsidP="0088337E" w14:paraId="3B4F6AD6"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Siegler AJ, </w:t>
      </w:r>
      <w:r w:rsidRPr="00E94178">
        <w:t>Mouhanna</w:t>
      </w:r>
      <w:r w:rsidRPr="00E94178">
        <w:t xml:space="preserve"> F, </w:t>
      </w:r>
      <w:r w:rsidRPr="00E94178">
        <w:t>Giler</w:t>
      </w:r>
      <w:r w:rsidRPr="00E94178">
        <w:t xml:space="preserve"> RM, et al. The prevalence of pre-exposure prophylaxis </w:t>
      </w:r>
      <w:r w:rsidRPr="00E94178">
        <w:t>use</w:t>
      </w:r>
      <w:r w:rsidRPr="00E94178">
        <w:t xml:space="preserve"> and the pre-exposure prophylaxis–to-need ratio in the fourth quarter of 2017, United States. </w:t>
      </w:r>
      <w:r w:rsidRPr="00E94178">
        <w:rPr>
          <w:i/>
          <w:iCs/>
        </w:rPr>
        <w:t>Ann Epidemiol</w:t>
      </w:r>
      <w:r w:rsidRPr="00E94178">
        <w:t xml:space="preserve">. 2018;28(12):841-849. </w:t>
      </w:r>
      <w:r w:rsidRPr="00E94178">
        <w:t>doi:10.1016/j.annepidem</w:t>
      </w:r>
      <w:r w:rsidRPr="00E94178">
        <w:t>.2018.06.005</w:t>
      </w:r>
    </w:p>
    <w:p w:rsidR="00612248" w:rsidP="00627099" w14:paraId="6C322FBE" w14:textId="77777777">
      <w:pPr>
        <w:pStyle w:val="paragraph"/>
        <w:numPr>
          <w:ilvl w:val="0"/>
          <w:numId w:val="5"/>
        </w:numPr>
        <w:shd w:val="clear" w:color="auto" w:fill="FFFFFF"/>
        <w:spacing w:before="0" w:beforeAutospacing="0" w:after="0" w:afterAutospacing="0"/>
        <w:ind w:left="0" w:firstLine="0"/>
        <w:textAlignment w:val="baseline"/>
      </w:pPr>
      <w:r w:rsidRPr="0013387C">
        <w:t xml:space="preserve">HIV.gov. National HIV/AIDS Strategy (2022-2025). Available at: </w:t>
      </w:r>
      <w:hyperlink r:id="rId11" w:history="1">
        <w:r w:rsidRPr="00614E2B">
          <w:rPr>
            <w:rStyle w:val="Hyperlink"/>
          </w:rPr>
          <w:t>http://www.hiv.gov/federal-response/national-hiv-aids-strategy/national-hiv-aids-strategy-2022-2025</w:t>
        </w:r>
      </w:hyperlink>
      <w:r>
        <w:t xml:space="preserve">. Published </w:t>
      </w:r>
      <w:r w:rsidRPr="00926825">
        <w:t>August 29, 2022</w:t>
      </w:r>
      <w:r>
        <w:t xml:space="preserve">. </w:t>
      </w:r>
      <w:r w:rsidRPr="0013387C">
        <w:t xml:space="preserve">Accessed: </w:t>
      </w:r>
      <w:r>
        <w:t>December 29</w:t>
      </w:r>
      <w:r w:rsidRPr="0013387C">
        <w:t>, 2022.</w:t>
      </w:r>
    </w:p>
    <w:p w:rsidR="00E713DB" w:rsidP="008A71C0" w14:paraId="2A796D0A" w14:textId="6DDE6679">
      <w:pPr>
        <w:pStyle w:val="paragraph"/>
        <w:numPr>
          <w:ilvl w:val="0"/>
          <w:numId w:val="5"/>
        </w:numPr>
        <w:shd w:val="clear" w:color="auto" w:fill="FFFFFF"/>
        <w:spacing w:before="0" w:beforeAutospacing="0" w:after="0" w:afterAutospacing="0"/>
        <w:ind w:left="0" w:firstLine="0"/>
        <w:textAlignment w:val="baseline"/>
      </w:pPr>
      <w:r w:rsidRPr="00627099">
        <w:t xml:space="preserve">HIV.gov. What is ‘Ending the HIV Epidemic: A Plan for America’? Available at: </w:t>
      </w:r>
      <w:hyperlink r:id="rId12" w:history="1">
        <w:r w:rsidRPr="00612248">
          <w:rPr>
            <w:color w:val="0563C1"/>
            <w:u w:val="single"/>
          </w:rPr>
          <w:t>https://www.hiv.gov/federal-response/ending-the-hiv-epidemic/overview</w:t>
        </w:r>
      </w:hyperlink>
      <w:r w:rsidRPr="00627099">
        <w:t>. Updated July 01, 2022. Accessed: December 5, 202</w:t>
      </w:r>
      <w:r w:rsidR="00F30646">
        <w:t>2</w:t>
      </w:r>
      <w:r w:rsidRPr="00627099">
        <w:t>.</w:t>
      </w:r>
    </w:p>
    <w:p w:rsidR="00E713DB" w:rsidP="008A71C0" w14:paraId="69393D80" w14:textId="77777777">
      <w:pPr>
        <w:pStyle w:val="paragraph"/>
        <w:numPr>
          <w:ilvl w:val="0"/>
          <w:numId w:val="5"/>
        </w:numPr>
        <w:shd w:val="clear" w:color="auto" w:fill="FFFFFF"/>
        <w:spacing w:before="0" w:beforeAutospacing="0" w:after="0" w:afterAutospacing="0"/>
        <w:ind w:left="0" w:firstLine="0"/>
        <w:textAlignment w:val="baseline"/>
      </w:pPr>
      <w:r w:rsidRPr="008A71C0">
        <w:t xml:space="preserve">Siegler AJ, Mayer KH, Liu AY, et al. Developing and Assessing the Feasibility of a Home-based Preexposure Prophylaxis Monitoring and Support Program. </w:t>
      </w:r>
      <w:r w:rsidRPr="00E713DB">
        <w:rPr>
          <w:i/>
          <w:iCs/>
        </w:rPr>
        <w:t>Clin Infect Dis</w:t>
      </w:r>
      <w:r w:rsidRPr="008A71C0">
        <w:t>. 2019;68(3):501-504. doi:10.1093/</w:t>
      </w:r>
      <w:r w:rsidRPr="008A71C0">
        <w:t>cid</w:t>
      </w:r>
      <w:r w:rsidRPr="008A71C0">
        <w:t>/ciy529</w:t>
      </w:r>
    </w:p>
    <w:p w:rsidR="00E713DB" w:rsidP="00E713DB" w14:paraId="5AA8B54C" w14:textId="77777777">
      <w:pPr>
        <w:pStyle w:val="paragraph"/>
        <w:numPr>
          <w:ilvl w:val="0"/>
          <w:numId w:val="5"/>
        </w:numPr>
        <w:shd w:val="clear" w:color="auto" w:fill="FFFFFF"/>
        <w:spacing w:before="0" w:beforeAutospacing="0" w:after="0" w:afterAutospacing="0"/>
        <w:ind w:left="0" w:firstLine="0"/>
        <w:textAlignment w:val="baseline"/>
      </w:pPr>
      <w:r w:rsidRPr="008A71C0">
        <w:t>Norelli</w:t>
      </w:r>
      <w:r w:rsidRPr="008A71C0">
        <w:t xml:space="preserve"> J, </w:t>
      </w:r>
      <w:r w:rsidRPr="008A71C0">
        <w:t>Zlotorzynska</w:t>
      </w:r>
      <w:r w:rsidRPr="008A71C0">
        <w:t xml:space="preserve"> M, Sanchez T, Sullivan PS. Scaling Up </w:t>
      </w:r>
      <w:r w:rsidRPr="008A71C0">
        <w:t>CareKit</w:t>
      </w:r>
      <w:r w:rsidRPr="008A71C0">
        <w:t xml:space="preserve">: Lessons Learned from Expansion of a Centralized Home HIV and Sexually Transmitted Infection Testing Program. </w:t>
      </w:r>
      <w:r w:rsidRPr="00E713DB">
        <w:rPr>
          <w:i/>
          <w:iCs/>
        </w:rPr>
        <w:t xml:space="preserve">Sex </w:t>
      </w:r>
      <w:r w:rsidRPr="00E713DB">
        <w:rPr>
          <w:i/>
          <w:iCs/>
        </w:rPr>
        <w:t>Transm</w:t>
      </w:r>
      <w:r w:rsidRPr="00E713DB">
        <w:rPr>
          <w:i/>
          <w:iCs/>
        </w:rPr>
        <w:t xml:space="preserve"> Dis</w:t>
      </w:r>
      <w:r w:rsidRPr="008A71C0">
        <w:t>. 2021;48(8S</w:t>
      </w:r>
      <w:r w:rsidRPr="008A71C0">
        <w:t>):S</w:t>
      </w:r>
      <w:r w:rsidRPr="008A71C0">
        <w:t>66-S70. doi:10.1097/OLQ.0000000000001473</w:t>
      </w:r>
    </w:p>
    <w:p w:rsidR="00A0213C" w:rsidP="0078545F" w14:paraId="592F9854" w14:textId="27AC9C95">
      <w:pPr>
        <w:pStyle w:val="paragraph"/>
        <w:numPr>
          <w:ilvl w:val="0"/>
          <w:numId w:val="5"/>
        </w:numPr>
        <w:shd w:val="clear" w:color="auto" w:fill="FFFFFF"/>
        <w:spacing w:before="0" w:beforeAutospacing="0" w:after="0" w:afterAutospacing="0"/>
        <w:ind w:left="0" w:firstLine="0"/>
        <w:textAlignment w:val="baseline"/>
      </w:pPr>
      <w:r w:rsidRPr="003753F0">
        <w:t xml:space="preserve">CDC (2021). Preexposure Prophylaxis for the Prevention of HIV Infection in the United States – 2021 Update, A Clinical Practice Update. Available at: </w:t>
      </w:r>
      <w:hyperlink r:id="rId13" w:history="1">
        <w:r w:rsidRPr="003753F0">
          <w:rPr>
            <w:rStyle w:val="Hyperlink"/>
          </w:rPr>
          <w:t>US Public Health Service: PREEXPOSURE PROPHYLAXIS FOR THE PREVENTION OF HIV INFECTION IN THE UNITED STATES – 2021 UPDATE, A CLINICAL PRACTICE GUIDELINE (cdc.gov)</w:t>
        </w:r>
      </w:hyperlink>
      <w:r w:rsidRPr="003753F0">
        <w:t xml:space="preserve">. </w:t>
      </w:r>
      <w:r w:rsidR="008456EB">
        <w:t xml:space="preserve">Accessed January </w:t>
      </w:r>
      <w:r w:rsidR="00AB620F">
        <w:t>20, 2023.</w:t>
      </w:r>
    </w:p>
    <w:p w:rsidR="00A0213C" w:rsidRPr="00A0213C" w:rsidP="00A0213C" w14:paraId="3E8144DA" w14:textId="77777777">
      <w:pPr>
        <w:pStyle w:val="paragraph"/>
        <w:numPr>
          <w:ilvl w:val="0"/>
          <w:numId w:val="5"/>
        </w:numPr>
        <w:shd w:val="clear" w:color="auto" w:fill="FFFFFF"/>
        <w:spacing w:before="0" w:beforeAutospacing="0" w:after="0" w:afterAutospacing="0"/>
        <w:ind w:left="0" w:firstLine="0"/>
        <w:textAlignment w:val="baseline"/>
      </w:pPr>
      <w:hyperlink r:id="rId14" w:history="1">
        <w:r w:rsidRPr="00A0213C" w:rsidR="00BA4BD5">
          <w:rPr>
            <w:rStyle w:val="Hyperlink"/>
            <w:lang w:val="en"/>
          </w:rPr>
          <w:t>Grov</w:t>
        </w:r>
      </w:hyperlink>
      <w:r w:rsidRPr="00A0213C" w:rsidR="00BA4BD5">
        <w:rPr>
          <w:lang w:val="en"/>
        </w:rPr>
        <w:t xml:space="preserve"> C, </w:t>
      </w:r>
      <w:hyperlink r:id="rId15" w:history="1">
        <w:r w:rsidRPr="00A0213C" w:rsidR="00BA4BD5">
          <w:rPr>
            <w:rStyle w:val="Hyperlink"/>
            <w:lang w:val="en"/>
          </w:rPr>
          <w:t>Westmoreland</w:t>
        </w:r>
      </w:hyperlink>
      <w:r w:rsidRPr="00A0213C" w:rsidR="00BA4BD5">
        <w:rPr>
          <w:lang w:val="en"/>
        </w:rPr>
        <w:t xml:space="preserve"> DA, </w:t>
      </w:r>
      <w:hyperlink r:id="rId16" w:history="1">
        <w:r w:rsidRPr="00A0213C" w:rsidR="00BA4BD5">
          <w:rPr>
            <w:rStyle w:val="Hyperlink"/>
            <w:lang w:val="en"/>
          </w:rPr>
          <w:t>D'Angelo</w:t>
        </w:r>
      </w:hyperlink>
      <w:r w:rsidRPr="00A0213C" w:rsidR="00BA4BD5">
        <w:rPr>
          <w:lang w:val="en"/>
        </w:rPr>
        <w:t xml:space="preserve"> AB, </w:t>
      </w:r>
      <w:hyperlink r:id="rId17" w:history="1">
        <w:r w:rsidRPr="00A0213C" w:rsidR="00BA4BD5">
          <w:rPr>
            <w:rStyle w:val="Hyperlink"/>
            <w:lang w:val="en"/>
          </w:rPr>
          <w:t>Pantalone</w:t>
        </w:r>
      </w:hyperlink>
      <w:r w:rsidRPr="00A0213C" w:rsidR="00BA4BD5">
        <w:rPr>
          <w:lang w:val="en"/>
        </w:rPr>
        <w:t xml:space="preserve"> DW.</w:t>
      </w:r>
      <w:r w:rsidRPr="00A0213C" w:rsidR="00BA4BD5">
        <w:rPr>
          <w:vertAlign w:val="superscript"/>
          <w:lang w:val="en"/>
        </w:rPr>
        <w:t xml:space="preserve">. </w:t>
      </w:r>
      <w:r w:rsidRPr="00A0213C" w:rsidR="00BA4BD5">
        <w:rPr>
          <w:lang w:val="en"/>
        </w:rPr>
        <w:t xml:space="preserve">How Has HIV Pre-Exposure Prophylaxis (PrEP) Changed Sex? A Review of Research in a New Era of Bio-behavioral HIV Prevention. J Sex Res. 2021 Sep;58(7):891-913. </w:t>
      </w:r>
    </w:p>
    <w:p w:rsidR="00A0213C" w:rsidRPr="00A0213C" w:rsidP="00A0213C" w14:paraId="754FE844" w14:textId="77777777">
      <w:pPr>
        <w:pStyle w:val="paragraph"/>
        <w:numPr>
          <w:ilvl w:val="0"/>
          <w:numId w:val="5"/>
        </w:numPr>
        <w:shd w:val="clear" w:color="auto" w:fill="FFFFFF"/>
        <w:spacing w:before="0" w:beforeAutospacing="0" w:after="0" w:afterAutospacing="0"/>
        <w:ind w:left="0" w:firstLine="0"/>
        <w:textAlignment w:val="baseline"/>
      </w:pPr>
      <w:r w:rsidRPr="00A0213C">
        <w:rPr>
          <w:lang w:val="en"/>
        </w:rPr>
        <w:t xml:space="preserve">Montgomery MC, Ellison J, Chan PA, Harrison L, van den Berg JJ. </w:t>
      </w:r>
      <w:hyperlink r:id="rId18" w:history="1">
        <w:r w:rsidRPr="00A0213C">
          <w:rPr>
            <w:rStyle w:val="Hyperlink"/>
            <w:lang w:val="en"/>
          </w:rPr>
          <w:t xml:space="preserve">Sexual satisfaction with daily oral HIV pre-exposure prophylaxis (PrEP) among gay and bisexual men at two urban PrEP clinics in the United States: an observational study. </w:t>
        </w:r>
      </w:hyperlink>
      <w:r w:rsidRPr="00A0213C">
        <w:rPr>
          <w:lang w:val="en"/>
        </w:rPr>
        <w:t xml:space="preserve">Sex Health. 2021 Sep;18(4):319-326. </w:t>
      </w:r>
      <w:r w:rsidRPr="00A0213C">
        <w:rPr>
          <w:lang w:val="en"/>
        </w:rPr>
        <w:t>doi</w:t>
      </w:r>
      <w:r w:rsidRPr="00A0213C">
        <w:rPr>
          <w:lang w:val="en"/>
        </w:rPr>
        <w:t>: 10.1071/SH20207.</w:t>
      </w:r>
    </w:p>
    <w:p w:rsidR="00A0213C" w:rsidRPr="00A0213C" w:rsidP="00A0213C" w14:paraId="6E059E9C" w14:textId="77777777">
      <w:pPr>
        <w:pStyle w:val="paragraph"/>
        <w:numPr>
          <w:ilvl w:val="0"/>
          <w:numId w:val="5"/>
        </w:numPr>
        <w:shd w:val="clear" w:color="auto" w:fill="FFFFFF"/>
        <w:spacing w:before="0" w:beforeAutospacing="0" w:after="0" w:afterAutospacing="0"/>
        <w:ind w:left="0" w:firstLine="0"/>
        <w:textAlignment w:val="baseline"/>
      </w:pPr>
      <w:hyperlink r:id="rId19" w:history="1">
        <w:r w:rsidRPr="00A0213C" w:rsidR="003753F0">
          <w:rPr>
            <w:rStyle w:val="Hyperlink"/>
            <w:lang w:val="en"/>
          </w:rPr>
          <w:t>Dubov</w:t>
        </w:r>
        <w:r w:rsidRPr="00A0213C" w:rsidR="003753F0">
          <w:rPr>
            <w:rStyle w:val="Hyperlink"/>
            <w:lang w:val="en"/>
          </w:rPr>
          <w:t xml:space="preserve"> A</w:t>
        </w:r>
      </w:hyperlink>
      <w:r w:rsidRPr="00A0213C" w:rsidR="003753F0">
        <w:rPr>
          <w:lang w:val="en"/>
        </w:rPr>
        <w:t>, </w:t>
      </w:r>
      <w:hyperlink r:id="rId20" w:history="1">
        <w:r w:rsidRPr="00A0213C" w:rsidR="003753F0">
          <w:rPr>
            <w:rStyle w:val="Hyperlink"/>
            <w:lang w:val="en"/>
          </w:rPr>
          <w:t>Ogunbajo</w:t>
        </w:r>
      </w:hyperlink>
      <w:r w:rsidRPr="00A0213C" w:rsidR="003753F0">
        <w:rPr>
          <w:lang w:val="en"/>
        </w:rPr>
        <w:t xml:space="preserve"> A, </w:t>
      </w:r>
      <w:hyperlink r:id="rId21" w:history="1">
        <w:r w:rsidRPr="00A0213C" w:rsidR="003753F0">
          <w:rPr>
            <w:rStyle w:val="Hyperlink"/>
            <w:lang w:val="en"/>
          </w:rPr>
          <w:t>Altice</w:t>
        </w:r>
      </w:hyperlink>
      <w:r w:rsidRPr="00A0213C" w:rsidR="003753F0">
        <w:rPr>
          <w:lang w:val="en"/>
        </w:rPr>
        <w:t xml:space="preserve"> FL, </w:t>
      </w:r>
      <w:hyperlink r:id="rId22" w:history="1">
        <w:r w:rsidRPr="00A0213C" w:rsidR="003753F0">
          <w:rPr>
            <w:rStyle w:val="Hyperlink"/>
            <w:lang w:val="en"/>
          </w:rPr>
          <w:t>Fraenkel</w:t>
        </w:r>
      </w:hyperlink>
      <w:r w:rsidRPr="00A0213C" w:rsidR="003753F0">
        <w:rPr>
          <w:lang w:val="en"/>
        </w:rPr>
        <w:t xml:space="preserve"> L. Optimizing access to PrEP based on MSM preferences: Results of a discrete choice experiment. AIDS Care. 2019 May;31(5):545-553.</w:t>
      </w:r>
    </w:p>
    <w:p w:rsidR="00A0213C" w:rsidRPr="00A0213C" w:rsidP="00A0213C" w14:paraId="332C2651" w14:textId="77777777">
      <w:pPr>
        <w:pStyle w:val="paragraph"/>
        <w:numPr>
          <w:ilvl w:val="0"/>
          <w:numId w:val="5"/>
        </w:numPr>
        <w:shd w:val="clear" w:color="auto" w:fill="FFFFFF"/>
        <w:spacing w:before="0" w:beforeAutospacing="0" w:after="0" w:afterAutospacing="0"/>
        <w:ind w:left="0" w:firstLine="0"/>
        <w:textAlignment w:val="baseline"/>
      </w:pPr>
      <w:r w:rsidRPr="00A0213C">
        <w:rPr>
          <w:lang w:val="en"/>
        </w:rPr>
        <w:t xml:space="preserve">Mansergh G, Kota KK, Stephenson R, Hirshfield S, Sullivan P. </w:t>
      </w:r>
      <w:hyperlink r:id="rId23" w:history="1">
        <w:r w:rsidRPr="00A0213C">
          <w:rPr>
            <w:rStyle w:val="Hyperlink"/>
            <w:lang w:val="en"/>
          </w:rPr>
          <w:t xml:space="preserve">Preference for using a variety of future HIV pre-exposure prophylaxis products among men who have sex with men in three US cities. </w:t>
        </w:r>
      </w:hyperlink>
      <w:r w:rsidRPr="00A0213C">
        <w:rPr>
          <w:lang w:val="en"/>
        </w:rPr>
        <w:t>J Int AIDS Soc. 2021 Jan;24(1</w:t>
      </w:r>
      <w:r w:rsidRPr="00A0213C">
        <w:rPr>
          <w:lang w:val="en"/>
        </w:rPr>
        <w:t>):e</w:t>
      </w:r>
      <w:r w:rsidRPr="00A0213C">
        <w:rPr>
          <w:lang w:val="en"/>
        </w:rPr>
        <w:t xml:space="preserve">25664. </w:t>
      </w:r>
      <w:r w:rsidRPr="00A0213C">
        <w:rPr>
          <w:lang w:val="en"/>
        </w:rPr>
        <w:t>doi</w:t>
      </w:r>
      <w:r w:rsidRPr="00A0213C">
        <w:rPr>
          <w:lang w:val="en"/>
        </w:rPr>
        <w:t>: 10.1002/jia2.25664</w:t>
      </w:r>
    </w:p>
    <w:p w:rsidR="008723CF" w:rsidP="008723CF" w14:paraId="21E01BDB" w14:textId="77777777">
      <w:pPr>
        <w:pStyle w:val="paragraph"/>
        <w:numPr>
          <w:ilvl w:val="0"/>
          <w:numId w:val="5"/>
        </w:numPr>
        <w:shd w:val="clear" w:color="auto" w:fill="FFFFFF"/>
        <w:spacing w:before="0" w:beforeAutospacing="0" w:after="0" w:afterAutospacing="0"/>
        <w:ind w:left="0" w:firstLine="0"/>
        <w:textAlignment w:val="baseline"/>
      </w:pPr>
      <w:r w:rsidRPr="003753F0">
        <w:t>Mansergh G, Sullivan PS, Kota KK, Daskalakis D. Pre-exposure prophylaxis in the era of emerging methods for MSM in the USA: The HIV Prevention Cycle of Care Model. The Lancet HIV. 2022 (in press).</w:t>
      </w:r>
    </w:p>
    <w:p w:rsidR="008723CF" w:rsidRPr="008723CF" w:rsidP="008723CF" w14:paraId="46629EB9" w14:textId="77777777">
      <w:pPr>
        <w:pStyle w:val="paragraph"/>
        <w:numPr>
          <w:ilvl w:val="0"/>
          <w:numId w:val="5"/>
        </w:numPr>
        <w:shd w:val="clear" w:color="auto" w:fill="FFFFFF"/>
        <w:spacing w:before="0" w:beforeAutospacing="0" w:after="0" w:afterAutospacing="0"/>
        <w:ind w:left="0" w:firstLine="0"/>
        <w:textAlignment w:val="baseline"/>
      </w:pPr>
      <w:r w:rsidRPr="008723CF">
        <w:rPr>
          <w:lang w:val="en"/>
        </w:rPr>
        <w:t xml:space="preserve">Rogers BG, </w:t>
      </w:r>
      <w:r w:rsidRPr="008723CF">
        <w:rPr>
          <w:lang w:val="en"/>
        </w:rPr>
        <w:t>Sosnowy</w:t>
      </w:r>
      <w:r w:rsidRPr="008723CF">
        <w:rPr>
          <w:lang w:val="en"/>
        </w:rPr>
        <w:t xml:space="preserve"> C, </w:t>
      </w:r>
      <w:r w:rsidRPr="008723CF">
        <w:rPr>
          <w:lang w:val="en"/>
        </w:rPr>
        <w:t>Zanowick</w:t>
      </w:r>
      <w:r w:rsidRPr="008723CF">
        <w:rPr>
          <w:lang w:val="en"/>
        </w:rPr>
        <w:t xml:space="preserve">-Marr A, et al. Facilitators for retaining men who have sex with men in pre-exposure prophylaxis care in real world clinic settings within the United States. BMC Infect Dis. 2022 Aug 5;22(1):673. </w:t>
      </w:r>
      <w:r w:rsidRPr="008723CF">
        <w:rPr>
          <w:lang w:val="en"/>
        </w:rPr>
        <w:t>doi</w:t>
      </w:r>
      <w:r w:rsidRPr="008723CF">
        <w:rPr>
          <w:lang w:val="en"/>
        </w:rPr>
        <w:t xml:space="preserve">: 10.1186/s12879-022-07658-y. </w:t>
      </w:r>
    </w:p>
    <w:p w:rsidR="00774EC4" w:rsidP="008723CF" w14:paraId="4F919727" w14:textId="3E9888DA">
      <w:pPr>
        <w:pStyle w:val="paragraph"/>
        <w:numPr>
          <w:ilvl w:val="0"/>
          <w:numId w:val="5"/>
        </w:numPr>
        <w:shd w:val="clear" w:color="auto" w:fill="FFFFFF"/>
        <w:spacing w:before="0" w:beforeAutospacing="0" w:after="0" w:afterAutospacing="0"/>
        <w:ind w:left="0" w:firstLine="0"/>
        <w:textAlignment w:val="baseline"/>
      </w:pPr>
      <w:r w:rsidRPr="0000359F">
        <w:rPr>
          <w:color w:val="000000"/>
        </w:rPr>
        <w:t xml:space="preserve">Parrying the Pitfalls of PrEP: Preventing Premature PrEP Discontinuation and STIs Among MSM (Project PEACH). Clinical Trials identifier:  NCT05072093. Updated June 7, 2023. Accessed July 24, 2023. Available at </w:t>
      </w:r>
      <w:hyperlink r:id="rId24" w:history="1">
        <w:r w:rsidRPr="0000359F">
          <w:rPr>
            <w:rStyle w:val="Hyperlink"/>
          </w:rPr>
          <w:t>https://clinicaltrials.gov/study/NCT05072093</w:t>
        </w:r>
      </w:hyperlink>
    </w:p>
    <w:p w:rsidR="001C7219" w:rsidP="008723CF" w14:paraId="76EA363E" w14:textId="23A6C2F3">
      <w:pPr>
        <w:pStyle w:val="paragraph"/>
        <w:numPr>
          <w:ilvl w:val="0"/>
          <w:numId w:val="5"/>
        </w:numPr>
        <w:shd w:val="clear" w:color="auto" w:fill="FFFFFF"/>
        <w:spacing w:before="0" w:beforeAutospacing="0" w:after="0" w:afterAutospacing="0"/>
        <w:ind w:left="0" w:firstLine="0"/>
        <w:textAlignment w:val="baseline"/>
      </w:pPr>
      <w:r w:rsidRPr="008E5769">
        <w:t>Office of Information and Regulatory Affairs O</w:t>
      </w:r>
      <w:r>
        <w:t>ffice of Management and Budget</w:t>
      </w:r>
      <w:r w:rsidRPr="008E5769">
        <w:t>. Questions and Answers When Designing Surveys for Information Collections. Washington, DC</w:t>
      </w:r>
      <w:r>
        <w:t xml:space="preserve">. </w:t>
      </w:r>
      <w:r w:rsidRPr="008E5769">
        <w:t>Jan 2006 (Last Modified Oct 2016).</w:t>
      </w:r>
      <w:r w:rsidR="00E32C7E">
        <w:t xml:space="preserve"> Available at: </w:t>
      </w:r>
      <w:hyperlink r:id="rId25" w:history="1">
        <w:r w:rsidRPr="00255C55" w:rsidR="00E32C7E">
          <w:rPr>
            <w:rStyle w:val="Hyperlink"/>
          </w:rPr>
          <w:t>https://obamawhitehouse.archives.gov/sites/default/files/omb/inforeg/pmc_survey_guidance_2006.pdf</w:t>
        </w:r>
      </w:hyperlink>
      <w:r w:rsidR="00E32C7E">
        <w:t xml:space="preserve">. </w:t>
      </w:r>
      <w:r w:rsidRPr="00E32C7E" w:rsidR="00E32C7E">
        <w:t>Accessed January 14</w:t>
      </w:r>
      <w:r w:rsidR="00E32C7E">
        <w:t>, 2023.</w:t>
      </w:r>
    </w:p>
    <w:p w:rsidR="00535D64" w:rsidP="008723CF" w14:paraId="429B78AC" w14:textId="74799230">
      <w:pPr>
        <w:pStyle w:val="paragraph"/>
        <w:numPr>
          <w:ilvl w:val="0"/>
          <w:numId w:val="5"/>
        </w:numPr>
        <w:shd w:val="clear" w:color="auto" w:fill="FFFFFF"/>
        <w:spacing w:before="0" w:beforeAutospacing="0" w:after="0" w:afterAutospacing="0"/>
        <w:ind w:left="0" w:firstLine="0"/>
        <w:textAlignment w:val="baseline"/>
      </w:pPr>
      <w:r w:rsidRPr="008723CF">
        <w:t>Yancey AK, Ortega AN, Kumanyika SK. Effective recruitment and retention of minority research participants. Annual Review of Public Health. 2006;27: 1-28.</w:t>
      </w:r>
    </w:p>
    <w:p w:rsidR="003A5C4E" w:rsidRPr="00E32C7E" w:rsidP="00960021" w14:paraId="36752B73" w14:textId="1FEE608A">
      <w:pPr>
        <w:pStyle w:val="ListParagraph"/>
        <w:shd w:val="clear" w:color="auto" w:fill="FFFFFF"/>
        <w:spacing w:after="0" w:line="240" w:lineRule="auto"/>
        <w:ind w:left="0"/>
        <w:rPr>
          <w:rFonts w:ascii="Times New Roman" w:hAnsi="Times New Roman"/>
          <w:color w:val="000000"/>
          <w:sz w:val="24"/>
          <w:szCs w:val="24"/>
        </w:rPr>
      </w:pPr>
    </w:p>
    <w:sectPr w:rsidSect="00B52F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37F85EDA"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912350112"/>
      <w:docPartObj>
        <w:docPartGallery w:val="Page Numbers (Bottom of Page)"/>
        <w:docPartUnique/>
      </w:docPartObj>
    </w:sdtPr>
    <w:sdtEndPr>
      <w:rPr>
        <w:noProof/>
      </w:rPr>
    </w:sdtEndPr>
    <w:sdtContent>
      <w:p w:rsidR="00851E5E" w14:paraId="5B888317" w14:textId="3A1454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F45494" w14:paraId="6601C5E9"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413D91CC"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18D9AE5C"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6DBB2608"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2A958E4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EF616CD"/>
    <w:multiLevelType w:val="hybridMultilevel"/>
    <w:tmpl w:val="F962BB86"/>
    <w:lvl w:ilvl="0">
      <w:start w:val="1"/>
      <w:numFmt w:val="decimal"/>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1FD605D3"/>
    <w:multiLevelType w:val="hybridMultilevel"/>
    <w:tmpl w:val="00FE89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8546667"/>
    <w:multiLevelType w:val="hybridMultilevel"/>
    <w:tmpl w:val="00F88366"/>
    <w:lvl w:ilvl="0">
      <w:start w:val="0"/>
      <w:numFmt w:val="bullet"/>
      <w:lvlText w:val="•"/>
      <w:lvlJc w:val="left"/>
      <w:pPr>
        <w:ind w:left="720" w:hanging="360"/>
      </w:pPr>
      <w:rPr>
        <w:rFonts w:ascii="Times New Roman" w:hAnsi="Times New Roman" w:eastAsiaTheme="minorHAnsi"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378519E5"/>
    <w:multiLevelType w:val="hybridMultilevel"/>
    <w:tmpl w:val="69D80BD4"/>
    <w:lvl w:ilvl="0">
      <w:start w:val="1"/>
      <w:numFmt w:val="decimal"/>
      <w:lvlText w:val="%1."/>
      <w:lvlJc w:val="left"/>
      <w:pPr>
        <w:ind w:left="720" w:hanging="360"/>
      </w:pPr>
      <w:rPr>
        <w:rFonts w:hint="default"/>
        <w:b w:val="0"/>
        <w:b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BDB03C5"/>
    <w:multiLevelType w:val="hybridMultilevel"/>
    <w:tmpl w:val="AF68D5F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40CF0E72"/>
    <w:multiLevelType w:val="hybridMultilevel"/>
    <w:tmpl w:val="C6CAD7F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47541CEA"/>
    <w:multiLevelType w:val="hybridMultilevel"/>
    <w:tmpl w:val="F6301C8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66661AAA"/>
    <w:multiLevelType w:val="hybridMultilevel"/>
    <w:tmpl w:val="671C008E"/>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6ED06F80"/>
    <w:multiLevelType w:val="hybridMultilevel"/>
    <w:tmpl w:val="847AE5A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111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149519898">
    <w:abstractNumId w:val="8"/>
  </w:num>
  <w:num w:numId="2" w16cid:durableId="161165419">
    <w:abstractNumId w:val="5"/>
  </w:num>
  <w:num w:numId="3" w16cid:durableId="1944848428">
    <w:abstractNumId w:val="9"/>
  </w:num>
  <w:num w:numId="4" w16cid:durableId="1023633590">
    <w:abstractNumId w:val="6"/>
  </w:num>
  <w:num w:numId="5" w16cid:durableId="1845318843">
    <w:abstractNumId w:val="7"/>
  </w:num>
  <w:num w:numId="6" w16cid:durableId="1812668237">
    <w:abstractNumId w:val="0"/>
  </w:num>
  <w:num w:numId="7" w16cid:durableId="1440222949">
    <w:abstractNumId w:val="3"/>
  </w:num>
  <w:num w:numId="8" w16cid:durableId="1723558293">
    <w:abstractNumId w:val="4"/>
  </w:num>
  <w:num w:numId="9" w16cid:durableId="490176110">
    <w:abstractNumId w:val="2"/>
  </w:num>
  <w:num w:numId="10" w16cid:durableId="16123746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126"/>
    <w:rsid w:val="00001547"/>
    <w:rsid w:val="00001F1C"/>
    <w:rsid w:val="00002369"/>
    <w:rsid w:val="00003036"/>
    <w:rsid w:val="0000359F"/>
    <w:rsid w:val="00006C01"/>
    <w:rsid w:val="00011CFC"/>
    <w:rsid w:val="000135CE"/>
    <w:rsid w:val="000209A2"/>
    <w:rsid w:val="00021E11"/>
    <w:rsid w:val="00022143"/>
    <w:rsid w:val="0002450C"/>
    <w:rsid w:val="00030DB8"/>
    <w:rsid w:val="0003456E"/>
    <w:rsid w:val="0004390B"/>
    <w:rsid w:val="00044FA5"/>
    <w:rsid w:val="00045F86"/>
    <w:rsid w:val="00046328"/>
    <w:rsid w:val="00047D50"/>
    <w:rsid w:val="000501B0"/>
    <w:rsid w:val="00050857"/>
    <w:rsid w:val="00052270"/>
    <w:rsid w:val="00056B3C"/>
    <w:rsid w:val="000635E6"/>
    <w:rsid w:val="00064C19"/>
    <w:rsid w:val="000716FA"/>
    <w:rsid w:val="00072AD1"/>
    <w:rsid w:val="00072CE8"/>
    <w:rsid w:val="000765CD"/>
    <w:rsid w:val="000769EC"/>
    <w:rsid w:val="000801C4"/>
    <w:rsid w:val="00080941"/>
    <w:rsid w:val="00080AD2"/>
    <w:rsid w:val="00081ADA"/>
    <w:rsid w:val="000837B8"/>
    <w:rsid w:val="00083AA9"/>
    <w:rsid w:val="00084D06"/>
    <w:rsid w:val="00084D46"/>
    <w:rsid w:val="00086519"/>
    <w:rsid w:val="000906AC"/>
    <w:rsid w:val="00090F20"/>
    <w:rsid w:val="00091ABC"/>
    <w:rsid w:val="00091EE7"/>
    <w:rsid w:val="00093AD1"/>
    <w:rsid w:val="0009502D"/>
    <w:rsid w:val="000959CF"/>
    <w:rsid w:val="000A0950"/>
    <w:rsid w:val="000A404D"/>
    <w:rsid w:val="000A4126"/>
    <w:rsid w:val="000A495D"/>
    <w:rsid w:val="000A6C83"/>
    <w:rsid w:val="000B04E4"/>
    <w:rsid w:val="000B69FE"/>
    <w:rsid w:val="000B6A1C"/>
    <w:rsid w:val="000B7FE2"/>
    <w:rsid w:val="000C1F40"/>
    <w:rsid w:val="000C429C"/>
    <w:rsid w:val="000C4665"/>
    <w:rsid w:val="000D2401"/>
    <w:rsid w:val="000D3362"/>
    <w:rsid w:val="000D3C89"/>
    <w:rsid w:val="000D3E94"/>
    <w:rsid w:val="000D40C1"/>
    <w:rsid w:val="000D47D1"/>
    <w:rsid w:val="000D4A87"/>
    <w:rsid w:val="000D642C"/>
    <w:rsid w:val="000D77EB"/>
    <w:rsid w:val="000E1A66"/>
    <w:rsid w:val="000E3667"/>
    <w:rsid w:val="000E4082"/>
    <w:rsid w:val="000E47FA"/>
    <w:rsid w:val="000E5481"/>
    <w:rsid w:val="000E5F00"/>
    <w:rsid w:val="000E6AC9"/>
    <w:rsid w:val="000F1903"/>
    <w:rsid w:val="000F29D6"/>
    <w:rsid w:val="000F2DF5"/>
    <w:rsid w:val="000F33D7"/>
    <w:rsid w:val="000F7E88"/>
    <w:rsid w:val="00101531"/>
    <w:rsid w:val="00105EEC"/>
    <w:rsid w:val="00106DB7"/>
    <w:rsid w:val="001104EA"/>
    <w:rsid w:val="00110A86"/>
    <w:rsid w:val="0011109F"/>
    <w:rsid w:val="00116E2C"/>
    <w:rsid w:val="00117DBF"/>
    <w:rsid w:val="00126573"/>
    <w:rsid w:val="00131F49"/>
    <w:rsid w:val="00132184"/>
    <w:rsid w:val="001331FB"/>
    <w:rsid w:val="0013387C"/>
    <w:rsid w:val="001351EB"/>
    <w:rsid w:val="00142281"/>
    <w:rsid w:val="00143D28"/>
    <w:rsid w:val="00144D46"/>
    <w:rsid w:val="001456E8"/>
    <w:rsid w:val="0014704E"/>
    <w:rsid w:val="001475B6"/>
    <w:rsid w:val="00147958"/>
    <w:rsid w:val="00147F69"/>
    <w:rsid w:val="00150BEF"/>
    <w:rsid w:val="00151BD9"/>
    <w:rsid w:val="001525A5"/>
    <w:rsid w:val="00152919"/>
    <w:rsid w:val="0015320C"/>
    <w:rsid w:val="00155717"/>
    <w:rsid w:val="001616A8"/>
    <w:rsid w:val="00161E34"/>
    <w:rsid w:val="00162395"/>
    <w:rsid w:val="00163FBE"/>
    <w:rsid w:val="00164849"/>
    <w:rsid w:val="001653D8"/>
    <w:rsid w:val="0016726C"/>
    <w:rsid w:val="00170226"/>
    <w:rsid w:val="00172A79"/>
    <w:rsid w:val="00173F27"/>
    <w:rsid w:val="00175D6B"/>
    <w:rsid w:val="0017648B"/>
    <w:rsid w:val="00180377"/>
    <w:rsid w:val="0018056B"/>
    <w:rsid w:val="001816F2"/>
    <w:rsid w:val="00182617"/>
    <w:rsid w:val="00183574"/>
    <w:rsid w:val="001839F7"/>
    <w:rsid w:val="00184053"/>
    <w:rsid w:val="00184745"/>
    <w:rsid w:val="00184D0D"/>
    <w:rsid w:val="001879C8"/>
    <w:rsid w:val="0019010E"/>
    <w:rsid w:val="001902DB"/>
    <w:rsid w:val="00191214"/>
    <w:rsid w:val="00191592"/>
    <w:rsid w:val="00196CA7"/>
    <w:rsid w:val="00197212"/>
    <w:rsid w:val="0019777D"/>
    <w:rsid w:val="001A4909"/>
    <w:rsid w:val="001A5BFB"/>
    <w:rsid w:val="001B0A7F"/>
    <w:rsid w:val="001B2065"/>
    <w:rsid w:val="001B55DD"/>
    <w:rsid w:val="001B58F7"/>
    <w:rsid w:val="001C7219"/>
    <w:rsid w:val="001C76A9"/>
    <w:rsid w:val="001D19D7"/>
    <w:rsid w:val="001D2547"/>
    <w:rsid w:val="001D52D8"/>
    <w:rsid w:val="001D5B80"/>
    <w:rsid w:val="001D5CFF"/>
    <w:rsid w:val="001D7491"/>
    <w:rsid w:val="001D7774"/>
    <w:rsid w:val="001E273C"/>
    <w:rsid w:val="001E3E30"/>
    <w:rsid w:val="001E7ACE"/>
    <w:rsid w:val="001F0DE5"/>
    <w:rsid w:val="001F270E"/>
    <w:rsid w:val="001F30DB"/>
    <w:rsid w:val="001F472F"/>
    <w:rsid w:val="001F62EE"/>
    <w:rsid w:val="001F7AD7"/>
    <w:rsid w:val="00200035"/>
    <w:rsid w:val="00202822"/>
    <w:rsid w:val="00204B0B"/>
    <w:rsid w:val="00206136"/>
    <w:rsid w:val="00206865"/>
    <w:rsid w:val="0021006C"/>
    <w:rsid w:val="002152A0"/>
    <w:rsid w:val="002170E3"/>
    <w:rsid w:val="002230D4"/>
    <w:rsid w:val="0022597A"/>
    <w:rsid w:val="002278C8"/>
    <w:rsid w:val="002334D7"/>
    <w:rsid w:val="00233523"/>
    <w:rsid w:val="0023525B"/>
    <w:rsid w:val="00235EEC"/>
    <w:rsid w:val="00236B1A"/>
    <w:rsid w:val="002374A1"/>
    <w:rsid w:val="00237B79"/>
    <w:rsid w:val="00241E59"/>
    <w:rsid w:val="00242AE9"/>
    <w:rsid w:val="00243043"/>
    <w:rsid w:val="0025123D"/>
    <w:rsid w:val="00251702"/>
    <w:rsid w:val="00251D74"/>
    <w:rsid w:val="002522EC"/>
    <w:rsid w:val="0025425E"/>
    <w:rsid w:val="00255C55"/>
    <w:rsid w:val="00257672"/>
    <w:rsid w:val="00266F80"/>
    <w:rsid w:val="002706A0"/>
    <w:rsid w:val="0027197C"/>
    <w:rsid w:val="00281306"/>
    <w:rsid w:val="00283DC4"/>
    <w:rsid w:val="002853AD"/>
    <w:rsid w:val="0029483E"/>
    <w:rsid w:val="00294859"/>
    <w:rsid w:val="00295054"/>
    <w:rsid w:val="002A3C8F"/>
    <w:rsid w:val="002A6108"/>
    <w:rsid w:val="002A62C3"/>
    <w:rsid w:val="002B0E46"/>
    <w:rsid w:val="002B2EDB"/>
    <w:rsid w:val="002B3680"/>
    <w:rsid w:val="002C0A19"/>
    <w:rsid w:val="002C182C"/>
    <w:rsid w:val="002C24CD"/>
    <w:rsid w:val="002C3D3D"/>
    <w:rsid w:val="002C4050"/>
    <w:rsid w:val="002C5246"/>
    <w:rsid w:val="002C6FF0"/>
    <w:rsid w:val="002C78BF"/>
    <w:rsid w:val="002D53EA"/>
    <w:rsid w:val="002D5B70"/>
    <w:rsid w:val="002D72DD"/>
    <w:rsid w:val="002E00C0"/>
    <w:rsid w:val="002E376F"/>
    <w:rsid w:val="002E46EB"/>
    <w:rsid w:val="002F0A96"/>
    <w:rsid w:val="002F407B"/>
    <w:rsid w:val="002F4837"/>
    <w:rsid w:val="002F5832"/>
    <w:rsid w:val="002F6795"/>
    <w:rsid w:val="00300A88"/>
    <w:rsid w:val="003013FC"/>
    <w:rsid w:val="00304135"/>
    <w:rsid w:val="00305943"/>
    <w:rsid w:val="00305F76"/>
    <w:rsid w:val="00306628"/>
    <w:rsid w:val="00306679"/>
    <w:rsid w:val="0030682F"/>
    <w:rsid w:val="00307EF3"/>
    <w:rsid w:val="003140BD"/>
    <w:rsid w:val="0031412E"/>
    <w:rsid w:val="00320C8A"/>
    <w:rsid w:val="003223B4"/>
    <w:rsid w:val="00325C27"/>
    <w:rsid w:val="00327C26"/>
    <w:rsid w:val="00327D42"/>
    <w:rsid w:val="00330662"/>
    <w:rsid w:val="0033183A"/>
    <w:rsid w:val="003321E2"/>
    <w:rsid w:val="0033524F"/>
    <w:rsid w:val="003367A2"/>
    <w:rsid w:val="003602C0"/>
    <w:rsid w:val="00360F88"/>
    <w:rsid w:val="003620C8"/>
    <w:rsid w:val="0036383D"/>
    <w:rsid w:val="00364C64"/>
    <w:rsid w:val="00365930"/>
    <w:rsid w:val="003662A2"/>
    <w:rsid w:val="003678B9"/>
    <w:rsid w:val="003737E2"/>
    <w:rsid w:val="00374054"/>
    <w:rsid w:val="003753F0"/>
    <w:rsid w:val="00375E11"/>
    <w:rsid w:val="00377857"/>
    <w:rsid w:val="00377FE8"/>
    <w:rsid w:val="00380339"/>
    <w:rsid w:val="00381598"/>
    <w:rsid w:val="00381DA4"/>
    <w:rsid w:val="00383BA0"/>
    <w:rsid w:val="00387D57"/>
    <w:rsid w:val="003927F1"/>
    <w:rsid w:val="003973E2"/>
    <w:rsid w:val="003A0B25"/>
    <w:rsid w:val="003A1259"/>
    <w:rsid w:val="003A5979"/>
    <w:rsid w:val="003A5C4E"/>
    <w:rsid w:val="003A6E46"/>
    <w:rsid w:val="003B18B2"/>
    <w:rsid w:val="003B44F3"/>
    <w:rsid w:val="003B54EF"/>
    <w:rsid w:val="003B5E0E"/>
    <w:rsid w:val="003B7EBB"/>
    <w:rsid w:val="003C0380"/>
    <w:rsid w:val="003C2D2C"/>
    <w:rsid w:val="003C5453"/>
    <w:rsid w:val="003C585C"/>
    <w:rsid w:val="003C640D"/>
    <w:rsid w:val="003C6FEB"/>
    <w:rsid w:val="003D1C9E"/>
    <w:rsid w:val="003D1E01"/>
    <w:rsid w:val="003D33DD"/>
    <w:rsid w:val="003D5CA2"/>
    <w:rsid w:val="003D6B66"/>
    <w:rsid w:val="003D72B9"/>
    <w:rsid w:val="003E01A0"/>
    <w:rsid w:val="003E15AB"/>
    <w:rsid w:val="003E2F97"/>
    <w:rsid w:val="003E3747"/>
    <w:rsid w:val="003F1219"/>
    <w:rsid w:val="003F136D"/>
    <w:rsid w:val="003F1D21"/>
    <w:rsid w:val="003F4C7D"/>
    <w:rsid w:val="003F5162"/>
    <w:rsid w:val="003F558C"/>
    <w:rsid w:val="0040535B"/>
    <w:rsid w:val="00405DE1"/>
    <w:rsid w:val="00407113"/>
    <w:rsid w:val="004114F2"/>
    <w:rsid w:val="00412447"/>
    <w:rsid w:val="00413837"/>
    <w:rsid w:val="00415B2F"/>
    <w:rsid w:val="00417466"/>
    <w:rsid w:val="00417C15"/>
    <w:rsid w:val="00425526"/>
    <w:rsid w:val="004259C2"/>
    <w:rsid w:val="00427457"/>
    <w:rsid w:val="004308AA"/>
    <w:rsid w:val="004321D4"/>
    <w:rsid w:val="004325ED"/>
    <w:rsid w:val="00433AB8"/>
    <w:rsid w:val="00434994"/>
    <w:rsid w:val="00441387"/>
    <w:rsid w:val="00441B56"/>
    <w:rsid w:val="00442317"/>
    <w:rsid w:val="00444929"/>
    <w:rsid w:val="00444DBB"/>
    <w:rsid w:val="0045004B"/>
    <w:rsid w:val="0045152E"/>
    <w:rsid w:val="004538FD"/>
    <w:rsid w:val="0045533D"/>
    <w:rsid w:val="004559EB"/>
    <w:rsid w:val="0046181C"/>
    <w:rsid w:val="00461A86"/>
    <w:rsid w:val="004622AD"/>
    <w:rsid w:val="004632C7"/>
    <w:rsid w:val="004647E2"/>
    <w:rsid w:val="00465200"/>
    <w:rsid w:val="00470CD1"/>
    <w:rsid w:val="00473F4E"/>
    <w:rsid w:val="00475700"/>
    <w:rsid w:val="004779D2"/>
    <w:rsid w:val="00477DFB"/>
    <w:rsid w:val="00481BB3"/>
    <w:rsid w:val="00483F5F"/>
    <w:rsid w:val="004850CC"/>
    <w:rsid w:val="004860D2"/>
    <w:rsid w:val="004900BD"/>
    <w:rsid w:val="00490A2A"/>
    <w:rsid w:val="00490A8E"/>
    <w:rsid w:val="00491ED0"/>
    <w:rsid w:val="00492CA3"/>
    <w:rsid w:val="00495055"/>
    <w:rsid w:val="004A16E9"/>
    <w:rsid w:val="004A3DC2"/>
    <w:rsid w:val="004A51BE"/>
    <w:rsid w:val="004A586C"/>
    <w:rsid w:val="004A5D6A"/>
    <w:rsid w:val="004A61E2"/>
    <w:rsid w:val="004A7063"/>
    <w:rsid w:val="004B2A90"/>
    <w:rsid w:val="004B43D6"/>
    <w:rsid w:val="004B5FDF"/>
    <w:rsid w:val="004B68A1"/>
    <w:rsid w:val="004B7DC1"/>
    <w:rsid w:val="004B7F48"/>
    <w:rsid w:val="004C128E"/>
    <w:rsid w:val="004C3056"/>
    <w:rsid w:val="004C4E40"/>
    <w:rsid w:val="004D2BF3"/>
    <w:rsid w:val="004D2F2D"/>
    <w:rsid w:val="004D5AC8"/>
    <w:rsid w:val="004D72D4"/>
    <w:rsid w:val="004E05E0"/>
    <w:rsid w:val="004E50E9"/>
    <w:rsid w:val="004F46F6"/>
    <w:rsid w:val="004F554F"/>
    <w:rsid w:val="004F6265"/>
    <w:rsid w:val="0050074F"/>
    <w:rsid w:val="0050702C"/>
    <w:rsid w:val="005070C4"/>
    <w:rsid w:val="005078F5"/>
    <w:rsid w:val="0051136C"/>
    <w:rsid w:val="0051219C"/>
    <w:rsid w:val="00516FE5"/>
    <w:rsid w:val="005227C3"/>
    <w:rsid w:val="005243AA"/>
    <w:rsid w:val="005254CF"/>
    <w:rsid w:val="00532BEE"/>
    <w:rsid w:val="00533938"/>
    <w:rsid w:val="0053413F"/>
    <w:rsid w:val="005349A1"/>
    <w:rsid w:val="00535C58"/>
    <w:rsid w:val="00535D64"/>
    <w:rsid w:val="00540902"/>
    <w:rsid w:val="00540BBC"/>
    <w:rsid w:val="00541386"/>
    <w:rsid w:val="00543778"/>
    <w:rsid w:val="00546EFB"/>
    <w:rsid w:val="005520F8"/>
    <w:rsid w:val="00553D0F"/>
    <w:rsid w:val="00554892"/>
    <w:rsid w:val="00555598"/>
    <w:rsid w:val="00556237"/>
    <w:rsid w:val="005602BB"/>
    <w:rsid w:val="00560722"/>
    <w:rsid w:val="005629EE"/>
    <w:rsid w:val="005631FC"/>
    <w:rsid w:val="00564666"/>
    <w:rsid w:val="005713B3"/>
    <w:rsid w:val="00571A72"/>
    <w:rsid w:val="00573CF3"/>
    <w:rsid w:val="00580319"/>
    <w:rsid w:val="00582497"/>
    <w:rsid w:val="005825F2"/>
    <w:rsid w:val="00583765"/>
    <w:rsid w:val="0058403E"/>
    <w:rsid w:val="00586658"/>
    <w:rsid w:val="005875D9"/>
    <w:rsid w:val="0059065E"/>
    <w:rsid w:val="005907A3"/>
    <w:rsid w:val="005A23E6"/>
    <w:rsid w:val="005A2684"/>
    <w:rsid w:val="005A4EAF"/>
    <w:rsid w:val="005A5DFE"/>
    <w:rsid w:val="005B1416"/>
    <w:rsid w:val="005B2718"/>
    <w:rsid w:val="005B4C54"/>
    <w:rsid w:val="005B5646"/>
    <w:rsid w:val="005B6056"/>
    <w:rsid w:val="005B645E"/>
    <w:rsid w:val="005B6D33"/>
    <w:rsid w:val="005C0F50"/>
    <w:rsid w:val="005C1013"/>
    <w:rsid w:val="005C133A"/>
    <w:rsid w:val="005C20E9"/>
    <w:rsid w:val="005C23EA"/>
    <w:rsid w:val="005C54B6"/>
    <w:rsid w:val="005C6267"/>
    <w:rsid w:val="005D154A"/>
    <w:rsid w:val="005D1AEE"/>
    <w:rsid w:val="005D4F8A"/>
    <w:rsid w:val="005D550C"/>
    <w:rsid w:val="005E00F9"/>
    <w:rsid w:val="005E1844"/>
    <w:rsid w:val="005E33D2"/>
    <w:rsid w:val="005E4EE6"/>
    <w:rsid w:val="005E66B9"/>
    <w:rsid w:val="005F071A"/>
    <w:rsid w:val="005F0E61"/>
    <w:rsid w:val="005F31C4"/>
    <w:rsid w:val="005F46EF"/>
    <w:rsid w:val="005F47F8"/>
    <w:rsid w:val="005F4D30"/>
    <w:rsid w:val="005F5D3B"/>
    <w:rsid w:val="00600414"/>
    <w:rsid w:val="006020B5"/>
    <w:rsid w:val="00602B56"/>
    <w:rsid w:val="00603552"/>
    <w:rsid w:val="006060DE"/>
    <w:rsid w:val="00610CD4"/>
    <w:rsid w:val="00610D55"/>
    <w:rsid w:val="00612248"/>
    <w:rsid w:val="00612CA1"/>
    <w:rsid w:val="00613C5F"/>
    <w:rsid w:val="00614E2B"/>
    <w:rsid w:val="00617723"/>
    <w:rsid w:val="006222FF"/>
    <w:rsid w:val="00622633"/>
    <w:rsid w:val="006230FD"/>
    <w:rsid w:val="00624324"/>
    <w:rsid w:val="00624695"/>
    <w:rsid w:val="00624980"/>
    <w:rsid w:val="00624D81"/>
    <w:rsid w:val="0062681B"/>
    <w:rsid w:val="00627099"/>
    <w:rsid w:val="00630F1C"/>
    <w:rsid w:val="00631551"/>
    <w:rsid w:val="006332AC"/>
    <w:rsid w:val="00634D48"/>
    <w:rsid w:val="0064285A"/>
    <w:rsid w:val="006440CC"/>
    <w:rsid w:val="00645472"/>
    <w:rsid w:val="006478BB"/>
    <w:rsid w:val="0065451D"/>
    <w:rsid w:val="00657FD0"/>
    <w:rsid w:val="00660C0F"/>
    <w:rsid w:val="006627E0"/>
    <w:rsid w:val="0066325B"/>
    <w:rsid w:val="00673AB9"/>
    <w:rsid w:val="00674730"/>
    <w:rsid w:val="00676843"/>
    <w:rsid w:val="006810C5"/>
    <w:rsid w:val="0068336C"/>
    <w:rsid w:val="006836B8"/>
    <w:rsid w:val="0068566F"/>
    <w:rsid w:val="006863D8"/>
    <w:rsid w:val="00686E7F"/>
    <w:rsid w:val="006902C0"/>
    <w:rsid w:val="00693B44"/>
    <w:rsid w:val="00694ADD"/>
    <w:rsid w:val="0069595C"/>
    <w:rsid w:val="006A33D7"/>
    <w:rsid w:val="006A72C2"/>
    <w:rsid w:val="006B4749"/>
    <w:rsid w:val="006B6318"/>
    <w:rsid w:val="006B754D"/>
    <w:rsid w:val="006C0E01"/>
    <w:rsid w:val="006C1351"/>
    <w:rsid w:val="006C2498"/>
    <w:rsid w:val="006C2FBC"/>
    <w:rsid w:val="006C30D7"/>
    <w:rsid w:val="006C48BB"/>
    <w:rsid w:val="006D1173"/>
    <w:rsid w:val="006D281A"/>
    <w:rsid w:val="006D318A"/>
    <w:rsid w:val="006D31A6"/>
    <w:rsid w:val="006E0AF2"/>
    <w:rsid w:val="006E1C5E"/>
    <w:rsid w:val="006E23DD"/>
    <w:rsid w:val="006E3A3C"/>
    <w:rsid w:val="006E4CB3"/>
    <w:rsid w:val="006E6804"/>
    <w:rsid w:val="006F0691"/>
    <w:rsid w:val="006F0C80"/>
    <w:rsid w:val="006F228D"/>
    <w:rsid w:val="006F2699"/>
    <w:rsid w:val="006F78F3"/>
    <w:rsid w:val="00701A35"/>
    <w:rsid w:val="007033B4"/>
    <w:rsid w:val="00705DEF"/>
    <w:rsid w:val="007062DA"/>
    <w:rsid w:val="00706FD6"/>
    <w:rsid w:val="007078DD"/>
    <w:rsid w:val="007151BE"/>
    <w:rsid w:val="00721FCB"/>
    <w:rsid w:val="00723078"/>
    <w:rsid w:val="00723120"/>
    <w:rsid w:val="0072407F"/>
    <w:rsid w:val="00726B2C"/>
    <w:rsid w:val="00726FC8"/>
    <w:rsid w:val="007276E8"/>
    <w:rsid w:val="007316E7"/>
    <w:rsid w:val="00731B9F"/>
    <w:rsid w:val="007335AA"/>
    <w:rsid w:val="007365FD"/>
    <w:rsid w:val="00736BE9"/>
    <w:rsid w:val="007371FA"/>
    <w:rsid w:val="007412BD"/>
    <w:rsid w:val="00744245"/>
    <w:rsid w:val="007455AE"/>
    <w:rsid w:val="007456C3"/>
    <w:rsid w:val="00751E71"/>
    <w:rsid w:val="007523E8"/>
    <w:rsid w:val="00753785"/>
    <w:rsid w:val="00754231"/>
    <w:rsid w:val="007549CC"/>
    <w:rsid w:val="007562F0"/>
    <w:rsid w:val="00756797"/>
    <w:rsid w:val="007619D2"/>
    <w:rsid w:val="00762FB1"/>
    <w:rsid w:val="00763F82"/>
    <w:rsid w:val="00766BFD"/>
    <w:rsid w:val="0076747F"/>
    <w:rsid w:val="0077103F"/>
    <w:rsid w:val="00774EC4"/>
    <w:rsid w:val="007819DA"/>
    <w:rsid w:val="00783641"/>
    <w:rsid w:val="00784E72"/>
    <w:rsid w:val="0078545F"/>
    <w:rsid w:val="0078600B"/>
    <w:rsid w:val="007878E2"/>
    <w:rsid w:val="007933E2"/>
    <w:rsid w:val="007951A2"/>
    <w:rsid w:val="00796661"/>
    <w:rsid w:val="007A02A0"/>
    <w:rsid w:val="007A1543"/>
    <w:rsid w:val="007A1EC2"/>
    <w:rsid w:val="007A2BC9"/>
    <w:rsid w:val="007A402A"/>
    <w:rsid w:val="007A43E1"/>
    <w:rsid w:val="007A5685"/>
    <w:rsid w:val="007A606E"/>
    <w:rsid w:val="007B0BA0"/>
    <w:rsid w:val="007B1481"/>
    <w:rsid w:val="007B282A"/>
    <w:rsid w:val="007B49F4"/>
    <w:rsid w:val="007B49FC"/>
    <w:rsid w:val="007C28B4"/>
    <w:rsid w:val="007C4E71"/>
    <w:rsid w:val="007D1C85"/>
    <w:rsid w:val="007D3EFB"/>
    <w:rsid w:val="007D524F"/>
    <w:rsid w:val="007D5282"/>
    <w:rsid w:val="007D5FEF"/>
    <w:rsid w:val="007D6E44"/>
    <w:rsid w:val="007E09B5"/>
    <w:rsid w:val="007E32AA"/>
    <w:rsid w:val="007E4435"/>
    <w:rsid w:val="007F022D"/>
    <w:rsid w:val="007F0E0F"/>
    <w:rsid w:val="007F40E1"/>
    <w:rsid w:val="007F6C21"/>
    <w:rsid w:val="0080181E"/>
    <w:rsid w:val="00802C87"/>
    <w:rsid w:val="008044B5"/>
    <w:rsid w:val="00805540"/>
    <w:rsid w:val="008102FD"/>
    <w:rsid w:val="008124CE"/>
    <w:rsid w:val="00820496"/>
    <w:rsid w:val="008214F1"/>
    <w:rsid w:val="0082393F"/>
    <w:rsid w:val="00823AF2"/>
    <w:rsid w:val="00826EDF"/>
    <w:rsid w:val="0082706B"/>
    <w:rsid w:val="008307D4"/>
    <w:rsid w:val="00830A60"/>
    <w:rsid w:val="00832529"/>
    <w:rsid w:val="00837B91"/>
    <w:rsid w:val="0084097C"/>
    <w:rsid w:val="008440BC"/>
    <w:rsid w:val="008456EB"/>
    <w:rsid w:val="008517A0"/>
    <w:rsid w:val="00851E5E"/>
    <w:rsid w:val="00852879"/>
    <w:rsid w:val="008564CC"/>
    <w:rsid w:val="00856C7C"/>
    <w:rsid w:val="00857E07"/>
    <w:rsid w:val="0086236A"/>
    <w:rsid w:val="00863108"/>
    <w:rsid w:val="00863E50"/>
    <w:rsid w:val="00866228"/>
    <w:rsid w:val="00866507"/>
    <w:rsid w:val="00872253"/>
    <w:rsid w:val="008723CF"/>
    <w:rsid w:val="00874608"/>
    <w:rsid w:val="008757E8"/>
    <w:rsid w:val="00876C1F"/>
    <w:rsid w:val="00877181"/>
    <w:rsid w:val="00877F5A"/>
    <w:rsid w:val="00880351"/>
    <w:rsid w:val="00880BB6"/>
    <w:rsid w:val="00881983"/>
    <w:rsid w:val="00881E6B"/>
    <w:rsid w:val="0088320E"/>
    <w:rsid w:val="0088337E"/>
    <w:rsid w:val="0088374E"/>
    <w:rsid w:val="008837AE"/>
    <w:rsid w:val="00883D2E"/>
    <w:rsid w:val="0088453E"/>
    <w:rsid w:val="00884AA6"/>
    <w:rsid w:val="00886825"/>
    <w:rsid w:val="0089092A"/>
    <w:rsid w:val="0089161E"/>
    <w:rsid w:val="0089295A"/>
    <w:rsid w:val="00895486"/>
    <w:rsid w:val="008957DF"/>
    <w:rsid w:val="00897361"/>
    <w:rsid w:val="008A073A"/>
    <w:rsid w:val="008A2F45"/>
    <w:rsid w:val="008A3983"/>
    <w:rsid w:val="008A3C52"/>
    <w:rsid w:val="008A6B93"/>
    <w:rsid w:val="008A71C0"/>
    <w:rsid w:val="008B1064"/>
    <w:rsid w:val="008B22EA"/>
    <w:rsid w:val="008B4B3D"/>
    <w:rsid w:val="008B5086"/>
    <w:rsid w:val="008B5B9C"/>
    <w:rsid w:val="008B7C68"/>
    <w:rsid w:val="008C0E73"/>
    <w:rsid w:val="008C1841"/>
    <w:rsid w:val="008C65A9"/>
    <w:rsid w:val="008C73C0"/>
    <w:rsid w:val="008D4A91"/>
    <w:rsid w:val="008D59DD"/>
    <w:rsid w:val="008D5FF6"/>
    <w:rsid w:val="008D7B27"/>
    <w:rsid w:val="008D7F97"/>
    <w:rsid w:val="008E3229"/>
    <w:rsid w:val="008E531C"/>
    <w:rsid w:val="008E5769"/>
    <w:rsid w:val="008E594E"/>
    <w:rsid w:val="008E7760"/>
    <w:rsid w:val="008F2CBB"/>
    <w:rsid w:val="008F3AC9"/>
    <w:rsid w:val="008F46BC"/>
    <w:rsid w:val="008F5E56"/>
    <w:rsid w:val="008F7186"/>
    <w:rsid w:val="00901581"/>
    <w:rsid w:val="009038E4"/>
    <w:rsid w:val="00904D75"/>
    <w:rsid w:val="00907379"/>
    <w:rsid w:val="009103D8"/>
    <w:rsid w:val="00912980"/>
    <w:rsid w:val="00913430"/>
    <w:rsid w:val="009142E7"/>
    <w:rsid w:val="00916A64"/>
    <w:rsid w:val="009205B1"/>
    <w:rsid w:val="009218F0"/>
    <w:rsid w:val="00923BC5"/>
    <w:rsid w:val="0092488C"/>
    <w:rsid w:val="009251DB"/>
    <w:rsid w:val="00925D70"/>
    <w:rsid w:val="00925FB6"/>
    <w:rsid w:val="00926825"/>
    <w:rsid w:val="00926CC0"/>
    <w:rsid w:val="00932B63"/>
    <w:rsid w:val="00937B15"/>
    <w:rsid w:val="0094042E"/>
    <w:rsid w:val="00940A84"/>
    <w:rsid w:val="009443AF"/>
    <w:rsid w:val="009450A4"/>
    <w:rsid w:val="00950D24"/>
    <w:rsid w:val="00951487"/>
    <w:rsid w:val="00954121"/>
    <w:rsid w:val="00955F9A"/>
    <w:rsid w:val="00956DF6"/>
    <w:rsid w:val="00957836"/>
    <w:rsid w:val="00960021"/>
    <w:rsid w:val="00964766"/>
    <w:rsid w:val="00966B4B"/>
    <w:rsid w:val="00966B9D"/>
    <w:rsid w:val="00971B4D"/>
    <w:rsid w:val="0097417B"/>
    <w:rsid w:val="00975938"/>
    <w:rsid w:val="00975BDD"/>
    <w:rsid w:val="009766DD"/>
    <w:rsid w:val="009809EF"/>
    <w:rsid w:val="0098193A"/>
    <w:rsid w:val="00981C5C"/>
    <w:rsid w:val="00982461"/>
    <w:rsid w:val="00982ABE"/>
    <w:rsid w:val="0098372D"/>
    <w:rsid w:val="00983773"/>
    <w:rsid w:val="00986C8F"/>
    <w:rsid w:val="00987254"/>
    <w:rsid w:val="009878C9"/>
    <w:rsid w:val="00991FC4"/>
    <w:rsid w:val="0099456B"/>
    <w:rsid w:val="00997F8D"/>
    <w:rsid w:val="009A35B5"/>
    <w:rsid w:val="009A487A"/>
    <w:rsid w:val="009A5775"/>
    <w:rsid w:val="009A59B6"/>
    <w:rsid w:val="009A6583"/>
    <w:rsid w:val="009A6C40"/>
    <w:rsid w:val="009B11A9"/>
    <w:rsid w:val="009B1E57"/>
    <w:rsid w:val="009B2600"/>
    <w:rsid w:val="009B519F"/>
    <w:rsid w:val="009D1B16"/>
    <w:rsid w:val="009D569E"/>
    <w:rsid w:val="009D73CC"/>
    <w:rsid w:val="009E61B7"/>
    <w:rsid w:val="009E7380"/>
    <w:rsid w:val="009E7718"/>
    <w:rsid w:val="009F0329"/>
    <w:rsid w:val="009F1A49"/>
    <w:rsid w:val="009F30D5"/>
    <w:rsid w:val="009F5E21"/>
    <w:rsid w:val="009F61A1"/>
    <w:rsid w:val="00A0213C"/>
    <w:rsid w:val="00A03B6B"/>
    <w:rsid w:val="00A04ACE"/>
    <w:rsid w:val="00A04C32"/>
    <w:rsid w:val="00A05C43"/>
    <w:rsid w:val="00A1406A"/>
    <w:rsid w:val="00A148CE"/>
    <w:rsid w:val="00A15752"/>
    <w:rsid w:val="00A15EBF"/>
    <w:rsid w:val="00A26376"/>
    <w:rsid w:val="00A3151E"/>
    <w:rsid w:val="00A31F3C"/>
    <w:rsid w:val="00A33BB1"/>
    <w:rsid w:val="00A3493B"/>
    <w:rsid w:val="00A41DB0"/>
    <w:rsid w:val="00A42494"/>
    <w:rsid w:val="00A44916"/>
    <w:rsid w:val="00A456F9"/>
    <w:rsid w:val="00A4773E"/>
    <w:rsid w:val="00A5292C"/>
    <w:rsid w:val="00A52EAC"/>
    <w:rsid w:val="00A53512"/>
    <w:rsid w:val="00A53929"/>
    <w:rsid w:val="00A54019"/>
    <w:rsid w:val="00A610A0"/>
    <w:rsid w:val="00A6132C"/>
    <w:rsid w:val="00A62B81"/>
    <w:rsid w:val="00A62CD6"/>
    <w:rsid w:val="00A62F09"/>
    <w:rsid w:val="00A63011"/>
    <w:rsid w:val="00A71FE9"/>
    <w:rsid w:val="00A72845"/>
    <w:rsid w:val="00A75BBC"/>
    <w:rsid w:val="00A76A2A"/>
    <w:rsid w:val="00A77C6F"/>
    <w:rsid w:val="00A81BBB"/>
    <w:rsid w:val="00A81BBC"/>
    <w:rsid w:val="00A853D7"/>
    <w:rsid w:val="00A860BB"/>
    <w:rsid w:val="00A90F95"/>
    <w:rsid w:val="00A913EE"/>
    <w:rsid w:val="00AA0188"/>
    <w:rsid w:val="00AA0506"/>
    <w:rsid w:val="00AA0E25"/>
    <w:rsid w:val="00AA2BE1"/>
    <w:rsid w:val="00AA6E05"/>
    <w:rsid w:val="00AA741C"/>
    <w:rsid w:val="00AA78EA"/>
    <w:rsid w:val="00AB1F93"/>
    <w:rsid w:val="00AB1F96"/>
    <w:rsid w:val="00AB29BE"/>
    <w:rsid w:val="00AB4C00"/>
    <w:rsid w:val="00AB576B"/>
    <w:rsid w:val="00AB620F"/>
    <w:rsid w:val="00AC1A0E"/>
    <w:rsid w:val="00AC279E"/>
    <w:rsid w:val="00AC3605"/>
    <w:rsid w:val="00AC3B4B"/>
    <w:rsid w:val="00AC4B1B"/>
    <w:rsid w:val="00AC7A7E"/>
    <w:rsid w:val="00AD24D1"/>
    <w:rsid w:val="00AD3DEB"/>
    <w:rsid w:val="00AD4576"/>
    <w:rsid w:val="00AD6342"/>
    <w:rsid w:val="00AD6427"/>
    <w:rsid w:val="00AD6E91"/>
    <w:rsid w:val="00AD7885"/>
    <w:rsid w:val="00AE6603"/>
    <w:rsid w:val="00AE79D9"/>
    <w:rsid w:val="00AF06FC"/>
    <w:rsid w:val="00AF0893"/>
    <w:rsid w:val="00AF3226"/>
    <w:rsid w:val="00AF32B7"/>
    <w:rsid w:val="00AF5822"/>
    <w:rsid w:val="00AF6F75"/>
    <w:rsid w:val="00B00444"/>
    <w:rsid w:val="00B00E97"/>
    <w:rsid w:val="00B01C8F"/>
    <w:rsid w:val="00B02F9C"/>
    <w:rsid w:val="00B045E9"/>
    <w:rsid w:val="00B05186"/>
    <w:rsid w:val="00B055D8"/>
    <w:rsid w:val="00B07C8E"/>
    <w:rsid w:val="00B12F4A"/>
    <w:rsid w:val="00B14C4E"/>
    <w:rsid w:val="00B15A9E"/>
    <w:rsid w:val="00B16A25"/>
    <w:rsid w:val="00B22298"/>
    <w:rsid w:val="00B236AD"/>
    <w:rsid w:val="00B23B14"/>
    <w:rsid w:val="00B30F86"/>
    <w:rsid w:val="00B34731"/>
    <w:rsid w:val="00B348A8"/>
    <w:rsid w:val="00B432D3"/>
    <w:rsid w:val="00B5066D"/>
    <w:rsid w:val="00B506B6"/>
    <w:rsid w:val="00B5141F"/>
    <w:rsid w:val="00B5251B"/>
    <w:rsid w:val="00B52F87"/>
    <w:rsid w:val="00B56101"/>
    <w:rsid w:val="00B5654F"/>
    <w:rsid w:val="00B60947"/>
    <w:rsid w:val="00B60A5E"/>
    <w:rsid w:val="00B629B8"/>
    <w:rsid w:val="00B62D58"/>
    <w:rsid w:val="00B6511B"/>
    <w:rsid w:val="00B70387"/>
    <w:rsid w:val="00B72A2E"/>
    <w:rsid w:val="00B74B05"/>
    <w:rsid w:val="00B80F52"/>
    <w:rsid w:val="00B83D79"/>
    <w:rsid w:val="00B845A0"/>
    <w:rsid w:val="00B85B02"/>
    <w:rsid w:val="00B87058"/>
    <w:rsid w:val="00B9139B"/>
    <w:rsid w:val="00B929F3"/>
    <w:rsid w:val="00B96BC8"/>
    <w:rsid w:val="00BA2872"/>
    <w:rsid w:val="00BA292F"/>
    <w:rsid w:val="00BA3C1C"/>
    <w:rsid w:val="00BA4BD5"/>
    <w:rsid w:val="00BA74BE"/>
    <w:rsid w:val="00BB02E1"/>
    <w:rsid w:val="00BB2047"/>
    <w:rsid w:val="00BB34F1"/>
    <w:rsid w:val="00BB5349"/>
    <w:rsid w:val="00BB6352"/>
    <w:rsid w:val="00BB7140"/>
    <w:rsid w:val="00BC4240"/>
    <w:rsid w:val="00BC5889"/>
    <w:rsid w:val="00BC649B"/>
    <w:rsid w:val="00BD0A0E"/>
    <w:rsid w:val="00BD1985"/>
    <w:rsid w:val="00BD280F"/>
    <w:rsid w:val="00BD55C9"/>
    <w:rsid w:val="00BE1040"/>
    <w:rsid w:val="00BE19A0"/>
    <w:rsid w:val="00BE2055"/>
    <w:rsid w:val="00BE40E4"/>
    <w:rsid w:val="00BE71F3"/>
    <w:rsid w:val="00BE7220"/>
    <w:rsid w:val="00BF4884"/>
    <w:rsid w:val="00BF60CA"/>
    <w:rsid w:val="00BF726C"/>
    <w:rsid w:val="00C030AA"/>
    <w:rsid w:val="00C05832"/>
    <w:rsid w:val="00C05A2D"/>
    <w:rsid w:val="00C07C92"/>
    <w:rsid w:val="00C10799"/>
    <w:rsid w:val="00C117EC"/>
    <w:rsid w:val="00C12B2E"/>
    <w:rsid w:val="00C1322F"/>
    <w:rsid w:val="00C166A6"/>
    <w:rsid w:val="00C17DE3"/>
    <w:rsid w:val="00C17F86"/>
    <w:rsid w:val="00C21B5A"/>
    <w:rsid w:val="00C21E21"/>
    <w:rsid w:val="00C240CA"/>
    <w:rsid w:val="00C24432"/>
    <w:rsid w:val="00C244DC"/>
    <w:rsid w:val="00C30FD6"/>
    <w:rsid w:val="00C33D63"/>
    <w:rsid w:val="00C35C27"/>
    <w:rsid w:val="00C41606"/>
    <w:rsid w:val="00C42A6C"/>
    <w:rsid w:val="00C44B5A"/>
    <w:rsid w:val="00C45CD7"/>
    <w:rsid w:val="00C469CA"/>
    <w:rsid w:val="00C46ABE"/>
    <w:rsid w:val="00C51E68"/>
    <w:rsid w:val="00C53B45"/>
    <w:rsid w:val="00C54EF1"/>
    <w:rsid w:val="00C56C2B"/>
    <w:rsid w:val="00C6058F"/>
    <w:rsid w:val="00C60DF2"/>
    <w:rsid w:val="00C6323B"/>
    <w:rsid w:val="00C65BD8"/>
    <w:rsid w:val="00C65D8E"/>
    <w:rsid w:val="00C66F3E"/>
    <w:rsid w:val="00C7386F"/>
    <w:rsid w:val="00C73943"/>
    <w:rsid w:val="00C73D70"/>
    <w:rsid w:val="00C73DBC"/>
    <w:rsid w:val="00C75FB4"/>
    <w:rsid w:val="00C760B7"/>
    <w:rsid w:val="00C76550"/>
    <w:rsid w:val="00C76751"/>
    <w:rsid w:val="00C80560"/>
    <w:rsid w:val="00C821C9"/>
    <w:rsid w:val="00C844D4"/>
    <w:rsid w:val="00C91407"/>
    <w:rsid w:val="00C92AA3"/>
    <w:rsid w:val="00C930FB"/>
    <w:rsid w:val="00C9346B"/>
    <w:rsid w:val="00C9495B"/>
    <w:rsid w:val="00C94CF9"/>
    <w:rsid w:val="00CA0494"/>
    <w:rsid w:val="00CA06AB"/>
    <w:rsid w:val="00CA18D2"/>
    <w:rsid w:val="00CA2A9B"/>
    <w:rsid w:val="00CA2C1E"/>
    <w:rsid w:val="00CA507C"/>
    <w:rsid w:val="00CA6BAA"/>
    <w:rsid w:val="00CA76C5"/>
    <w:rsid w:val="00CA7CBE"/>
    <w:rsid w:val="00CB0075"/>
    <w:rsid w:val="00CB0A15"/>
    <w:rsid w:val="00CB0E5D"/>
    <w:rsid w:val="00CB21AE"/>
    <w:rsid w:val="00CB24D8"/>
    <w:rsid w:val="00CB4F51"/>
    <w:rsid w:val="00CB5C36"/>
    <w:rsid w:val="00CC36C3"/>
    <w:rsid w:val="00CC49BF"/>
    <w:rsid w:val="00CC638D"/>
    <w:rsid w:val="00CC71B8"/>
    <w:rsid w:val="00CC74C6"/>
    <w:rsid w:val="00CD0922"/>
    <w:rsid w:val="00CD26A2"/>
    <w:rsid w:val="00CD308B"/>
    <w:rsid w:val="00CD31FF"/>
    <w:rsid w:val="00CD3AF2"/>
    <w:rsid w:val="00CD4178"/>
    <w:rsid w:val="00CD4FF8"/>
    <w:rsid w:val="00CD5C45"/>
    <w:rsid w:val="00CD6CA9"/>
    <w:rsid w:val="00CE1CF5"/>
    <w:rsid w:val="00CE4436"/>
    <w:rsid w:val="00CE73BA"/>
    <w:rsid w:val="00CF120B"/>
    <w:rsid w:val="00CF5BF4"/>
    <w:rsid w:val="00CF6146"/>
    <w:rsid w:val="00CF64B2"/>
    <w:rsid w:val="00D00ACD"/>
    <w:rsid w:val="00D030A3"/>
    <w:rsid w:val="00D0431C"/>
    <w:rsid w:val="00D0484E"/>
    <w:rsid w:val="00D04A75"/>
    <w:rsid w:val="00D10AA5"/>
    <w:rsid w:val="00D10BDD"/>
    <w:rsid w:val="00D12E5A"/>
    <w:rsid w:val="00D150A0"/>
    <w:rsid w:val="00D16064"/>
    <w:rsid w:val="00D16552"/>
    <w:rsid w:val="00D17B29"/>
    <w:rsid w:val="00D2435C"/>
    <w:rsid w:val="00D251F1"/>
    <w:rsid w:val="00D3199B"/>
    <w:rsid w:val="00D31CA0"/>
    <w:rsid w:val="00D32285"/>
    <w:rsid w:val="00D32546"/>
    <w:rsid w:val="00D33962"/>
    <w:rsid w:val="00D36843"/>
    <w:rsid w:val="00D37145"/>
    <w:rsid w:val="00D3734B"/>
    <w:rsid w:val="00D4030D"/>
    <w:rsid w:val="00D41CA0"/>
    <w:rsid w:val="00D41F09"/>
    <w:rsid w:val="00D4590E"/>
    <w:rsid w:val="00D50F52"/>
    <w:rsid w:val="00D51206"/>
    <w:rsid w:val="00D548D7"/>
    <w:rsid w:val="00D54C16"/>
    <w:rsid w:val="00D55B8A"/>
    <w:rsid w:val="00D570D0"/>
    <w:rsid w:val="00D60D39"/>
    <w:rsid w:val="00D61687"/>
    <w:rsid w:val="00D61793"/>
    <w:rsid w:val="00D61998"/>
    <w:rsid w:val="00D6665D"/>
    <w:rsid w:val="00D71290"/>
    <w:rsid w:val="00D722F7"/>
    <w:rsid w:val="00D72749"/>
    <w:rsid w:val="00D73759"/>
    <w:rsid w:val="00D833AD"/>
    <w:rsid w:val="00D85161"/>
    <w:rsid w:val="00D85D5D"/>
    <w:rsid w:val="00D93673"/>
    <w:rsid w:val="00D93C9C"/>
    <w:rsid w:val="00D96C05"/>
    <w:rsid w:val="00DA064F"/>
    <w:rsid w:val="00DA3501"/>
    <w:rsid w:val="00DA44B7"/>
    <w:rsid w:val="00DA6759"/>
    <w:rsid w:val="00DA6F38"/>
    <w:rsid w:val="00DA7A66"/>
    <w:rsid w:val="00DB16CB"/>
    <w:rsid w:val="00DB2B4E"/>
    <w:rsid w:val="00DB4096"/>
    <w:rsid w:val="00DB432A"/>
    <w:rsid w:val="00DB7165"/>
    <w:rsid w:val="00DC03D9"/>
    <w:rsid w:val="00DC675C"/>
    <w:rsid w:val="00DD0BC3"/>
    <w:rsid w:val="00DD2AD7"/>
    <w:rsid w:val="00DD2EBA"/>
    <w:rsid w:val="00DD4256"/>
    <w:rsid w:val="00DD512D"/>
    <w:rsid w:val="00DD7538"/>
    <w:rsid w:val="00DE0036"/>
    <w:rsid w:val="00DE1600"/>
    <w:rsid w:val="00DE197E"/>
    <w:rsid w:val="00DE7CE4"/>
    <w:rsid w:val="00DF2A0C"/>
    <w:rsid w:val="00DF46A1"/>
    <w:rsid w:val="00DF4B9D"/>
    <w:rsid w:val="00E05427"/>
    <w:rsid w:val="00E05D7A"/>
    <w:rsid w:val="00E1088C"/>
    <w:rsid w:val="00E10BDA"/>
    <w:rsid w:val="00E1190F"/>
    <w:rsid w:val="00E11D50"/>
    <w:rsid w:val="00E13B5F"/>
    <w:rsid w:val="00E155AD"/>
    <w:rsid w:val="00E2269C"/>
    <w:rsid w:val="00E22A50"/>
    <w:rsid w:val="00E23620"/>
    <w:rsid w:val="00E23D2D"/>
    <w:rsid w:val="00E23E95"/>
    <w:rsid w:val="00E24804"/>
    <w:rsid w:val="00E30AFF"/>
    <w:rsid w:val="00E3100E"/>
    <w:rsid w:val="00E321C5"/>
    <w:rsid w:val="00E32C7E"/>
    <w:rsid w:val="00E33A61"/>
    <w:rsid w:val="00E36F62"/>
    <w:rsid w:val="00E44632"/>
    <w:rsid w:val="00E45916"/>
    <w:rsid w:val="00E47998"/>
    <w:rsid w:val="00E50519"/>
    <w:rsid w:val="00E51759"/>
    <w:rsid w:val="00E51CF7"/>
    <w:rsid w:val="00E51F10"/>
    <w:rsid w:val="00E5299A"/>
    <w:rsid w:val="00E56B3C"/>
    <w:rsid w:val="00E573B3"/>
    <w:rsid w:val="00E60564"/>
    <w:rsid w:val="00E6184B"/>
    <w:rsid w:val="00E62C0A"/>
    <w:rsid w:val="00E709BD"/>
    <w:rsid w:val="00E713DB"/>
    <w:rsid w:val="00E7278F"/>
    <w:rsid w:val="00E768C8"/>
    <w:rsid w:val="00E807D7"/>
    <w:rsid w:val="00E82045"/>
    <w:rsid w:val="00E833C6"/>
    <w:rsid w:val="00E847CF"/>
    <w:rsid w:val="00E87133"/>
    <w:rsid w:val="00E87B7B"/>
    <w:rsid w:val="00E87FE6"/>
    <w:rsid w:val="00E94178"/>
    <w:rsid w:val="00E94749"/>
    <w:rsid w:val="00E97E36"/>
    <w:rsid w:val="00EA14F4"/>
    <w:rsid w:val="00EA4D9C"/>
    <w:rsid w:val="00EA725B"/>
    <w:rsid w:val="00EB6788"/>
    <w:rsid w:val="00EB74FE"/>
    <w:rsid w:val="00EC05B9"/>
    <w:rsid w:val="00EC0958"/>
    <w:rsid w:val="00EC0D36"/>
    <w:rsid w:val="00EC2A1C"/>
    <w:rsid w:val="00EC2FDC"/>
    <w:rsid w:val="00EC4AB4"/>
    <w:rsid w:val="00EC4BC4"/>
    <w:rsid w:val="00EC7997"/>
    <w:rsid w:val="00ED06F9"/>
    <w:rsid w:val="00ED19E4"/>
    <w:rsid w:val="00ED293D"/>
    <w:rsid w:val="00ED43AA"/>
    <w:rsid w:val="00EE6288"/>
    <w:rsid w:val="00EE7032"/>
    <w:rsid w:val="00EF0683"/>
    <w:rsid w:val="00EF1317"/>
    <w:rsid w:val="00EF1D50"/>
    <w:rsid w:val="00EF44BA"/>
    <w:rsid w:val="00EF48F6"/>
    <w:rsid w:val="00EF5511"/>
    <w:rsid w:val="00EF677D"/>
    <w:rsid w:val="00EF6A95"/>
    <w:rsid w:val="00F06177"/>
    <w:rsid w:val="00F06D60"/>
    <w:rsid w:val="00F10A77"/>
    <w:rsid w:val="00F11FAD"/>
    <w:rsid w:val="00F123EC"/>
    <w:rsid w:val="00F12F1E"/>
    <w:rsid w:val="00F1506A"/>
    <w:rsid w:val="00F20EAC"/>
    <w:rsid w:val="00F22A24"/>
    <w:rsid w:val="00F233F1"/>
    <w:rsid w:val="00F25CF5"/>
    <w:rsid w:val="00F30646"/>
    <w:rsid w:val="00F33BFA"/>
    <w:rsid w:val="00F3719F"/>
    <w:rsid w:val="00F45494"/>
    <w:rsid w:val="00F4737F"/>
    <w:rsid w:val="00F50456"/>
    <w:rsid w:val="00F56D73"/>
    <w:rsid w:val="00F56F99"/>
    <w:rsid w:val="00F60FB6"/>
    <w:rsid w:val="00F61416"/>
    <w:rsid w:val="00F63AE8"/>
    <w:rsid w:val="00F71A1D"/>
    <w:rsid w:val="00F72440"/>
    <w:rsid w:val="00F74F81"/>
    <w:rsid w:val="00F767E9"/>
    <w:rsid w:val="00F84233"/>
    <w:rsid w:val="00F874FE"/>
    <w:rsid w:val="00F9187A"/>
    <w:rsid w:val="00F934A5"/>
    <w:rsid w:val="00F9406C"/>
    <w:rsid w:val="00F9443C"/>
    <w:rsid w:val="00FA0D29"/>
    <w:rsid w:val="00FA1461"/>
    <w:rsid w:val="00FA3220"/>
    <w:rsid w:val="00FA3F2F"/>
    <w:rsid w:val="00FB0445"/>
    <w:rsid w:val="00FB3D2E"/>
    <w:rsid w:val="00FB4CBE"/>
    <w:rsid w:val="00FB5B2D"/>
    <w:rsid w:val="00FC01FF"/>
    <w:rsid w:val="00FC3A29"/>
    <w:rsid w:val="00FC4FD5"/>
    <w:rsid w:val="00FC63DC"/>
    <w:rsid w:val="00FD397D"/>
    <w:rsid w:val="00FD3EFE"/>
    <w:rsid w:val="00FD5F52"/>
    <w:rsid w:val="00FD67E0"/>
    <w:rsid w:val="00FE0156"/>
    <w:rsid w:val="00FE2221"/>
    <w:rsid w:val="00FE313E"/>
    <w:rsid w:val="00FE3208"/>
    <w:rsid w:val="00FE52D1"/>
    <w:rsid w:val="00FE6184"/>
    <w:rsid w:val="00FF08C6"/>
    <w:rsid w:val="00FF0F35"/>
    <w:rsid w:val="00FF1D65"/>
    <w:rsid w:val="00FF3083"/>
    <w:rsid w:val="00FF333B"/>
    <w:rsid w:val="00FF3D34"/>
    <w:rsid w:val="00FF5E24"/>
    <w:rsid w:val="00FF7010"/>
    <w:rsid w:val="00FF729A"/>
    <w:rsid w:val="00FF7837"/>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34BB8A03"/>
  <w15:chartTrackingRefBased/>
  <w15:docId w15:val="{CCC6EAE3-90EC-4CF2-8BA2-8AC3656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126"/>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2C5246"/>
    <w:pPr>
      <w:keepNext/>
      <w:keepLines/>
      <w:numPr>
        <w:numId w:val="3"/>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C5246"/>
    <w:pPr>
      <w:keepNext/>
      <w:keepLines/>
      <w:numPr>
        <w:ilvl w:val="1"/>
        <w:numId w:val="3"/>
      </w:numPr>
      <w:spacing w:before="40"/>
      <w:ind w:left="57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2C5246"/>
    <w:pPr>
      <w:keepNext/>
      <w:keepLines/>
      <w:numPr>
        <w:ilvl w:val="2"/>
        <w:numId w:val="3"/>
      </w:numPr>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2C5246"/>
    <w:pPr>
      <w:keepNext/>
      <w:keepLines/>
      <w:numPr>
        <w:ilvl w:val="3"/>
        <w:numId w:val="3"/>
      </w:numPr>
      <w:spacing w:before="40"/>
      <w:outlineLvl w:val="3"/>
    </w:pPr>
    <w:rPr>
      <w:rFonts w:asciiTheme="majorHAnsi" w:eastAsiaTheme="majorEastAsia" w:hAnsiTheme="majorHAnsi" w:cstheme="majorBidi"/>
      <w:i/>
      <w:iCs/>
      <w:color w:val="2F5496" w:themeColor="accent1" w:themeShade="BF"/>
      <w:szCs w:val="24"/>
    </w:rPr>
  </w:style>
  <w:style w:type="paragraph" w:styleId="Heading5">
    <w:name w:val="heading 5"/>
    <w:basedOn w:val="Normal"/>
    <w:next w:val="Normal"/>
    <w:link w:val="Heading5Char"/>
    <w:uiPriority w:val="9"/>
    <w:semiHidden/>
    <w:unhideWhenUsed/>
    <w:qFormat/>
    <w:rsid w:val="002C5246"/>
    <w:pPr>
      <w:keepNext/>
      <w:keepLines/>
      <w:numPr>
        <w:ilvl w:val="4"/>
        <w:numId w:val="3"/>
      </w:numPr>
      <w:spacing w:before="40"/>
      <w:outlineLvl w:val="4"/>
    </w:pPr>
    <w:rPr>
      <w:rFonts w:asciiTheme="majorHAnsi" w:eastAsiaTheme="majorEastAsia" w:hAnsiTheme="majorHAnsi" w:cstheme="majorBidi"/>
      <w:color w:val="2F5496" w:themeColor="accent1" w:themeShade="BF"/>
      <w:szCs w:val="24"/>
    </w:rPr>
  </w:style>
  <w:style w:type="paragraph" w:styleId="Heading6">
    <w:name w:val="heading 6"/>
    <w:basedOn w:val="Normal"/>
    <w:next w:val="Normal"/>
    <w:link w:val="Heading6Char"/>
    <w:uiPriority w:val="9"/>
    <w:semiHidden/>
    <w:unhideWhenUsed/>
    <w:qFormat/>
    <w:rsid w:val="002C5246"/>
    <w:pPr>
      <w:keepNext/>
      <w:keepLines/>
      <w:numPr>
        <w:ilvl w:val="5"/>
        <w:numId w:val="3"/>
      </w:numPr>
      <w:spacing w:before="40"/>
      <w:outlineLvl w:val="5"/>
    </w:pPr>
    <w:rPr>
      <w:rFonts w:asciiTheme="majorHAnsi" w:eastAsiaTheme="majorEastAsia" w:hAnsiTheme="majorHAnsi" w:cstheme="majorBidi"/>
      <w:color w:val="1F3763" w:themeColor="accent1" w:themeShade="7F"/>
      <w:szCs w:val="24"/>
    </w:rPr>
  </w:style>
  <w:style w:type="paragraph" w:styleId="Heading7">
    <w:name w:val="heading 7"/>
    <w:basedOn w:val="Normal"/>
    <w:next w:val="Normal"/>
    <w:link w:val="Heading7Char"/>
    <w:uiPriority w:val="9"/>
    <w:semiHidden/>
    <w:unhideWhenUsed/>
    <w:qFormat/>
    <w:rsid w:val="002C5246"/>
    <w:pPr>
      <w:keepNext/>
      <w:keepLines/>
      <w:numPr>
        <w:ilvl w:val="6"/>
        <w:numId w:val="3"/>
      </w:numPr>
      <w:spacing w:before="40"/>
      <w:outlineLvl w:val="6"/>
    </w:pPr>
    <w:rPr>
      <w:rFonts w:asciiTheme="majorHAnsi" w:eastAsiaTheme="majorEastAsia" w:hAnsiTheme="majorHAnsi" w:cstheme="majorBidi"/>
      <w:i/>
      <w:iCs/>
      <w:color w:val="1F3763" w:themeColor="accent1" w:themeShade="7F"/>
      <w:szCs w:val="24"/>
    </w:rPr>
  </w:style>
  <w:style w:type="paragraph" w:styleId="Heading8">
    <w:name w:val="heading 8"/>
    <w:basedOn w:val="Normal"/>
    <w:next w:val="Normal"/>
    <w:link w:val="Heading8Char"/>
    <w:uiPriority w:val="9"/>
    <w:semiHidden/>
    <w:unhideWhenUsed/>
    <w:qFormat/>
    <w:rsid w:val="002C5246"/>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5246"/>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A4126"/>
    <w:pPr>
      <w:spacing w:after="0" w:line="240" w:lineRule="auto"/>
    </w:pPr>
    <w:rPr>
      <w:rFonts w:ascii="Times New Roman" w:hAnsi="Times New Roman"/>
      <w:sz w:val="24"/>
    </w:rPr>
  </w:style>
  <w:style w:type="character" w:styleId="Hyperlink">
    <w:name w:val="Hyperlink"/>
    <w:basedOn w:val="DefaultParagraphFont"/>
    <w:uiPriority w:val="99"/>
    <w:unhideWhenUsed/>
    <w:rsid w:val="000A4126"/>
    <w:rPr>
      <w:color w:val="0563C1" w:themeColor="hyperlink"/>
      <w:u w:val="single"/>
    </w:rPr>
  </w:style>
  <w:style w:type="paragraph" w:styleId="TableofFigures">
    <w:name w:val="table of figures"/>
    <w:basedOn w:val="Normal"/>
    <w:next w:val="Normal"/>
    <w:uiPriority w:val="99"/>
    <w:unhideWhenUsed/>
    <w:rsid w:val="000A4126"/>
    <w:rPr>
      <w:szCs w:val="24"/>
    </w:rPr>
  </w:style>
  <w:style w:type="table" w:styleId="TableGrid">
    <w:name w:val="Table Grid"/>
    <w:basedOn w:val="TableNormal"/>
    <w:uiPriority w:val="39"/>
    <w:rsid w:val="00B52F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2C5246"/>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2C5246"/>
    <w:rPr>
      <w:rFonts w:ascii="Calibri" w:eastAsia="Times New Roman" w:hAnsi="Calibri" w:cs="Times New Roman"/>
      <w:lang w:val="x-none" w:eastAsia="x-none"/>
    </w:rPr>
  </w:style>
  <w:style w:type="character" w:customStyle="1" w:styleId="Heading1Char">
    <w:name w:val="Heading 1 Char"/>
    <w:basedOn w:val="DefaultParagraphFont"/>
    <w:link w:val="Heading1"/>
    <w:uiPriority w:val="9"/>
    <w:rsid w:val="002C5246"/>
    <w:rPr>
      <w:rFonts w:ascii="Times New Roman" w:hAnsi="Times New Roman" w:eastAsiaTheme="majorEastAsia" w:cstheme="majorBidi"/>
      <w:b/>
      <w:sz w:val="24"/>
      <w:szCs w:val="32"/>
    </w:rPr>
  </w:style>
  <w:style w:type="character" w:customStyle="1" w:styleId="Heading2Char">
    <w:name w:val="Heading 2 Char"/>
    <w:basedOn w:val="DefaultParagraphFont"/>
    <w:link w:val="Heading2"/>
    <w:uiPriority w:val="9"/>
    <w:rsid w:val="002C5246"/>
    <w:rPr>
      <w:rFonts w:ascii="Times New Roman" w:hAnsi="Times New Roman" w:eastAsiaTheme="majorEastAsia" w:cstheme="majorBidi"/>
      <w:b/>
      <w:sz w:val="24"/>
      <w:szCs w:val="26"/>
    </w:rPr>
  </w:style>
  <w:style w:type="character" w:customStyle="1" w:styleId="Heading3Char">
    <w:name w:val="Heading 3 Char"/>
    <w:basedOn w:val="DefaultParagraphFont"/>
    <w:link w:val="Heading3"/>
    <w:uiPriority w:val="9"/>
    <w:semiHidden/>
    <w:rsid w:val="002C524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C5246"/>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5246"/>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5246"/>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5246"/>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52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524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qFormat/>
    <w:rsid w:val="00AA78EA"/>
    <w:rPr>
      <w:b/>
      <w:bCs/>
      <w:sz w:val="20"/>
    </w:rPr>
  </w:style>
  <w:style w:type="paragraph" w:styleId="Header">
    <w:name w:val="header"/>
    <w:basedOn w:val="Normal"/>
    <w:link w:val="HeaderChar"/>
    <w:uiPriority w:val="99"/>
    <w:unhideWhenUsed/>
    <w:rsid w:val="00F45494"/>
    <w:pPr>
      <w:tabs>
        <w:tab w:val="center" w:pos="4680"/>
        <w:tab w:val="right" w:pos="9360"/>
      </w:tabs>
    </w:pPr>
  </w:style>
  <w:style w:type="character" w:customStyle="1" w:styleId="HeaderChar">
    <w:name w:val="Header Char"/>
    <w:basedOn w:val="DefaultParagraphFont"/>
    <w:link w:val="Header"/>
    <w:uiPriority w:val="99"/>
    <w:rsid w:val="00F45494"/>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F45494"/>
    <w:pPr>
      <w:tabs>
        <w:tab w:val="center" w:pos="4680"/>
        <w:tab w:val="right" w:pos="9360"/>
      </w:tabs>
    </w:pPr>
  </w:style>
  <w:style w:type="character" w:customStyle="1" w:styleId="FooterChar">
    <w:name w:val="Footer Char"/>
    <w:basedOn w:val="DefaultParagraphFont"/>
    <w:link w:val="Footer"/>
    <w:uiPriority w:val="99"/>
    <w:rsid w:val="00F45494"/>
    <w:rPr>
      <w:rFonts w:ascii="Times New Roman" w:eastAsia="Times New Roman" w:hAnsi="Times New Roman" w:cs="Times New Roman"/>
      <w:sz w:val="24"/>
      <w:szCs w:val="20"/>
    </w:rPr>
  </w:style>
  <w:style w:type="character" w:styleId="UnresolvedMention">
    <w:name w:val="Unresolved Mention"/>
    <w:basedOn w:val="DefaultParagraphFont"/>
    <w:uiPriority w:val="99"/>
    <w:semiHidden/>
    <w:unhideWhenUsed/>
    <w:rsid w:val="005F0E61"/>
    <w:rPr>
      <w:color w:val="605E5C"/>
      <w:shd w:val="clear" w:color="auto" w:fill="E1DFDD"/>
    </w:rPr>
  </w:style>
  <w:style w:type="paragraph" w:customStyle="1" w:styleId="paragraph">
    <w:name w:val="paragraph"/>
    <w:basedOn w:val="Normal"/>
    <w:rsid w:val="0088337E"/>
    <w:pPr>
      <w:spacing w:before="100" w:beforeAutospacing="1" w:after="100" w:afterAutospacing="1"/>
    </w:pPr>
    <w:rPr>
      <w:szCs w:val="24"/>
    </w:rPr>
  </w:style>
  <w:style w:type="paragraph" w:customStyle="1" w:styleId="Default">
    <w:name w:val="Default"/>
    <w:link w:val="DefaultChar"/>
    <w:rsid w:val="00A81BB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DefaultChar">
    <w:name w:val="Default Char"/>
    <w:basedOn w:val="DefaultParagraphFont"/>
    <w:link w:val="Default"/>
    <w:rsid w:val="00A81BBB"/>
    <w:rPr>
      <w:rFonts w:ascii="Times New Roman" w:eastAsia="Times New Roman" w:hAnsi="Times New Roman" w:cs="Times New Roman"/>
      <w:color w:val="000000"/>
      <w:sz w:val="24"/>
      <w:szCs w:val="24"/>
    </w:rPr>
  </w:style>
  <w:style w:type="paragraph" w:styleId="Bibliography">
    <w:name w:val="Bibliography"/>
    <w:basedOn w:val="Normal"/>
    <w:next w:val="Normal"/>
    <w:uiPriority w:val="37"/>
    <w:semiHidden/>
    <w:unhideWhenUsed/>
    <w:rsid w:val="008A71C0"/>
  </w:style>
  <w:style w:type="character" w:styleId="FollowedHyperlink">
    <w:name w:val="FollowedHyperlink"/>
    <w:basedOn w:val="DefaultParagraphFont"/>
    <w:uiPriority w:val="99"/>
    <w:semiHidden/>
    <w:unhideWhenUsed/>
    <w:rsid w:val="00064C19"/>
    <w:rPr>
      <w:color w:val="954F72" w:themeColor="followedHyperlink"/>
      <w:u w:val="single"/>
    </w:rPr>
  </w:style>
  <w:style w:type="character" w:styleId="CommentReference">
    <w:name w:val="annotation reference"/>
    <w:basedOn w:val="DefaultParagraphFont"/>
    <w:uiPriority w:val="99"/>
    <w:semiHidden/>
    <w:unhideWhenUsed/>
    <w:rsid w:val="00C21B5A"/>
    <w:rPr>
      <w:sz w:val="16"/>
      <w:szCs w:val="16"/>
    </w:rPr>
  </w:style>
  <w:style w:type="paragraph" w:styleId="CommentText">
    <w:name w:val="annotation text"/>
    <w:basedOn w:val="Normal"/>
    <w:link w:val="CommentTextChar"/>
    <w:uiPriority w:val="99"/>
    <w:unhideWhenUsed/>
    <w:rsid w:val="00AD6E91"/>
    <w:rPr>
      <w:sz w:val="20"/>
    </w:rPr>
  </w:style>
  <w:style w:type="character" w:customStyle="1" w:styleId="CommentTextChar">
    <w:name w:val="Comment Text Char"/>
    <w:basedOn w:val="DefaultParagraphFont"/>
    <w:link w:val="CommentText"/>
    <w:uiPriority w:val="99"/>
    <w:rsid w:val="00AD6E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6E91"/>
    <w:rPr>
      <w:b/>
      <w:bCs/>
    </w:rPr>
  </w:style>
  <w:style w:type="character" w:customStyle="1" w:styleId="CommentSubjectChar">
    <w:name w:val="Comment Subject Char"/>
    <w:basedOn w:val="CommentTextChar"/>
    <w:link w:val="CommentSubject"/>
    <w:uiPriority w:val="99"/>
    <w:semiHidden/>
    <w:rsid w:val="00AD6E91"/>
    <w:rPr>
      <w:rFonts w:ascii="Times New Roman" w:eastAsia="Times New Roman" w:hAnsi="Times New Roman" w:cs="Times New Roman"/>
      <w:b/>
      <w:bCs/>
      <w:sz w:val="20"/>
      <w:szCs w:val="20"/>
    </w:rPr>
  </w:style>
  <w:style w:type="character" w:customStyle="1" w:styleId="element-citation">
    <w:name w:val="element-citation"/>
    <w:basedOn w:val="DefaultParagraphFont"/>
    <w:rsid w:val="005A2684"/>
  </w:style>
  <w:style w:type="character" w:customStyle="1" w:styleId="ref-journal">
    <w:name w:val="ref-journal"/>
    <w:basedOn w:val="DefaultParagraphFont"/>
    <w:rsid w:val="005A2684"/>
  </w:style>
  <w:style w:type="character" w:customStyle="1" w:styleId="ref-vol">
    <w:name w:val="ref-vol"/>
    <w:basedOn w:val="DefaultParagraphFont"/>
    <w:rsid w:val="005A2684"/>
  </w:style>
  <w:style w:type="character" w:customStyle="1" w:styleId="nowrap">
    <w:name w:val="nowrap"/>
    <w:basedOn w:val="DefaultParagraphFont"/>
    <w:rsid w:val="005A2684"/>
  </w:style>
  <w:style w:type="table" w:customStyle="1" w:styleId="TableGrid1">
    <w:name w:val="Table Grid1"/>
    <w:basedOn w:val="TableNormal"/>
    <w:next w:val="TableGrid"/>
    <w:rsid w:val="004D2F2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72749"/>
    <w:pPr>
      <w:spacing w:after="0" w:line="240" w:lineRule="auto"/>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www.bls.gov/oes/current/oes_nat.htm" TargetMode="External" /><Relationship Id="rId11" Type="http://schemas.openxmlformats.org/officeDocument/2006/relationships/hyperlink" Target="http://www.hiv.gov/federal-response/national-hiv-aids-strategy/national-hiv-aids-strategy-2022-2025" TargetMode="External" /><Relationship Id="rId12" Type="http://schemas.openxmlformats.org/officeDocument/2006/relationships/hyperlink" Target="https://www.hiv.gov/federal-response/ending-the-hiv-epidemic/overview" TargetMode="External" /><Relationship Id="rId13" Type="http://schemas.openxmlformats.org/officeDocument/2006/relationships/hyperlink" Target="https://www.cdc.gov/hiv/pdf/risk/prep/cdc-hiv-prep-guidelines-2021.pdf" TargetMode="External" /><Relationship Id="rId14" Type="http://schemas.openxmlformats.org/officeDocument/2006/relationships/hyperlink" Target="https://pubmed.ncbi.nlm.nih.gov/?sort=date&amp;term=Grov+C&amp;cauthor_id=34180743" TargetMode="External" /><Relationship Id="rId15" Type="http://schemas.openxmlformats.org/officeDocument/2006/relationships/hyperlink" Target="https://pubmed.ncbi.nlm.nih.gov/?sort=date&amp;term=Westmoreland+DA&amp;cauthor_id=34180743" TargetMode="External" /><Relationship Id="rId16" Type="http://schemas.openxmlformats.org/officeDocument/2006/relationships/hyperlink" Target="https://pubmed.ncbi.nlm.nih.gov/?sort=date&amp;term=D%27Angelo+AB&amp;cauthor_id=34180743" TargetMode="External" /><Relationship Id="rId17" Type="http://schemas.openxmlformats.org/officeDocument/2006/relationships/hyperlink" Target="https://pubmed.ncbi.nlm.nih.gov/?sort=date&amp;term=Pantalone+DW&amp;cauthor_id=34180743" TargetMode="External" /><Relationship Id="rId18" Type="http://schemas.openxmlformats.org/officeDocument/2006/relationships/hyperlink" Target="https://pubmed.ncbi.nlm.nih.gov/34446149/" TargetMode="External" /><Relationship Id="rId19" Type="http://schemas.openxmlformats.org/officeDocument/2006/relationships/hyperlink" Target="https://pubmed.ncbi.nlm.nih.gov/?sort=date&amp;term=Dubov+A&amp;cauthor_id=30554519" TargetMode="External" /><Relationship Id="rId2" Type="http://schemas.openxmlformats.org/officeDocument/2006/relationships/webSettings" Target="webSettings.xml" /><Relationship Id="rId20" Type="http://schemas.openxmlformats.org/officeDocument/2006/relationships/hyperlink" Target="https://pubmed.ncbi.nlm.nih.gov/?sort=date&amp;term=Ogunbajo+A&amp;cauthor_id=30554519" TargetMode="External" /><Relationship Id="rId21" Type="http://schemas.openxmlformats.org/officeDocument/2006/relationships/hyperlink" Target="https://pubmed.ncbi.nlm.nih.gov/?sort=date&amp;term=Altice+FL&amp;cauthor_id=30554519" TargetMode="External" /><Relationship Id="rId22" Type="http://schemas.openxmlformats.org/officeDocument/2006/relationships/hyperlink" Target="https://pubmed.ncbi.nlm.nih.gov/?sort=date&amp;term=Fraenkel+L&amp;cauthor_id=30554519" TargetMode="External" /><Relationship Id="rId23" Type="http://schemas.openxmlformats.org/officeDocument/2006/relationships/hyperlink" Target="https://pubmed.ncbi.nlm.nih.gov/33481359/" TargetMode="External" /><Relationship Id="rId24" Type="http://schemas.openxmlformats.org/officeDocument/2006/relationships/hyperlink" Target="https://clinicaltrials.gov/study/NCT05072093" TargetMode="External" /><Relationship Id="rId25" Type="http://schemas.openxmlformats.org/officeDocument/2006/relationships/hyperlink" Target="https://obamawhitehouse.archives.gov/sites/default/files/omb/inforeg/pmc_survey_guidance_2006.pdf" TargetMode="External" /><Relationship Id="rId26" Type="http://schemas.openxmlformats.org/officeDocument/2006/relationships/theme" Target="theme/theme1.xml" /><Relationship Id="rId27" Type="http://schemas.openxmlformats.org/officeDocument/2006/relationships/numbering" Target="numbering.xml" /><Relationship Id="rId28"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footer" Target="footer1.xml" /><Relationship Id="rId7" Type="http://schemas.openxmlformats.org/officeDocument/2006/relationships/footer" Target="footer2.xml" /><Relationship Id="rId8" Type="http://schemas.openxmlformats.org/officeDocument/2006/relationships/header" Target="header3.xml" /><Relationship Id="rId9" Type="http://schemas.openxmlformats.org/officeDocument/2006/relationships/footer" Target="foot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1</Pages>
  <Words>14219</Words>
  <Characters>81051</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Bessler</dc:creator>
  <cp:lastModifiedBy>Cody, Aisha (CDC/NCHHSTP/OD)</cp:lastModifiedBy>
  <cp:revision>2</cp:revision>
  <dcterms:created xsi:type="dcterms:W3CDTF">2025-04-03T13:23:00Z</dcterms:created>
  <dcterms:modified xsi:type="dcterms:W3CDTF">2025-04-03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11c220f765206d28b17c18d15b384f5eda720784605458ba1193873ad34e4a</vt:lpwstr>
  </property>
  <property fmtid="{D5CDD505-2E9C-101B-9397-08002B2CF9AE}" pid="3" name="MSIP_Label_7b94a7b8-f06c-4dfe-bdcc-9b548fd58c31_ActionId">
    <vt:lpwstr>48b8dc6c-1a69-4142-b3d9-0ee58ff30a9f</vt:lpwstr>
  </property>
  <property fmtid="{D5CDD505-2E9C-101B-9397-08002B2CF9AE}" pid="4" name="MSIP_Label_7b94a7b8-f06c-4dfe-bdcc-9b548fd58c31_ContentBits">
    <vt:lpwstr>0</vt:lpwstr>
  </property>
  <property fmtid="{D5CDD505-2E9C-101B-9397-08002B2CF9AE}" pid="5" name="MSIP_Label_7b94a7b8-f06c-4dfe-bdcc-9b548fd58c31_Enabled">
    <vt:lpwstr>true</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etDate">
    <vt:lpwstr>2023-02-07T23:05:09Z</vt:lpwstr>
  </property>
  <property fmtid="{D5CDD505-2E9C-101B-9397-08002B2CF9AE}" pid="9" name="MSIP_Label_7b94a7b8-f06c-4dfe-bdcc-9b548fd58c31_SiteId">
    <vt:lpwstr>9ce70869-60db-44fd-abe8-d2767077fc8f</vt:lpwstr>
  </property>
</Properties>
</file>